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34911C3" w14:textId="3BBEFCAB" w:rsidR="000129DC" w:rsidRPr="00774F40" w:rsidRDefault="0095680B" w:rsidP="00490C45">
      <w:pPr>
        <w:pStyle w:val="Titre1"/>
        <w:spacing w:line="360" w:lineRule="auto"/>
      </w:pPr>
      <w:r>
        <w:t xml:space="preserve"> </w:t>
      </w:r>
      <w:r w:rsidR="000129DC" w:rsidRPr="00774F40">
        <w:t>5 | CHAPITRE 1 : INTRODUCTION GÉNÉRALE</w:t>
      </w:r>
    </w:p>
    <w:p w14:paraId="03296543" w14:textId="77777777" w:rsidR="00774F40" w:rsidRPr="00F31E3D" w:rsidRDefault="00774F40" w:rsidP="00490C45">
      <w:pPr>
        <w:spacing w:line="360" w:lineRule="auto"/>
        <w:jc w:val="both"/>
        <w:rPr>
          <w:rFonts w:asciiTheme="majorHAnsi" w:hAnsiTheme="majorHAnsi" w:cstheme="majorHAnsi"/>
        </w:rPr>
      </w:pPr>
    </w:p>
    <w:p w14:paraId="3B233BDB" w14:textId="1F0DF700" w:rsidR="00774F40" w:rsidRPr="00F31E3D" w:rsidRDefault="00774F40" w:rsidP="00490C45">
      <w:pPr>
        <w:pStyle w:val="Titre2"/>
        <w:spacing w:line="360" w:lineRule="auto"/>
      </w:pPr>
      <w:r w:rsidRPr="00F31E3D">
        <w:t>5.1. Contexte général</w:t>
      </w:r>
    </w:p>
    <w:p w14:paraId="4B8BF0E6" w14:textId="77777777" w:rsidR="00774F40" w:rsidRDefault="00774F40" w:rsidP="00490C45">
      <w:pPr>
        <w:spacing w:line="360" w:lineRule="auto"/>
        <w:jc w:val="both"/>
        <w:rPr>
          <w:rFonts w:asciiTheme="majorHAnsi" w:hAnsiTheme="majorHAnsi" w:cstheme="majorHAnsi"/>
          <w:i/>
          <w:iCs/>
        </w:rPr>
      </w:pPr>
    </w:p>
    <w:p w14:paraId="6611172B" w14:textId="7845996C" w:rsidR="00EC45BF" w:rsidRDefault="00851D36" w:rsidP="00012A09">
      <w:pPr>
        <w:spacing w:line="360" w:lineRule="auto"/>
        <w:ind w:firstLine="708"/>
        <w:jc w:val="both"/>
        <w:rPr>
          <w:rFonts w:asciiTheme="majorHAnsi" w:hAnsiTheme="majorHAnsi" w:cstheme="majorHAnsi"/>
        </w:rPr>
      </w:pPr>
      <w:r>
        <w:rPr>
          <w:rFonts w:asciiTheme="majorHAnsi" w:hAnsiTheme="majorHAnsi" w:cstheme="majorHAnsi"/>
        </w:rPr>
        <w:t>Dans un contexte où les changements globaux menace</w:t>
      </w:r>
      <w:r w:rsidR="0040252A">
        <w:rPr>
          <w:rFonts w:asciiTheme="majorHAnsi" w:hAnsiTheme="majorHAnsi" w:cstheme="majorHAnsi"/>
        </w:rPr>
        <w:t>nt</w:t>
      </w:r>
      <w:r>
        <w:rPr>
          <w:rFonts w:asciiTheme="majorHAnsi" w:hAnsiTheme="majorHAnsi" w:cstheme="majorHAnsi"/>
        </w:rPr>
        <w:t xml:space="preserve"> la biodiversité et le fonctionnement des écosystèmes</w:t>
      </w:r>
      <w:r w:rsidR="00F0104D">
        <w:rPr>
          <w:rFonts w:asciiTheme="majorHAnsi" w:hAnsiTheme="majorHAnsi" w:cstheme="majorHAnsi"/>
        </w:rPr>
        <w:t xml:space="preserve"> </w:t>
      </w:r>
      <w:r w:rsidR="00F0104D">
        <w:rPr>
          <w:rFonts w:asciiTheme="majorHAnsi" w:hAnsiTheme="majorHAnsi" w:cstheme="majorHAnsi"/>
        </w:rPr>
        <w:fldChar w:fldCharType="begin"/>
      </w:r>
      <w:r w:rsidR="00F0104D">
        <w:rPr>
          <w:rFonts w:asciiTheme="majorHAnsi" w:hAnsiTheme="majorHAnsi" w:cstheme="majorHAnsi"/>
        </w:rPr>
        <w:instrText xml:space="preserve"> ADDIN ZOTERO_ITEM CSL_CITATION {"citationID":"yC51hkcG","properties":{"formattedCitation":"(P\\uc0\\u246{}rtner et al., 2021)","plainCitation":"(Pörtner et al., 2021)","noteIndex":0},"citationItems":[{"id":1829,"uris":["http://zotero.org/groups/2585270/items/3A9ZHNDI"],"itemData":{"id":1829,"type":"report","abstract":"The Scientific Outcome was produced by participants in the first-ever IPCC-IPBES co-sponsored workshop which took place in December 2020.   This workshop is placed in the context of recent international agreements including the Paris Agreement, the Strategic Plan for Biodiversity 2011-2020 and ongoing preparation for the post-2020 global biodiversity framework, the Sendai Framework for Disaster Risk Reduction and the 2030 Agenda for Sustainable Development that converge on solving the dual crises of climate change and biodiversity loss as essential to support human well-being. The Scientific Outcome further develops and substantiates the conclusions of the Synopsis, summarizes the emerging state of knowledge involving climate change and biodiversity with the objective to inform decision making and highlight options for action, and to identify knowledge gaps to be filled by scientific research. The Scientific Outcome includes seven sections, the references outlining the evidence reviewed within those sections and the report glossary.","language":"eng","note":"DOI: 10.5281/zenodo.5101125","publisher":"Zenodo","source":"Zenodo","title":"Scientific outcome of the IPBES-IPCC co-sponsored workshop on biodiversity and climate change","URL":"https://zenodo.org/record/5101125","author":[{"family":"Pörtner","given":"Hans-Otto"},{"family":"Scholes","given":"Robert J."},{"family":"Agard","given":"John"},{"family":"Archer","given":"Emma"},{"family":"Arneth","given":"Almut"},{"family":"Bai","given":"Xuemei"},{"family":"Barnes","given":"David"},{"family":"Burrows","given":"Michael"},{"family":"Chan","given":"Lena"},{"family":"Cheung","given":"Wai Lung (William)"},{"family":"Diamond","given":"Sarah"},{"family":"Donatti","given":"Camila"},{"family":"Duarte","given":"Carlos"},{"family":"Eisenhauer","given":"Nico"},{"family":"Foden","given":"Wendy"},{"family":"Gasalla","given":"Maria A."},{"family":"Handa","given":"Collins"},{"family":"Hickler","given":"Thomas"},{"family":"Hoegh-Guldberg","given":"Ove"},{"family":"Ichii","given":"Kazuhito"},{"family":"Jacob","given":"Ute"},{"family":"Insarov","given":"Gregory"},{"family":"Kiessling","given":"Wolfgang"},{"family":"Leadley","given":"Paul"},{"family":"Leemans","given":"Rik"},{"family":"Levin","given":"Lisa"},{"family":"Lim","given":"Michelle"},{"family":"Maharaj","given":"Shobha"},{"family":"Managi","given":"Shunsuke"},{"family":"Marquet","given":"Pablo A."},{"family":"McElwee","given":"Pamela"},{"family":"Midgley","given":"Guy"},{"family":"Oberdorff","given":"Thierry"},{"family":"Obura","given":"David"},{"family":"Osman Elasha","given":"Balgis"},{"family":"Pandit","given":"Ram"},{"family":"Pascual","given":"Unai"},{"family":"Pires","given":"Aliny P. F."},{"family":"Popp","given":"Alexander"},{"family":"Reyes-García","given":"Victoria"},{"family":"Sankaran","given":"Mahesh"},{"family":"Settele","given":"Josef"},{"family":"Shin","given":"Yunne-Jai"},{"family":"Sintayehu","given":"Dejene W."},{"family":"Smith","given":"Peter"},{"family":"Steiner","given":"Nadja"},{"family":"Strassburg","given":"Bernardo"},{"family":"Sukumar","given":"Raman"},{"family":"Trisos","given":"Christopher"},{"family":"Val","given":"Adalberto Luis"},{"family":"Wu","given":"Jianguo"},{"family":"Aldrian","given":"Edvin"},{"family":"Parmesan","given":"Camille"},{"family":"Pichs-Madruga","given":"Ramon"},{"family":"Roberts","given":"Debra C."},{"family":"Rogers","given":"Alex D."},{"family":"Díaz","given":"Sandra"},{"family":"Fischer","given":"Markus"},{"family":"Hashimoto","given":"Shizuka"},{"family":"Lavorel","given":"Sandra"},{"family":"Wu","given":"Ning"},{"family":"Ngo","given":"Hien"}],"accessed":{"date-parts":[["2021",12,20]]},"issued":{"date-parts":[["2021",6,24]]}}}],"schema":"https://github.com/citation-style-language/schema/raw/master/csl-citation.json"} </w:instrText>
      </w:r>
      <w:r w:rsidR="00F0104D">
        <w:rPr>
          <w:rFonts w:asciiTheme="majorHAnsi" w:hAnsiTheme="majorHAnsi" w:cstheme="majorHAnsi"/>
        </w:rPr>
        <w:fldChar w:fldCharType="separate"/>
      </w:r>
      <w:r w:rsidR="00F0104D" w:rsidRPr="00F0104D">
        <w:rPr>
          <w:rFonts w:ascii="Calibri Light" w:hAnsiTheme="majorHAnsi" w:cs="Calibri Light"/>
          <w:kern w:val="0"/>
        </w:rPr>
        <w:t>(Pörtner et al., 2021)</w:t>
      </w:r>
      <w:r w:rsidR="00F0104D">
        <w:rPr>
          <w:rFonts w:asciiTheme="majorHAnsi" w:hAnsiTheme="majorHAnsi" w:cstheme="majorHAnsi"/>
        </w:rPr>
        <w:fldChar w:fldCharType="end"/>
      </w:r>
      <w:r w:rsidR="00F0104D">
        <w:rPr>
          <w:rFonts w:asciiTheme="majorHAnsi" w:hAnsiTheme="majorHAnsi" w:cstheme="majorHAnsi"/>
        </w:rPr>
        <w:t xml:space="preserve">, </w:t>
      </w:r>
      <w:r>
        <w:rPr>
          <w:rFonts w:asciiTheme="majorHAnsi" w:hAnsiTheme="majorHAnsi" w:cstheme="majorHAnsi"/>
        </w:rPr>
        <w:t xml:space="preserve">comprendre les interactions entre les organismes et leur environnement devient </w:t>
      </w:r>
      <w:r w:rsidR="0029128F">
        <w:rPr>
          <w:rFonts w:asciiTheme="majorHAnsi" w:hAnsiTheme="majorHAnsi" w:cstheme="majorHAnsi"/>
        </w:rPr>
        <w:t xml:space="preserve">un enjeu </w:t>
      </w:r>
      <w:r>
        <w:rPr>
          <w:rFonts w:asciiTheme="majorHAnsi" w:hAnsiTheme="majorHAnsi" w:cstheme="majorHAnsi"/>
        </w:rPr>
        <w:t xml:space="preserve">primordial. Parmi les </w:t>
      </w:r>
      <w:r w:rsidR="001B0213">
        <w:rPr>
          <w:rFonts w:asciiTheme="majorHAnsi" w:hAnsiTheme="majorHAnsi" w:cstheme="majorHAnsi"/>
        </w:rPr>
        <w:t xml:space="preserve">écosystèmes </w:t>
      </w:r>
      <w:r>
        <w:rPr>
          <w:rFonts w:asciiTheme="majorHAnsi" w:hAnsiTheme="majorHAnsi" w:cstheme="majorHAnsi"/>
        </w:rPr>
        <w:t xml:space="preserve">les plus vulnérables </w:t>
      </w:r>
      <w:r w:rsidR="00492CF3">
        <w:rPr>
          <w:rFonts w:asciiTheme="majorHAnsi" w:hAnsiTheme="majorHAnsi" w:cstheme="majorHAnsi"/>
        </w:rPr>
        <w:t>au</w:t>
      </w:r>
      <w:r w:rsidR="0029128F">
        <w:rPr>
          <w:rFonts w:asciiTheme="majorHAnsi" w:hAnsiTheme="majorHAnsi" w:cstheme="majorHAnsi"/>
        </w:rPr>
        <w:t>x</w:t>
      </w:r>
      <w:r w:rsidR="00492CF3">
        <w:rPr>
          <w:rFonts w:asciiTheme="majorHAnsi" w:hAnsiTheme="majorHAnsi" w:cstheme="majorHAnsi"/>
        </w:rPr>
        <w:t xml:space="preserve"> perturbation</w:t>
      </w:r>
      <w:r w:rsidR="0029128F">
        <w:rPr>
          <w:rFonts w:asciiTheme="majorHAnsi" w:hAnsiTheme="majorHAnsi" w:cstheme="majorHAnsi"/>
        </w:rPr>
        <w:t>s</w:t>
      </w:r>
      <w:r w:rsidR="00492CF3">
        <w:rPr>
          <w:rFonts w:asciiTheme="majorHAnsi" w:hAnsiTheme="majorHAnsi" w:cstheme="majorHAnsi"/>
        </w:rPr>
        <w:t xml:space="preserve"> du territoire et aux changements climatiques</w:t>
      </w:r>
      <w:r>
        <w:rPr>
          <w:rFonts w:asciiTheme="majorHAnsi" w:hAnsiTheme="majorHAnsi" w:cstheme="majorHAnsi"/>
        </w:rPr>
        <w:t>, on compte</w:t>
      </w:r>
      <w:r w:rsidR="00492CF3">
        <w:rPr>
          <w:rFonts w:asciiTheme="majorHAnsi" w:hAnsiTheme="majorHAnsi" w:cstheme="majorHAnsi"/>
        </w:rPr>
        <w:t xml:space="preserve"> de nombreux </w:t>
      </w:r>
      <w:r w:rsidR="001B0213">
        <w:rPr>
          <w:rFonts w:asciiTheme="majorHAnsi" w:hAnsiTheme="majorHAnsi" w:cstheme="majorHAnsi"/>
        </w:rPr>
        <w:t xml:space="preserve">milieux </w:t>
      </w:r>
      <w:r>
        <w:rPr>
          <w:rFonts w:asciiTheme="majorHAnsi" w:hAnsiTheme="majorHAnsi" w:cstheme="majorHAnsi"/>
        </w:rPr>
        <w:t>d’eau douce</w:t>
      </w:r>
      <w:r w:rsidR="00BA1034">
        <w:rPr>
          <w:rFonts w:asciiTheme="majorHAnsi" w:hAnsiTheme="majorHAnsi" w:cstheme="majorHAnsi"/>
        </w:rPr>
        <w:t xml:space="preserve"> </w:t>
      </w:r>
      <w:r w:rsidR="00BA1034">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ECmjGZpC","properties":{"formattedCitation":"(Dudgeon et al., 2006; Malmqvist &amp; Rundle, 2002; Poff et al., 2002)","plainCitation":"(Dudgeon et al., 2006; Malmqvist &amp; Rundle, 2002; Poff et al., 2002)","noteIndex":0},"citationItems":[{"id":2670,"uris":["http://zotero.org/groups/2585270/items/VGF8N4TF"],"itemData":{"id":2670,"type":"article-journal","container-title":"Biological Reviews","DOI":"10.1017/S1464793105006950","ISSN":"1464-7931, 1469-185X","issue":"02","journalAbbreviation":"Biol. Rev.","language":"en","page":"163","source":"DOI.org (Crossref)","title":"Freshwater biodiversity: importance, threats, status and conservation challenges","title-short":"Freshwater biodiversity","volume":"81","author":[{"family":"Dudgeon","given":"David"},{"family":"Arthington","given":"Angela H."},{"family":"Gessner","given":"Mark O."},{"family":"Kawabata","given":"Zen-Ichiro"},{"family":"Knowler","given":"Duncan J."},{"family":"Lévêque","given":"Christian"},{"family":"Naiman","given":"Robert J."},{"family":"Prieur-Richard","given":"Anne-Hélène"},{"family":"Soto","given":"Doris"},{"family":"Stiassny","given":"Melanie L. J."},{"family":"Sullivan","given":"Caroline A."}],"issued":{"date-parts":[["2006",5]]}}},{"id":1824,"uris":["http://zotero.org/groups/2585270/items/ELPJALMX"],"itemData":{"id":1824,"type":"article-journal","abstract":"Running waters are perhaps the most impacted ecosystem on the planet as they have been the focus for human settlement and are heavily exploited for water supplies, irrigation, electricity generation, and waste disposal. Lotic systems also have an intimate contact with their catchments and so land-use alterations affect them directly. Here long-term trends in the factors that currently impact running waters are reviewed with the aim of predicting what the main threats to rivers will be in the year 2025. The main ultimate factors forcing change in running waters (ecosystem destruction, physical habitat and water chemistry alteration, and the direct addition or removal of species) stem from proximate influences from urbanization, industry, land-use change and water-course alterations. Any one river is likely to be subjected to several types of impact, and the management of impacts on lotic systems is complicated by numerous links between different forms of anthropogenic effect. Long-term trends for different impacts vary. Concentrations of chemical pollutants such as toxins and nutrients have increased in rivers in developed countries over the past century, with recent reductions for some pollutants (e.g. metals, organic toxicants, acidification), and continued increases in others (e.g. nutrients); there are no long-term chemical data for developing countries. Dam construction increased rapidly during the twentieth century, peaking in the 1970s, and the number of reservoirs has stabilized since this time, whereas the transfer of exotic species between lotic systems continues to increase. Hence, there have been some success stories in the attempts to reduce the impacts from anthropogenic impacts in developed nations. Improvements in the pH status of running waters should continue with lower sulphurous emissions, although emissions of nitrous oxides are set to continue under current legislation and will continue to contribute to acidification and nutrient loadings. Climate change also will impact running waters through alterations in hydrology and thermal regimes, although precise predictions are problematic; effects are likely to vary between regions and to operate alongside rather than override those from other impacts. Effects from climate change may be more extreme over longer time scales (&gt;50 years). The overriding pressure on running water ecosystems up to 2025 will stem from the predicted increase in the human population, with concomitant increases in urban development, industry, agricultural activities and water abstraction, diversion and damming. Future degradation could be substantial and rapid (c. 10 years) and will be concentrated in those areas of the world where resources for conservation are most limited and knowledge of lotic ecosystems most incomplete; damage will centre on lowland rivers, which are also relatively poorly studied. Changes in management practices and public awareness do appear to be benefiting running water ecosystems in developed countries, and could underpin conservation strategies in developing countries if they were implemented in a relevant way.","container-title":"Environmental Conservation","DOI":"10.1017/S0376892902000097","ISSN":"1469-4387, 0376-8929","issue":"2","language":"en","note":"publisher: Cambridge University Press","page":"134-153","source":"Cambridge University Press","title":"Threats to the running water ecosystems of the world","volume":"29","author":[{"family":"Malmqvist","given":"Björn"},{"family":"Rundle","given":"Simon"}],"issued":{"date-parts":[["2002",6]]}}},{"id":8783,"uris":["http://zotero.org/groups/2585270/items/P7I96327"],"itemData":{"id":8783,"type":"article-journal","container-title":"Pew Center for Global Change","journalAbbreviation":"Pew Center for Global Change","source":"ResearchGate","title":"Aquatic Ecosystems &amp; Global Climate Change – Potential Impacts on Inland Freshwater and Coastal Wetland Ecosystems in the United States","author":[{"family":"Poff","given":"N."},{"family":"Brinson","given":"M."},{"family":"Day","given":"John"}],"issued":{"date-parts":[["2002",1,1]]}}}],"schema":"https://github.com/citation-style-language/schema/raw/master/csl-citation.json"} </w:instrText>
      </w:r>
      <w:r w:rsidR="00BA1034">
        <w:rPr>
          <w:rFonts w:asciiTheme="majorHAnsi" w:hAnsiTheme="majorHAnsi" w:cstheme="majorHAnsi"/>
        </w:rPr>
        <w:fldChar w:fldCharType="separate"/>
      </w:r>
      <w:r w:rsidR="00D82066">
        <w:rPr>
          <w:rFonts w:asciiTheme="majorHAnsi" w:hAnsiTheme="majorHAnsi" w:cstheme="majorHAnsi"/>
          <w:noProof/>
        </w:rPr>
        <w:t>(Dudgeon et al., 2006; Malmqvist &amp; Rundle, 2002; Poff et al., 2002)</w:t>
      </w:r>
      <w:r w:rsidR="00BA1034">
        <w:rPr>
          <w:rFonts w:asciiTheme="majorHAnsi" w:hAnsiTheme="majorHAnsi" w:cstheme="majorHAnsi"/>
        </w:rPr>
        <w:fldChar w:fldCharType="end"/>
      </w:r>
      <w:r w:rsidR="00492CF3">
        <w:rPr>
          <w:rFonts w:asciiTheme="majorHAnsi" w:hAnsiTheme="majorHAnsi" w:cstheme="majorHAnsi"/>
        </w:rPr>
        <w:t xml:space="preserve">. </w:t>
      </w:r>
      <w:r w:rsidR="00C82F2E">
        <w:rPr>
          <w:rFonts w:asciiTheme="majorHAnsi" w:hAnsiTheme="majorHAnsi" w:cstheme="majorHAnsi"/>
        </w:rPr>
        <w:t>Ces milieux sont centraux à de nombreux services écosystémiques tel</w:t>
      </w:r>
      <w:r w:rsidR="0040252A">
        <w:rPr>
          <w:rFonts w:asciiTheme="majorHAnsi" w:hAnsiTheme="majorHAnsi" w:cstheme="majorHAnsi"/>
        </w:rPr>
        <w:t>s</w:t>
      </w:r>
      <w:r w:rsidR="00C82F2E">
        <w:rPr>
          <w:rFonts w:asciiTheme="majorHAnsi" w:hAnsiTheme="majorHAnsi" w:cstheme="majorHAnsi"/>
        </w:rPr>
        <w:t xml:space="preserve"> que les sources d’eau potable, l’alimentation par les pêcheries, la séquestration de carbone, la photosynthèse et le </w:t>
      </w:r>
      <w:r w:rsidR="001B0213">
        <w:rPr>
          <w:rFonts w:asciiTheme="majorHAnsi" w:hAnsiTheme="majorHAnsi" w:cstheme="majorHAnsi"/>
        </w:rPr>
        <w:t>re</w:t>
      </w:r>
      <w:r w:rsidR="00C82F2E">
        <w:rPr>
          <w:rFonts w:asciiTheme="majorHAnsi" w:hAnsiTheme="majorHAnsi" w:cstheme="majorHAnsi"/>
        </w:rPr>
        <w:t>cycl</w:t>
      </w:r>
      <w:r w:rsidR="001B0213">
        <w:rPr>
          <w:rFonts w:asciiTheme="majorHAnsi" w:hAnsiTheme="majorHAnsi" w:cstheme="majorHAnsi"/>
        </w:rPr>
        <w:t>age</w:t>
      </w:r>
      <w:r w:rsidR="00C82F2E">
        <w:rPr>
          <w:rFonts w:asciiTheme="majorHAnsi" w:hAnsiTheme="majorHAnsi" w:cstheme="majorHAnsi"/>
        </w:rPr>
        <w:t xml:space="preserve"> des nutriments. </w:t>
      </w:r>
      <w:r>
        <w:rPr>
          <w:rFonts w:asciiTheme="majorHAnsi" w:hAnsiTheme="majorHAnsi" w:cstheme="majorHAnsi"/>
        </w:rPr>
        <w:t>Bien que l’eau douce ne représente qu</w:t>
      </w:r>
      <w:r w:rsidR="00BA1034">
        <w:rPr>
          <w:rFonts w:asciiTheme="majorHAnsi" w:hAnsiTheme="majorHAnsi" w:cstheme="majorHAnsi"/>
        </w:rPr>
        <w:t>’environ</w:t>
      </w:r>
      <w:r w:rsidR="005B2540">
        <w:rPr>
          <w:rFonts w:asciiTheme="majorHAnsi" w:hAnsiTheme="majorHAnsi" w:cstheme="majorHAnsi"/>
        </w:rPr>
        <w:t xml:space="preserve"> </w:t>
      </w:r>
      <w:r w:rsidR="009E37D2">
        <w:rPr>
          <w:rFonts w:asciiTheme="majorHAnsi" w:hAnsiTheme="majorHAnsi" w:cstheme="majorHAnsi"/>
        </w:rPr>
        <w:t>3</w:t>
      </w:r>
      <w:r w:rsidRPr="005B2540">
        <w:rPr>
          <w:rFonts w:asciiTheme="majorHAnsi" w:hAnsiTheme="majorHAnsi" w:cstheme="majorHAnsi"/>
        </w:rPr>
        <w:t>%</w:t>
      </w:r>
      <w:r>
        <w:rPr>
          <w:rFonts w:asciiTheme="majorHAnsi" w:hAnsiTheme="majorHAnsi" w:cstheme="majorHAnsi"/>
        </w:rPr>
        <w:t xml:space="preserve"> de l’eau sur Terre</w:t>
      </w:r>
      <w:r w:rsidR="009E37D2">
        <w:rPr>
          <w:rFonts w:asciiTheme="majorHAnsi" w:hAnsiTheme="majorHAnsi" w:cstheme="majorHAnsi"/>
        </w:rPr>
        <w:t>,</w:t>
      </w:r>
      <w:r w:rsidR="005B2540">
        <w:rPr>
          <w:rFonts w:asciiTheme="majorHAnsi" w:hAnsiTheme="majorHAnsi" w:cstheme="majorHAnsi"/>
        </w:rPr>
        <w:t xml:space="preserve"> et que </w:t>
      </w:r>
      <w:r w:rsidR="009E37D2">
        <w:rPr>
          <w:rFonts w:asciiTheme="majorHAnsi" w:hAnsiTheme="majorHAnsi" w:cstheme="majorHAnsi"/>
        </w:rPr>
        <w:t>les lacs et rivières ne constitue</w:t>
      </w:r>
      <w:r w:rsidR="0040252A">
        <w:rPr>
          <w:rFonts w:asciiTheme="majorHAnsi" w:hAnsiTheme="majorHAnsi" w:cstheme="majorHAnsi"/>
        </w:rPr>
        <w:t>nt</w:t>
      </w:r>
      <w:r w:rsidR="009E37D2">
        <w:rPr>
          <w:rFonts w:asciiTheme="majorHAnsi" w:hAnsiTheme="majorHAnsi" w:cstheme="majorHAnsi"/>
        </w:rPr>
        <w:t xml:space="preserve"> que 0</w:t>
      </w:r>
      <w:r w:rsidR="0029128F">
        <w:rPr>
          <w:rFonts w:asciiTheme="majorHAnsi" w:hAnsiTheme="majorHAnsi" w:cstheme="majorHAnsi"/>
        </w:rPr>
        <w:t>,</w:t>
      </w:r>
      <w:r w:rsidR="009E37D2">
        <w:rPr>
          <w:rFonts w:asciiTheme="majorHAnsi" w:hAnsiTheme="majorHAnsi" w:cstheme="majorHAnsi"/>
        </w:rPr>
        <w:t>3</w:t>
      </w:r>
      <w:r w:rsidR="005B2540">
        <w:rPr>
          <w:rFonts w:asciiTheme="majorHAnsi" w:hAnsiTheme="majorHAnsi" w:cstheme="majorHAnsi"/>
        </w:rPr>
        <w:t xml:space="preserve">% de celle-ci </w:t>
      </w:r>
      <w:r w:rsidR="005B2540">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1WxYb5es","properties":{"formattedCitation":"(Gleick, 1993)","plainCitation":"(Gleick, 1993)","noteIndex":0},"citationItems":[{"id":8775,"uris":["http://zotero.org/groups/2585270/items/9R89MFQA"],"itemData":{"id":8775,"type":"book","abstract":"Among the most compelling environmental issues of today and tomorrow are those concerning the world's fresh water resources. Peter H. Gleick's important new volume, Water in Crisis, addresses the timely and sometimes controversial aspects of world water use. At stake are water quality, quantity, and possible future conflicts over shared international water resources. Nine essays by leading specialists from fields as diverse as hydrology, zoology, and law, among others, cover such issues as the status of developments in international water law; hydroelectric power; the possible effects of climatic change on water resources; and the state of fresh water fisheries. Particular chapters explore access to clean drinking water and sanitation; the use of water for energy and food production; the quality of rivers, lakes, and inland seas; and the condition of natural aquatic ecosystems. A joint project of the Pacific Institute and the Stockholm Environment Institute, this book is acomprehensive guide to the world's fresh water resources. Hydrologists, engineers, policy makers, professionals in the environmental sciences, as well as lay readers will find Water in Crisis a dynamic resource and information-packed reference. More than 200 tables of fresh water data supplement this important volume.","ISBN":"978-0-19-507628-8","language":"en","note":"Google-Books-ID: NigDkxQOkSAC","number-of-pages":"508","publisher":"Oxford University Press","source":"Google Books","title":"Water in Crisis: A Guide to the World's Fresh Water Resources","title-short":"Water in Crisis","author":[{"family":"Gleick","given":"Peter H."}],"issued":{"date-parts":[["1993"]]}}}],"schema":"https://github.com/citation-style-language/schema/raw/master/csl-citation.json"} </w:instrText>
      </w:r>
      <w:r w:rsidR="005B2540">
        <w:rPr>
          <w:rFonts w:asciiTheme="majorHAnsi" w:hAnsiTheme="majorHAnsi" w:cstheme="majorHAnsi"/>
        </w:rPr>
        <w:fldChar w:fldCharType="separate"/>
      </w:r>
      <w:r w:rsidR="005B2540">
        <w:rPr>
          <w:rFonts w:asciiTheme="majorHAnsi" w:hAnsiTheme="majorHAnsi" w:cstheme="majorHAnsi"/>
          <w:noProof/>
        </w:rPr>
        <w:t>(Gleick, 1993)</w:t>
      </w:r>
      <w:r w:rsidR="005B2540">
        <w:rPr>
          <w:rFonts w:asciiTheme="majorHAnsi" w:hAnsiTheme="majorHAnsi" w:cstheme="majorHAnsi"/>
        </w:rPr>
        <w:fldChar w:fldCharType="end"/>
      </w:r>
      <w:r>
        <w:rPr>
          <w:rFonts w:asciiTheme="majorHAnsi" w:hAnsiTheme="majorHAnsi" w:cstheme="majorHAnsi"/>
        </w:rPr>
        <w:t xml:space="preserve">, </w:t>
      </w:r>
      <w:r w:rsidR="005B2540">
        <w:rPr>
          <w:rFonts w:asciiTheme="majorHAnsi" w:hAnsiTheme="majorHAnsi" w:cstheme="majorHAnsi"/>
        </w:rPr>
        <w:t xml:space="preserve">les écosystèmes d’eau douce </w:t>
      </w:r>
      <w:r>
        <w:rPr>
          <w:rFonts w:asciiTheme="majorHAnsi" w:hAnsiTheme="majorHAnsi" w:cstheme="majorHAnsi"/>
        </w:rPr>
        <w:t xml:space="preserve">abritent une importante source de diversité </w:t>
      </w:r>
      <w:r w:rsidR="00AB5B6A">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S8sGwRJd","properties":{"formattedCitation":"(D. E. McAllister et al., 1997)","plainCitation":"(D. E. McAllister et al., 1997)","dontUpdate":true,"noteIndex":0},"citationItems":[{"id":8788,"uris":["http://zotero.org/groups/2585270/items/NRL3UQUT"],"itemData":{"id":8788,"type":"book","language":"en","note":"Google-Books-ID: NKI9GwAACAAJ","number-of-pages":"140","publisher":"Ocean Voice International","source":"Google Books","title":"Global Freshwater Biodiversity: Striving for the Integrity of Freshwater Ecosystems","title-short":"Global Freshwater Biodiversity","author":[{"family":"McAllister","given":"D. E."},{"family":"Hamilton","given":"Andrew L."},{"family":"Harvey","given":"Brian J."}],"issued":{"date-parts":[["1997"]]}}}],"schema":"https://github.com/citation-style-language/schema/raw/master/csl-citation.json"} </w:instrText>
      </w:r>
      <w:r w:rsidR="00AB5B6A">
        <w:rPr>
          <w:rFonts w:asciiTheme="majorHAnsi" w:hAnsiTheme="majorHAnsi" w:cstheme="majorHAnsi"/>
        </w:rPr>
        <w:fldChar w:fldCharType="separate"/>
      </w:r>
      <w:r w:rsidR="00AB5B6A">
        <w:rPr>
          <w:rFonts w:asciiTheme="majorHAnsi" w:hAnsiTheme="majorHAnsi" w:cstheme="majorHAnsi"/>
          <w:noProof/>
        </w:rPr>
        <w:t>(McAllister et al., 1997)</w:t>
      </w:r>
      <w:r w:rsidR="00AB5B6A">
        <w:rPr>
          <w:rFonts w:asciiTheme="majorHAnsi" w:hAnsiTheme="majorHAnsi" w:cstheme="majorHAnsi"/>
        </w:rPr>
        <w:fldChar w:fldCharType="end"/>
      </w:r>
      <w:r w:rsidR="00730AE6">
        <w:rPr>
          <w:rFonts w:asciiTheme="majorHAnsi" w:hAnsiTheme="majorHAnsi" w:cstheme="majorHAnsi"/>
        </w:rPr>
        <w:t xml:space="preserve">. </w:t>
      </w:r>
      <w:r w:rsidR="00AB5B6A">
        <w:rPr>
          <w:rFonts w:asciiTheme="majorHAnsi" w:hAnsiTheme="majorHAnsi" w:cstheme="majorHAnsi"/>
        </w:rPr>
        <w:t>Par exemple, 40% de</w:t>
      </w:r>
      <w:r w:rsidR="0029128F">
        <w:rPr>
          <w:rFonts w:asciiTheme="majorHAnsi" w:hAnsiTheme="majorHAnsi" w:cstheme="majorHAnsi"/>
        </w:rPr>
        <w:t xml:space="preserve">s </w:t>
      </w:r>
      <w:r w:rsidR="00AB5B6A">
        <w:rPr>
          <w:rFonts w:asciiTheme="majorHAnsi" w:hAnsiTheme="majorHAnsi" w:cstheme="majorHAnsi"/>
        </w:rPr>
        <w:t xml:space="preserve">espèces de poissons et 25% des espèces de mollusques se trouvent dans les lacs et rivières du </w:t>
      </w:r>
      <w:r w:rsidR="0029128F">
        <w:rPr>
          <w:rFonts w:asciiTheme="majorHAnsi" w:hAnsiTheme="majorHAnsi" w:cstheme="majorHAnsi"/>
        </w:rPr>
        <w:t>m</w:t>
      </w:r>
      <w:r w:rsidR="00AB5B6A">
        <w:rPr>
          <w:rFonts w:asciiTheme="majorHAnsi" w:hAnsiTheme="majorHAnsi" w:cstheme="majorHAnsi"/>
        </w:rPr>
        <w:t xml:space="preserve">onde </w:t>
      </w:r>
      <w:r w:rsidR="00AB5B6A">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4zmIr6fE","properties":{"formattedCitation":"(D. E. McAllister et al., 1997)","plainCitation":"(D. E. McAllister et al., 1997)","dontUpdate":true,"noteIndex":0},"citationItems":[{"id":8788,"uris":["http://zotero.org/groups/2585270/items/NRL3UQUT"],"itemData":{"id":8788,"type":"book","language":"en","note":"Google-Books-ID: NKI9GwAACAAJ","number-of-pages":"140","publisher":"Ocean Voice International","source":"Google Books","title":"Global Freshwater Biodiversity: Striving for the Integrity of Freshwater Ecosystems","title-short":"Global Freshwater Biodiversity","author":[{"family":"McAllister","given":"D. E."},{"family":"Hamilton","given":"Andrew L."},{"family":"Harvey","given":"Brian J."}],"issued":{"date-parts":[["1997"]]}}}],"schema":"https://github.com/citation-style-language/schema/raw/master/csl-citation.json"} </w:instrText>
      </w:r>
      <w:r w:rsidR="00AB5B6A">
        <w:rPr>
          <w:rFonts w:asciiTheme="majorHAnsi" w:hAnsiTheme="majorHAnsi" w:cstheme="majorHAnsi"/>
        </w:rPr>
        <w:fldChar w:fldCharType="separate"/>
      </w:r>
      <w:r w:rsidR="00AB5B6A">
        <w:rPr>
          <w:rFonts w:asciiTheme="majorHAnsi" w:hAnsiTheme="majorHAnsi" w:cstheme="majorHAnsi"/>
          <w:noProof/>
        </w:rPr>
        <w:t>(McAllister et al., 1997)</w:t>
      </w:r>
      <w:r w:rsidR="00AB5B6A">
        <w:rPr>
          <w:rFonts w:asciiTheme="majorHAnsi" w:hAnsiTheme="majorHAnsi" w:cstheme="majorHAnsi"/>
        </w:rPr>
        <w:fldChar w:fldCharType="end"/>
      </w:r>
      <w:r w:rsidR="00AB5B6A">
        <w:rPr>
          <w:rFonts w:asciiTheme="majorHAnsi" w:hAnsiTheme="majorHAnsi" w:cstheme="majorHAnsi"/>
        </w:rPr>
        <w:t xml:space="preserve">. </w:t>
      </w:r>
      <w:r w:rsidR="004B54E4">
        <w:rPr>
          <w:rFonts w:asciiTheme="majorHAnsi" w:hAnsiTheme="majorHAnsi" w:cstheme="majorHAnsi"/>
        </w:rPr>
        <w:t xml:space="preserve">Toutefois, le déclin de biodiversité serait plus intense </w:t>
      </w:r>
      <w:r w:rsidR="00EC45BF">
        <w:rPr>
          <w:rFonts w:asciiTheme="majorHAnsi" w:hAnsiTheme="majorHAnsi" w:cstheme="majorHAnsi"/>
        </w:rPr>
        <w:t xml:space="preserve">dans les écosystèmes d’eau douce </w:t>
      </w:r>
      <w:r w:rsidR="004B54E4">
        <w:rPr>
          <w:rFonts w:asciiTheme="majorHAnsi" w:hAnsiTheme="majorHAnsi" w:cstheme="majorHAnsi"/>
        </w:rPr>
        <w:t xml:space="preserve">que </w:t>
      </w:r>
      <w:r w:rsidR="001B0213">
        <w:rPr>
          <w:rFonts w:asciiTheme="majorHAnsi" w:hAnsiTheme="majorHAnsi" w:cstheme="majorHAnsi"/>
        </w:rPr>
        <w:t>dans</w:t>
      </w:r>
      <w:r w:rsidR="004B54E4">
        <w:rPr>
          <w:rFonts w:asciiTheme="majorHAnsi" w:hAnsiTheme="majorHAnsi" w:cstheme="majorHAnsi"/>
        </w:rPr>
        <w:t xml:space="preserve"> les écosystèmes terrestres (</w:t>
      </w:r>
      <w:r w:rsidR="004B54E4">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s87xDQEs","properties":{"formattedCitation":"(Sala et al., 2000)","plainCitation":"(Sala et al., 2000)","dontUpdate":true,"noteIndex":0},"citationItems":[{"id":8790,"uris":["http://zotero.org/groups/2585270/items/C94ER767"],"itemData":{"id":8790,"type":"article-journal","abstract":"Scenarios of changes in biodiversity for the year 2100 can now be developed based on scenarios of changes in atmospheric carbon dioxide, climate, vegetation, and land use and the known sensitivity of biodiversity to these changes. This study identified a ranking of the importance of drivers of change, a ranking of the biomes with respect to expected changes, and the major sources of uncertainties. For terrestrial ecosystems, land-use change probably will have the largest effect, followed by climate change, nitrogen deposition, biotic exchange, and elevated carbon dioxide concentration. For freshwater ecosystems, biotic exchange is much more important. Mediterranean climate and grassland ecosystems likely will experience the greatest proportional change in biodiversity because of the substantial influence of all drivers of biodiversity change. Northern temperate ecosystems are estimated to experience the least biodiversity change because major land-use change has already occurred. Plausible changes in biodiversity in other biomes depend on interactions among the causes of biodiversity change. These interactions represent one of the largest uncertainties in projections of future biodiversity change.","container-title":"Science (New York, N.Y.)","DOI":"10.1126/science.287.5459.1770","ISSN":"0036-8075","issue":"5459","journalAbbreviation":"Science","language":"eng","note":"PMID: 10710299","page":"1770-1774","source":"PubMed","title":"Global biodiversity scenarios for the year 2100","volume":"287","author":[{"family":"Sala","given":"O. E."},{"family":"Chapin","given":"F. S."},{"family":"Armesto","given":"J. J."},{"family":"Berlow","given":"E."},{"family":"Bloomfield","given":"J."},{"family":"Dirzo","given":"R."},{"family":"Huber-Sanwald","given":"E."},{"family":"Huenneke","given":"L. F."},{"family":"Jackson","given":"R. B."},{"family":"Kinzig","given":"A."},{"family":"Leemans","given":"R."},{"family":"Lodge","given":"D. M."},{"family":"Mooney","given":"H. A."},{"family":"Oesterheld","given":"M."},{"family":"Poff","given":"N. L."},{"family":"Sykes","given":"M. T."},{"family":"Walker","given":"B. H."},{"family":"Walker","given":"M."},{"family":"Wall","given":"D. H."}],"issued":{"date-parts":[["2000",3,10]]}}}],"schema":"https://github.com/citation-style-language/schema/raw/master/csl-citation.json"} </w:instrText>
      </w:r>
      <w:r w:rsidR="004B54E4">
        <w:rPr>
          <w:rFonts w:asciiTheme="majorHAnsi" w:hAnsiTheme="majorHAnsi" w:cstheme="majorHAnsi"/>
        </w:rPr>
        <w:fldChar w:fldCharType="separate"/>
      </w:r>
      <w:r w:rsidR="004B54E4">
        <w:rPr>
          <w:rFonts w:asciiTheme="majorHAnsi" w:hAnsiTheme="majorHAnsi" w:cstheme="majorHAnsi"/>
          <w:noProof/>
        </w:rPr>
        <w:t>Sala et al., 2000)</w:t>
      </w:r>
      <w:r w:rsidR="004B54E4">
        <w:rPr>
          <w:rFonts w:asciiTheme="majorHAnsi" w:hAnsiTheme="majorHAnsi" w:cstheme="majorHAnsi"/>
        </w:rPr>
        <w:fldChar w:fldCharType="end"/>
      </w:r>
      <w:r w:rsidR="004B54E4">
        <w:rPr>
          <w:rFonts w:asciiTheme="majorHAnsi" w:hAnsiTheme="majorHAnsi" w:cstheme="majorHAnsi"/>
        </w:rPr>
        <w:t xml:space="preserve">. </w:t>
      </w:r>
    </w:p>
    <w:p w14:paraId="3A637AA0" w14:textId="77777777" w:rsidR="00EC45BF" w:rsidRDefault="00EC45BF" w:rsidP="00490C45">
      <w:pPr>
        <w:spacing w:line="360" w:lineRule="auto"/>
        <w:jc w:val="both"/>
        <w:rPr>
          <w:rFonts w:asciiTheme="majorHAnsi" w:hAnsiTheme="majorHAnsi" w:cstheme="majorHAnsi"/>
        </w:rPr>
      </w:pPr>
    </w:p>
    <w:p w14:paraId="09C27500" w14:textId="2C4B4A57" w:rsidR="00910AB4" w:rsidRPr="00C82F2E" w:rsidRDefault="00980568" w:rsidP="001055A7">
      <w:pPr>
        <w:spacing w:line="360" w:lineRule="auto"/>
        <w:ind w:firstLine="708"/>
        <w:jc w:val="both"/>
        <w:rPr>
          <w:rFonts w:asciiTheme="majorHAnsi" w:hAnsiTheme="majorHAnsi" w:cstheme="majorHAnsi"/>
        </w:rPr>
      </w:pPr>
      <w:r>
        <w:rPr>
          <w:rFonts w:asciiTheme="majorHAnsi" w:hAnsiTheme="majorHAnsi" w:cstheme="majorHAnsi"/>
        </w:rPr>
        <w:t xml:space="preserve">Les menaces qui pèsent sur la biodiversité des eaux douces peuvent être divisées en six grandes catégories : la surexploitation, la pollution, les changements d’utilisation du territoire, les espèces envahissantes, la régulation du débit d’eau et les changements climatiques </w:t>
      </w:r>
      <w:r>
        <w:rPr>
          <w:rFonts w:asciiTheme="majorHAnsi" w:hAnsiTheme="majorHAnsi" w:cstheme="majorHAnsi"/>
        </w:rPr>
        <w:fldChar w:fldCharType="begin"/>
      </w:r>
      <w:r>
        <w:rPr>
          <w:rFonts w:asciiTheme="majorHAnsi" w:hAnsiTheme="majorHAnsi" w:cstheme="majorHAnsi"/>
        </w:rPr>
        <w:instrText xml:space="preserve"> ADDIN ZOTERO_ITEM CSL_CITATION {"citationID":"Kapl7rQg","properties":{"formattedCitation":"(Dudgeon, 2019)","plainCitation":"(Dudgeon, 2019)","noteIndex":0},"citationItems":[{"id":1838,"uris":["http://zotero.org/groups/2585270/items/B7RA8P7N"],"itemData":{"id":1838,"type":"article-journal","abstract":"Appropriation of fresh water to meet human needs is growing, and competition among users will intensify in a warmer and more crowded world. This essay explains why freshwater ecosystems are global hotspots of biological richness, despite a panoply of interacting threats that jeopardize biodiversity. The combined effects of these threats will soon become detrimental to humans since provision of ecosystem services, such as protein from capture fisheries, can only be sustained if waters remain healthy. Climate change poses an insidious existential threat to freshwater biodiversity in the Anthropocene, but immediate risks from dams, habitat degradation and pollution could well be far greater.","container-title":"Current Biology","DOI":"10.1016/j.cub.2019.08.002","ISSN":"0960-9822","issue":"19","journalAbbreviation":"Current Biology","language":"en","page":"R960-R967","source":"ScienceDirect","title":"Multiple threats imperil freshwater biodiversity in the Anthropocene","volume":"29","author":[{"family":"Dudgeon","given":"David"}],"issued":{"date-parts":[["2019",10,7]]}}}],"schema":"https://github.com/citation-style-language/schema/raw/master/csl-citation.json"} </w:instrText>
      </w:r>
      <w:r>
        <w:rPr>
          <w:rFonts w:asciiTheme="majorHAnsi" w:hAnsiTheme="majorHAnsi" w:cstheme="majorHAnsi"/>
        </w:rPr>
        <w:fldChar w:fldCharType="separate"/>
      </w:r>
      <w:r>
        <w:rPr>
          <w:rFonts w:asciiTheme="majorHAnsi" w:hAnsiTheme="majorHAnsi" w:cstheme="majorHAnsi"/>
          <w:noProof/>
        </w:rPr>
        <w:t>(Dudgeon, 2019)</w:t>
      </w:r>
      <w:r>
        <w:rPr>
          <w:rFonts w:asciiTheme="majorHAnsi" w:hAnsiTheme="majorHAnsi" w:cstheme="majorHAnsi"/>
        </w:rPr>
        <w:fldChar w:fldCharType="end"/>
      </w:r>
      <w:r>
        <w:rPr>
          <w:rFonts w:asciiTheme="majorHAnsi" w:hAnsiTheme="majorHAnsi" w:cstheme="majorHAnsi"/>
        </w:rPr>
        <w:t>.</w:t>
      </w:r>
      <w:r w:rsidR="00EC45BF">
        <w:rPr>
          <w:rFonts w:asciiTheme="majorHAnsi" w:hAnsiTheme="majorHAnsi" w:cstheme="majorHAnsi"/>
        </w:rPr>
        <w:t xml:space="preserve"> </w:t>
      </w:r>
      <w:r w:rsidR="00631081">
        <w:rPr>
          <w:rFonts w:asciiTheme="majorHAnsi" w:hAnsiTheme="majorHAnsi" w:cstheme="majorHAnsi"/>
        </w:rPr>
        <w:t xml:space="preserve">Ce genre de </w:t>
      </w:r>
      <w:r w:rsidR="0029128F">
        <w:rPr>
          <w:rFonts w:asciiTheme="majorHAnsi" w:hAnsiTheme="majorHAnsi" w:cstheme="majorHAnsi"/>
        </w:rPr>
        <w:t>pression</w:t>
      </w:r>
      <w:r w:rsidR="00910AB4">
        <w:rPr>
          <w:rFonts w:asciiTheme="majorHAnsi" w:hAnsiTheme="majorHAnsi" w:cstheme="majorHAnsi"/>
        </w:rPr>
        <w:t xml:space="preserve"> </w:t>
      </w:r>
      <w:r w:rsidR="00631081">
        <w:rPr>
          <w:rFonts w:asciiTheme="majorHAnsi" w:hAnsiTheme="majorHAnsi" w:cstheme="majorHAnsi"/>
        </w:rPr>
        <w:t xml:space="preserve">sur les écosystèmes </w:t>
      </w:r>
      <w:r w:rsidR="00910AB4">
        <w:rPr>
          <w:rFonts w:asciiTheme="majorHAnsi" w:hAnsiTheme="majorHAnsi" w:cstheme="majorHAnsi"/>
        </w:rPr>
        <w:t>peu</w:t>
      </w:r>
      <w:r w:rsidR="0029128F">
        <w:rPr>
          <w:rFonts w:asciiTheme="majorHAnsi" w:hAnsiTheme="majorHAnsi" w:cstheme="majorHAnsi"/>
        </w:rPr>
        <w:t>t</w:t>
      </w:r>
      <w:r w:rsidR="00910AB4">
        <w:rPr>
          <w:rFonts w:asciiTheme="majorHAnsi" w:hAnsiTheme="majorHAnsi" w:cstheme="majorHAnsi"/>
        </w:rPr>
        <w:t xml:space="preserve"> intervenir dans la dynamique des pathogènes</w:t>
      </w:r>
      <w:r w:rsidR="00B9397F">
        <w:rPr>
          <w:rFonts w:asciiTheme="majorHAnsi" w:hAnsiTheme="majorHAnsi" w:cstheme="majorHAnsi"/>
        </w:rPr>
        <w:t xml:space="preserve"> et des maladies</w:t>
      </w:r>
      <w:r w:rsidR="00910AB4">
        <w:rPr>
          <w:rFonts w:asciiTheme="majorHAnsi" w:hAnsiTheme="majorHAnsi" w:cstheme="majorHAnsi"/>
        </w:rPr>
        <w:t xml:space="preserve">. </w:t>
      </w:r>
      <w:r w:rsidR="005204EF">
        <w:rPr>
          <w:rFonts w:asciiTheme="majorHAnsi" w:hAnsiTheme="majorHAnsi" w:cstheme="majorHAnsi"/>
        </w:rPr>
        <w:t xml:space="preserve">Par exemple, les scénarios de changements climatiques prévoient un déplacement des aires de répartition des maladies infectieuses </w:t>
      </w:r>
      <w:r w:rsidR="005204EF">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a3XxJIpH","properties":{"formattedCitation":"(K. D. Lafferty, 2009)","plainCitation":"(K. D. Lafferty, 2009)","dontUpdate":true,"noteIndex":0},"citationItems":[{"id":3701,"uris":["http://zotero.org/groups/2585270/items/9GVLWU3K"],"itemData":{"id":3701,"type":"article-journal","abstract":"The projected global increase in the distribution and prevalence of infectious diseases with climate change suggests a pending societal crisis. The subject is increasingly attracting the attention of health professionals and climate-change scientists, particularly with respect to malaria and other vector-transmitted human diseases. The result has been the emergence of a crisis discipline, reminiscent of the early phases of conservation biology. Latitudinal, altitudinal, seasonal, and interannual associations between climate and disease along with historical and experimental evidence suggest that climate, along with many other factors, can affect infectious diseases in a nonlinear fashion. However, although the globe is significantly warmer than it was a century ago, there is little evidence that climate change has already favored infectious diseases. While initial projections suggested dramatic future increases in the geographic range of infectious diseases, recent models predict range shifts in disease distributions, with little net increase in area. Many factors can affect infectious disease, and some may overshadow the effects of climate.","container-title":"Ecology","DOI":"10.1890/08-0079.1","ISSN":"0012-9658","issue":"4","journalAbbreviation":"Ecology","language":"eng","note":"PMID: 19449681","page":"888-900","source":"PubMed","title":"The ecology of climate change and infectious diseases","volume":"90","author":[{"family":"Lafferty","given":"Kevin D."}],"issued":{"date-parts":[["2009",4]]}}}],"schema":"https://github.com/citation-style-language/schema/raw/master/csl-citation.json"} </w:instrText>
      </w:r>
      <w:r w:rsidR="005204EF">
        <w:rPr>
          <w:rFonts w:asciiTheme="majorHAnsi" w:hAnsiTheme="majorHAnsi" w:cstheme="majorHAnsi"/>
        </w:rPr>
        <w:fldChar w:fldCharType="separate"/>
      </w:r>
      <w:r w:rsidR="005204EF">
        <w:rPr>
          <w:rFonts w:asciiTheme="majorHAnsi" w:hAnsiTheme="majorHAnsi" w:cstheme="majorHAnsi"/>
          <w:noProof/>
        </w:rPr>
        <w:t>(Lafferty, 2009)</w:t>
      </w:r>
      <w:r w:rsidR="005204EF">
        <w:rPr>
          <w:rFonts w:asciiTheme="majorHAnsi" w:hAnsiTheme="majorHAnsi" w:cstheme="majorHAnsi"/>
        </w:rPr>
        <w:fldChar w:fldCharType="end"/>
      </w:r>
      <w:r w:rsidR="005204EF">
        <w:rPr>
          <w:rFonts w:asciiTheme="majorHAnsi" w:hAnsiTheme="majorHAnsi" w:cstheme="majorHAnsi"/>
        </w:rPr>
        <w:t xml:space="preserve">, ce qui </w:t>
      </w:r>
      <w:r w:rsidR="0029128F">
        <w:rPr>
          <w:rFonts w:asciiTheme="majorHAnsi" w:hAnsiTheme="majorHAnsi" w:cstheme="majorHAnsi"/>
        </w:rPr>
        <w:t>modifierait</w:t>
      </w:r>
      <w:r w:rsidR="005204EF">
        <w:rPr>
          <w:rFonts w:asciiTheme="majorHAnsi" w:hAnsiTheme="majorHAnsi" w:cstheme="majorHAnsi"/>
        </w:rPr>
        <w:t xml:space="preserve"> l</w:t>
      </w:r>
      <w:r w:rsidR="0029128F">
        <w:rPr>
          <w:rFonts w:asciiTheme="majorHAnsi" w:hAnsiTheme="majorHAnsi" w:cstheme="majorHAnsi"/>
        </w:rPr>
        <w:t>es</w:t>
      </w:r>
      <w:r w:rsidR="005204EF">
        <w:rPr>
          <w:rFonts w:asciiTheme="majorHAnsi" w:hAnsiTheme="majorHAnsi" w:cstheme="majorHAnsi"/>
        </w:rPr>
        <w:t xml:space="preserve"> dynamique</w:t>
      </w:r>
      <w:r w:rsidR="0029128F">
        <w:rPr>
          <w:rFonts w:asciiTheme="majorHAnsi" w:hAnsiTheme="majorHAnsi" w:cstheme="majorHAnsi"/>
        </w:rPr>
        <w:t>s</w:t>
      </w:r>
      <w:r w:rsidR="005204EF">
        <w:rPr>
          <w:rFonts w:asciiTheme="majorHAnsi" w:hAnsiTheme="majorHAnsi" w:cstheme="majorHAnsi"/>
        </w:rPr>
        <w:t xml:space="preserve"> de transmission à l’échelle globale. </w:t>
      </w:r>
      <w:r w:rsidR="001055A7">
        <w:rPr>
          <w:rFonts w:asciiTheme="majorHAnsi" w:hAnsiTheme="majorHAnsi" w:cstheme="majorHAnsi"/>
        </w:rPr>
        <w:t>L’effet de stresseurs sur les infections parasitaires influencerait non seulement les aires de répartition, mais également l’intensité d</w:t>
      </w:r>
      <w:r w:rsidR="00B9397F">
        <w:rPr>
          <w:rFonts w:asciiTheme="majorHAnsi" w:hAnsiTheme="majorHAnsi" w:cstheme="majorHAnsi"/>
        </w:rPr>
        <w:t xml:space="preserve">es </w:t>
      </w:r>
      <w:r w:rsidR="001055A7">
        <w:rPr>
          <w:rFonts w:asciiTheme="majorHAnsi" w:hAnsiTheme="majorHAnsi" w:cstheme="majorHAnsi"/>
        </w:rPr>
        <w:t>infection</w:t>
      </w:r>
      <w:r w:rsidR="00B9397F">
        <w:rPr>
          <w:rFonts w:asciiTheme="majorHAnsi" w:hAnsiTheme="majorHAnsi" w:cstheme="majorHAnsi"/>
        </w:rPr>
        <w:t>s</w:t>
      </w:r>
      <w:r w:rsidR="001055A7">
        <w:rPr>
          <w:rFonts w:asciiTheme="majorHAnsi" w:hAnsiTheme="majorHAnsi" w:cstheme="majorHAnsi"/>
        </w:rPr>
        <w:t xml:space="preserve"> et la spécialisation/généralisation</w:t>
      </w:r>
      <w:r w:rsidR="005A02F0">
        <w:rPr>
          <w:rFonts w:asciiTheme="majorHAnsi" w:hAnsiTheme="majorHAnsi" w:cstheme="majorHAnsi"/>
        </w:rPr>
        <w:t xml:space="preserve"> des parasites</w:t>
      </w:r>
      <w:r w:rsidR="001055A7">
        <w:rPr>
          <w:rFonts w:asciiTheme="majorHAnsi" w:hAnsiTheme="majorHAnsi" w:cstheme="majorHAnsi"/>
        </w:rPr>
        <w:t xml:space="preserve">, ce qui </w:t>
      </w:r>
      <w:r w:rsidR="00B9397F">
        <w:rPr>
          <w:rFonts w:asciiTheme="majorHAnsi" w:hAnsiTheme="majorHAnsi" w:cstheme="majorHAnsi"/>
        </w:rPr>
        <w:t>peut avoir comme conséquence</w:t>
      </w:r>
      <w:r w:rsidR="001055A7">
        <w:rPr>
          <w:rFonts w:asciiTheme="majorHAnsi" w:hAnsiTheme="majorHAnsi" w:cstheme="majorHAnsi"/>
        </w:rPr>
        <w:t xml:space="preserve"> la création de point</w:t>
      </w:r>
      <w:r w:rsidR="0040252A">
        <w:rPr>
          <w:rFonts w:asciiTheme="majorHAnsi" w:hAnsiTheme="majorHAnsi" w:cstheme="majorHAnsi"/>
        </w:rPr>
        <w:t>s</w:t>
      </w:r>
      <w:r w:rsidR="001055A7">
        <w:rPr>
          <w:rFonts w:asciiTheme="majorHAnsi" w:hAnsiTheme="majorHAnsi" w:cstheme="majorHAnsi"/>
        </w:rPr>
        <w:t xml:space="preserve"> chaud</w:t>
      </w:r>
      <w:r w:rsidR="0040252A">
        <w:rPr>
          <w:rFonts w:asciiTheme="majorHAnsi" w:hAnsiTheme="majorHAnsi" w:cstheme="majorHAnsi"/>
        </w:rPr>
        <w:t>s</w:t>
      </w:r>
      <w:r w:rsidR="001055A7">
        <w:rPr>
          <w:rFonts w:asciiTheme="majorHAnsi" w:hAnsiTheme="majorHAnsi" w:cstheme="majorHAnsi"/>
        </w:rPr>
        <w:t xml:space="preserve"> </w:t>
      </w:r>
      <w:r w:rsidR="005A02F0">
        <w:rPr>
          <w:rFonts w:asciiTheme="majorHAnsi" w:hAnsiTheme="majorHAnsi" w:cstheme="majorHAnsi"/>
        </w:rPr>
        <w:t>d</w:t>
      </w:r>
      <w:r w:rsidR="001055A7">
        <w:rPr>
          <w:rFonts w:asciiTheme="majorHAnsi" w:hAnsiTheme="majorHAnsi" w:cstheme="majorHAnsi"/>
        </w:rPr>
        <w:t>’infection</w:t>
      </w:r>
      <w:r w:rsidR="0040252A">
        <w:rPr>
          <w:rFonts w:asciiTheme="majorHAnsi" w:hAnsiTheme="majorHAnsi" w:cstheme="majorHAnsi"/>
        </w:rPr>
        <w:t xml:space="preserve"> («infection hotspots»)</w:t>
      </w:r>
      <w:r w:rsidR="001055A7">
        <w:rPr>
          <w:rFonts w:asciiTheme="majorHAnsi" w:hAnsiTheme="majorHAnsi" w:cstheme="majorHAnsi"/>
        </w:rPr>
        <w:t>,</w:t>
      </w:r>
      <w:r w:rsidR="005A02F0">
        <w:rPr>
          <w:rFonts w:asciiTheme="majorHAnsi" w:hAnsiTheme="majorHAnsi" w:cstheme="majorHAnsi"/>
        </w:rPr>
        <w:t xml:space="preserve"> </w:t>
      </w:r>
      <w:r w:rsidR="001055A7">
        <w:rPr>
          <w:rFonts w:asciiTheme="majorHAnsi" w:hAnsiTheme="majorHAnsi" w:cstheme="majorHAnsi"/>
        </w:rPr>
        <w:t xml:space="preserve">des extinctions locales et la migration d’espèces-hôtes </w:t>
      </w:r>
      <w:r w:rsidR="001055A7">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jjX44fSL","properties":{"formattedCitation":"(Cable et al., 2017)","plainCitation":"(Cable et al., 2017)","noteIndex":0},"citationItems":[{"id":7736,"uris":["http://zotero.org/groups/2585270/items/96ZJE8AJ"],"itemData":{"id":7736,"type":"article-journal","abstract":"Parasitic infections are ubiquitous in wildlife, livestock and human populations, and healthy ecosystems are often parasite rich. Yet, their negative impacts can be extreme. Understanding how both anticipated and cryptic changes in a system might affect parasite transmission at an individual, local and global level is critical for sustainable control in humans and livestock. Here we highlight and synthesize evidence regarding potential effects of ‘system changes’ (both climatic and anthropogenic) on parasite transmission from wild host–parasite systems. Such information could inform more efficient and sustainable parasite control programmes in domestic animals or humans. Many examples from diverse terrestrial and aquatic natural systems show how abiotic and biotic factors affected by system changes can interact additively, multiplicatively or antagonistically to influence parasite transmission, including through altered habitat structure, biodiversity, host demographics and evolution. Despite this, few studies of managed systems explicitly consider these higher-order interactions, or the subsequent effects of parasite evolution, which can conceal or exaggerate measured impacts of control actions. We call for a more integrated approach to investigating transmission dynamics, which recognizes these complexities and makes use of new technologies for data capture and monitoring, and to support robust predictions of altered parasite dynamics in a rapidly changing world.\n\nThis article is part of the themed issue ‘Opening the black box: re-examining the ecology and evolution of parasite transmission’.","container-title":"Philosophical Transactions of the Royal Society B: Biological Sciences","DOI":"10.1098/rstb.2016.0088","issue":"1719","note":"publisher: Royal Society","page":"20160088","source":"royalsocietypublishing.org (Atypon)","title":"Global change, parasite transmission and disease control: lessons from ecology","title-short":"Global change, parasite transmission and disease control","volume":"372","author":[{"family":"Cable","given":"Joanne"},{"family":"Barber","given":"Iain"},{"family":"Boag","given":"Brian"},{"family":"Ellison","given":"Amy R."},{"family":"Morgan","given":"Eric R."},{"family":"Murray","given":"Kris"},{"family":"Pascoe","given":"Emily L."},{"family":"Sait","given":"Steven M."},{"family":"Wilson","given":"Anthony J."},{"family":"Booth","given":"Mark"}],"issued":{"date-parts":[["2017",3,13]]}}}],"schema":"https://github.com/citation-style-language/schema/raw/master/csl-citation.json"} </w:instrText>
      </w:r>
      <w:r w:rsidR="001055A7">
        <w:rPr>
          <w:rFonts w:asciiTheme="majorHAnsi" w:hAnsiTheme="majorHAnsi" w:cstheme="majorHAnsi"/>
        </w:rPr>
        <w:fldChar w:fldCharType="separate"/>
      </w:r>
      <w:r w:rsidR="001055A7">
        <w:rPr>
          <w:rFonts w:asciiTheme="majorHAnsi" w:hAnsiTheme="majorHAnsi" w:cstheme="majorHAnsi"/>
          <w:noProof/>
        </w:rPr>
        <w:t>(Cable et al., 2017)</w:t>
      </w:r>
      <w:r w:rsidR="001055A7">
        <w:rPr>
          <w:rFonts w:asciiTheme="majorHAnsi" w:hAnsiTheme="majorHAnsi" w:cstheme="majorHAnsi"/>
        </w:rPr>
        <w:fldChar w:fldCharType="end"/>
      </w:r>
      <w:r w:rsidR="001055A7">
        <w:rPr>
          <w:rFonts w:asciiTheme="majorHAnsi" w:hAnsiTheme="majorHAnsi" w:cstheme="majorHAnsi"/>
        </w:rPr>
        <w:t xml:space="preserve">. </w:t>
      </w:r>
      <w:r w:rsidR="00CE5D58">
        <w:rPr>
          <w:rFonts w:asciiTheme="majorHAnsi" w:hAnsiTheme="majorHAnsi" w:cstheme="majorHAnsi"/>
        </w:rPr>
        <w:t>Dès lors</w:t>
      </w:r>
      <w:r w:rsidR="00910AB4">
        <w:rPr>
          <w:rFonts w:asciiTheme="majorHAnsi" w:hAnsiTheme="majorHAnsi" w:cstheme="majorHAnsi"/>
        </w:rPr>
        <w:t xml:space="preserve">, développer les connaissances en écologie des </w:t>
      </w:r>
      <w:r w:rsidR="00B9397F">
        <w:rPr>
          <w:rFonts w:asciiTheme="majorHAnsi" w:hAnsiTheme="majorHAnsi" w:cstheme="majorHAnsi"/>
        </w:rPr>
        <w:t>relations</w:t>
      </w:r>
      <w:r w:rsidR="00910AB4">
        <w:rPr>
          <w:rFonts w:asciiTheme="majorHAnsi" w:hAnsiTheme="majorHAnsi" w:cstheme="majorHAnsi"/>
        </w:rPr>
        <w:t xml:space="preserve"> hôtes-</w:t>
      </w:r>
      <w:r w:rsidR="00910AB4">
        <w:rPr>
          <w:rFonts w:asciiTheme="majorHAnsi" w:hAnsiTheme="majorHAnsi" w:cstheme="majorHAnsi"/>
        </w:rPr>
        <w:lastRenderedPageBreak/>
        <w:t xml:space="preserve">parasites est essentiel à </w:t>
      </w:r>
      <w:r w:rsidR="00CE5D58">
        <w:rPr>
          <w:rFonts w:asciiTheme="majorHAnsi" w:hAnsiTheme="majorHAnsi" w:cstheme="majorHAnsi"/>
        </w:rPr>
        <w:t xml:space="preserve">comprendre comment les changements d’environnement vont </w:t>
      </w:r>
      <w:r w:rsidR="005A02F0">
        <w:rPr>
          <w:rFonts w:asciiTheme="majorHAnsi" w:hAnsiTheme="majorHAnsi" w:cstheme="majorHAnsi"/>
        </w:rPr>
        <w:t xml:space="preserve">affecter </w:t>
      </w:r>
      <w:r w:rsidR="00CE5D58">
        <w:rPr>
          <w:rFonts w:asciiTheme="majorHAnsi" w:hAnsiTheme="majorHAnsi" w:cstheme="majorHAnsi"/>
        </w:rPr>
        <w:t xml:space="preserve">la dynamique des maladies et conséquemment, développer des stratégies de gestion adéquates. </w:t>
      </w:r>
      <w:r w:rsidR="005A02F0">
        <w:rPr>
          <w:rFonts w:asciiTheme="majorHAnsi" w:hAnsiTheme="majorHAnsi" w:cstheme="majorHAnsi"/>
        </w:rPr>
        <w:t>En effet, s</w:t>
      </w:r>
      <w:r w:rsidR="00C82F2E" w:rsidRPr="00C82F2E">
        <w:rPr>
          <w:rFonts w:asciiTheme="majorHAnsi" w:hAnsiTheme="majorHAnsi" w:cstheme="majorHAnsi"/>
        </w:rPr>
        <w:t xml:space="preserve">elon l’«Alliance for </w:t>
      </w:r>
      <w:proofErr w:type="spellStart"/>
      <w:r w:rsidR="00C82F2E" w:rsidRPr="00C82F2E">
        <w:rPr>
          <w:rFonts w:asciiTheme="majorHAnsi" w:hAnsiTheme="majorHAnsi" w:cstheme="majorHAnsi"/>
        </w:rPr>
        <w:t>Freshwater</w:t>
      </w:r>
      <w:proofErr w:type="spellEnd"/>
      <w:r w:rsidR="00C82F2E" w:rsidRPr="00C82F2E">
        <w:rPr>
          <w:rFonts w:asciiTheme="majorHAnsi" w:hAnsiTheme="majorHAnsi" w:cstheme="majorHAnsi"/>
        </w:rPr>
        <w:t xml:space="preserve"> Life», la recherche est une première étape </w:t>
      </w:r>
      <w:r w:rsidR="00C82F2E">
        <w:rPr>
          <w:rFonts w:asciiTheme="majorHAnsi" w:hAnsiTheme="majorHAnsi" w:cstheme="majorHAnsi"/>
        </w:rPr>
        <w:t xml:space="preserve">indispensable pour la conservation des milieux aquatiques </w:t>
      </w:r>
      <w:r w:rsidR="00C82F2E">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cCDrtzpi","properties":{"formattedCitation":"(Darwall et al., 2018)","plainCitation":"(Darwall et al., 2018)","noteIndex":0},"citationItems":[{"id":8793,"uris":["http://zotero.org/groups/2585270/items/IQHS8XPS"],"itemData":{"id":8793,"type":"article-journal","abstract":"Global pressures on freshwater ecosystems are high and rising. Viewed primarily as a resource for humans, current practices of water use have led to catastrophic declines in freshwater species and the degradation of freshwater ecosystems, including their genetic and functional diversity. Approximately three-quarters of the world's inland wetlands have been lost, one-third of the 28 000 freshwater species assessed for the International Union for Conservation of Nature (IUCN) Red List are threatened with extinction, and freshwater vertebrate populations are undergoing declines that are more rapid than those of terrestrial and marine species. This global loss continues unchecked, despite the importance of freshwater ecosystems as a source of clean water, food, livelihoods, recreation, and inspiration. The causes of these declines include hydrological alterations, habitat degradation and loss, overexploitation, invasive species, pollution, and the multiple impacts of climate change. Although there are policy initiatives that aim to protect freshwater life, these are rarely implemented with sufficient conviction and enforcement. Policies that focus on the development and management of fresh waters as a resource for people almost universally neglect the biodiversity that they contain. Here we introduce the Alliance for Freshwater Life, a global initiative, uniting specialists in research, data synthesis, conservation, education and outreach, and policymaking. This expert network aims to provide the critical mass required for the effective representation of freshwater biodiversity at policy meetings, to develop solutions balancing the needs of development and conservation, and to better convey the important role freshwater ecosystems play in human well-being. Through this united effort we hope to reverse this tide of loss and decline in freshwater biodiversity. We introduce several short- and medium-term actions as examples for making positive change, and invite individuals, organizations, authorities, and governments to join the Alliance for Freshwater Life.","container-title":"Aquatic Conservation: Marine and Freshwater Ecosystems","DOI":"10.1002/aqc.2958","ISSN":"1099-0755","issue":"4","language":"en","license":"© 2018 John Wiley &amp; Sons, Ltd.","note":"_eprint: https://onlinelibrary.wiley.com/doi/pdf/10.1002/aqc.2958","page":"1015-1022","source":"Wiley Online Library","title":"The Alliance for Freshwater Life: A global call to unite efforts for freshwater biodiversity science and conservation","title-short":"The Alliance for Freshwater Life","volume":"28","author":[{"family":"Darwall","given":"William"},{"family":"Bremerich","given":"Vanessa"},{"family":"De Wever","given":"Aaike"},{"family":"Dell","given":"Anthony I."},{"family":"Freyhof","given":"Jörg"},{"family":"Gessner","given":"Mark O."},{"family":"Grossart","given":"Hans-Peter"},{"family":"Harrison","given":"Ian"},{"family":"Irvine","given":"Ken"},{"family":"Jähnig","given":"Sonja C."},{"family":"Jeschke","given":"Jonathan M."},{"family":"Lee","given":"Jessica J."},{"family":"Lu","given":"Cai"},{"family":"Lewandowska","given":"Aleksandra M."},{"family":"Monaghan","given":"Michael T."},{"family":"Nejstgaard","given":"Jens C."},{"family":"Patricio","given":"Harmony"},{"family":"Schmidt-Kloiber","given":"Astrid"},{"family":"Stuart","given":"Simon N."},{"family":"Thieme","given":"Michele"},{"family":"Tockner","given":"Klement"},{"family":"Turak","given":"Eren"},{"family":"Weyl","given":"Olaf"}],"issued":{"date-parts":[["2018"]]}}}],"schema":"https://github.com/citation-style-language/schema/raw/master/csl-citation.json"} </w:instrText>
      </w:r>
      <w:r w:rsidR="00C82F2E">
        <w:rPr>
          <w:rFonts w:asciiTheme="majorHAnsi" w:hAnsiTheme="majorHAnsi" w:cstheme="majorHAnsi"/>
        </w:rPr>
        <w:fldChar w:fldCharType="separate"/>
      </w:r>
      <w:r w:rsidR="00C82F2E">
        <w:rPr>
          <w:rFonts w:asciiTheme="majorHAnsi" w:hAnsiTheme="majorHAnsi" w:cstheme="majorHAnsi"/>
          <w:noProof/>
        </w:rPr>
        <w:t>(Darwall et al., 2018)</w:t>
      </w:r>
      <w:r w:rsidR="00C82F2E">
        <w:rPr>
          <w:rFonts w:asciiTheme="majorHAnsi" w:hAnsiTheme="majorHAnsi" w:cstheme="majorHAnsi"/>
        </w:rPr>
        <w:fldChar w:fldCharType="end"/>
      </w:r>
      <w:r w:rsidR="00C82F2E">
        <w:rPr>
          <w:rFonts w:asciiTheme="majorHAnsi" w:hAnsiTheme="majorHAnsi" w:cstheme="majorHAnsi"/>
        </w:rPr>
        <w:t>.</w:t>
      </w:r>
    </w:p>
    <w:p w14:paraId="384E8B05" w14:textId="77777777" w:rsidR="00774F40" w:rsidRPr="00F31E3D" w:rsidRDefault="00774F40" w:rsidP="00490C45">
      <w:pPr>
        <w:spacing w:line="360" w:lineRule="auto"/>
        <w:jc w:val="both"/>
        <w:rPr>
          <w:rFonts w:asciiTheme="majorHAnsi" w:hAnsiTheme="majorHAnsi" w:cstheme="majorHAnsi"/>
        </w:rPr>
      </w:pPr>
    </w:p>
    <w:p w14:paraId="36F5F9EC" w14:textId="7D7FC7EC" w:rsidR="0009388E" w:rsidRPr="00F31E3D" w:rsidRDefault="00774F40" w:rsidP="0009388E">
      <w:pPr>
        <w:pStyle w:val="Titre2"/>
        <w:spacing w:line="360" w:lineRule="auto"/>
      </w:pPr>
      <w:r w:rsidRPr="00F31E3D">
        <w:t xml:space="preserve">5.2. </w:t>
      </w:r>
      <w:r w:rsidR="00622C4F" w:rsidRPr="00F31E3D">
        <w:t>Introduction au p</w:t>
      </w:r>
      <w:r w:rsidRPr="00F31E3D">
        <w:t>arasitisme</w:t>
      </w:r>
    </w:p>
    <w:p w14:paraId="0BCDD9B6" w14:textId="77777777" w:rsidR="0009388E" w:rsidRPr="00EC45BF" w:rsidRDefault="0009388E" w:rsidP="0009388E"/>
    <w:p w14:paraId="1710DAF5" w14:textId="36A0C451" w:rsidR="00AF15FF" w:rsidRPr="00622C4F" w:rsidRDefault="00C6417A" w:rsidP="00012A09">
      <w:pPr>
        <w:spacing w:line="360" w:lineRule="auto"/>
        <w:ind w:firstLine="708"/>
        <w:jc w:val="both"/>
        <w:rPr>
          <w:rFonts w:asciiTheme="majorHAnsi" w:hAnsiTheme="majorHAnsi" w:cstheme="majorHAnsi"/>
        </w:rPr>
      </w:pPr>
      <w:r w:rsidRPr="00C6417A">
        <w:rPr>
          <w:rFonts w:asciiTheme="majorHAnsi" w:hAnsiTheme="majorHAnsi" w:cstheme="majorHAnsi"/>
        </w:rPr>
        <w:t>Les parasites sont des organism</w:t>
      </w:r>
      <w:r>
        <w:rPr>
          <w:rFonts w:asciiTheme="majorHAnsi" w:hAnsiTheme="majorHAnsi" w:cstheme="majorHAnsi"/>
        </w:rPr>
        <w:t xml:space="preserve">es qui vivent </w:t>
      </w:r>
      <w:r w:rsidR="00D029B9">
        <w:rPr>
          <w:rFonts w:asciiTheme="majorHAnsi" w:hAnsiTheme="majorHAnsi" w:cstheme="majorHAnsi"/>
        </w:rPr>
        <w:t>à l’intérieur</w:t>
      </w:r>
      <w:r w:rsidR="00B9397F">
        <w:rPr>
          <w:rFonts w:asciiTheme="majorHAnsi" w:hAnsiTheme="majorHAnsi" w:cstheme="majorHAnsi"/>
        </w:rPr>
        <w:t>,</w:t>
      </w:r>
      <w:r w:rsidR="00D029B9">
        <w:rPr>
          <w:rFonts w:asciiTheme="majorHAnsi" w:hAnsiTheme="majorHAnsi" w:cstheme="majorHAnsi"/>
        </w:rPr>
        <w:t xml:space="preserve"> ou sur un autre organisme, que l’on désigne «hôte»</w:t>
      </w:r>
      <w:r w:rsidR="00B9397F">
        <w:rPr>
          <w:rFonts w:asciiTheme="majorHAnsi" w:hAnsiTheme="majorHAnsi" w:cstheme="majorHAnsi"/>
        </w:rPr>
        <w:t>,</w:t>
      </w:r>
      <w:r w:rsidR="00D029B9">
        <w:rPr>
          <w:rFonts w:asciiTheme="majorHAnsi" w:hAnsiTheme="majorHAnsi" w:cstheme="majorHAnsi"/>
        </w:rPr>
        <w:t xml:space="preserve"> et qui </w:t>
      </w:r>
      <w:r>
        <w:rPr>
          <w:rFonts w:asciiTheme="majorHAnsi" w:hAnsiTheme="majorHAnsi" w:cstheme="majorHAnsi"/>
        </w:rPr>
        <w:t xml:space="preserve">en exploitant les ressources </w:t>
      </w:r>
      <w:r>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QM1bTmTY","properties":{"formattedCitation":"(Lewin, 1982)","plainCitation":"(Lewin, 1982)","noteIndex":0},"citationItems":[{"id":8086,"uris":["http://zotero.org/groups/2585270/items/U5RTG25I"],"itemData":{"id":8086,"type":"article-journal","container-title":"Science (New York, N.Y.)","DOI":"10.1126/science.216.4545.504","ISSN":"0036-8075","issue":"4545","journalAbbreviation":"Science","language":"eng","note":"PMID: 17735733","page":"504","source":"PubMed","title":"Portraits of a parasite","volume":"216","author":[{"family":"Lewin","given":"R."}],"issued":{"date-parts":[["1982",4,30]]}}}],"schema":"https://github.com/citation-style-language/schema/raw/master/csl-citation.json"} </w:instrText>
      </w:r>
      <w:r>
        <w:rPr>
          <w:rFonts w:asciiTheme="majorHAnsi" w:hAnsiTheme="majorHAnsi" w:cstheme="majorHAnsi"/>
        </w:rPr>
        <w:fldChar w:fldCharType="separate"/>
      </w:r>
      <w:r w:rsidR="00D029B9">
        <w:rPr>
          <w:rFonts w:asciiTheme="majorHAnsi" w:hAnsiTheme="majorHAnsi" w:cstheme="majorHAnsi"/>
          <w:noProof/>
        </w:rPr>
        <w:t>(Lewin, 1982)</w:t>
      </w:r>
      <w:r>
        <w:rPr>
          <w:rFonts w:asciiTheme="majorHAnsi" w:hAnsiTheme="majorHAnsi" w:cstheme="majorHAnsi"/>
        </w:rPr>
        <w:fldChar w:fldCharType="end"/>
      </w:r>
      <w:r>
        <w:rPr>
          <w:rFonts w:asciiTheme="majorHAnsi" w:hAnsiTheme="majorHAnsi" w:cstheme="majorHAnsi"/>
        </w:rPr>
        <w:t xml:space="preserve">. </w:t>
      </w:r>
      <w:r w:rsidR="00D029B9">
        <w:rPr>
          <w:rFonts w:asciiTheme="majorHAnsi" w:hAnsiTheme="majorHAnsi" w:cstheme="majorHAnsi"/>
        </w:rPr>
        <w:t>Malgré qu’ils soient omniprésent</w:t>
      </w:r>
      <w:r w:rsidR="00C742FD">
        <w:rPr>
          <w:rFonts w:asciiTheme="majorHAnsi" w:hAnsiTheme="majorHAnsi" w:cstheme="majorHAnsi"/>
        </w:rPr>
        <w:t>s</w:t>
      </w:r>
      <w:r w:rsidR="00D029B9">
        <w:rPr>
          <w:rFonts w:asciiTheme="majorHAnsi" w:hAnsiTheme="majorHAnsi" w:cstheme="majorHAnsi"/>
        </w:rPr>
        <w:t xml:space="preserve"> dans l’environnement </w:t>
      </w:r>
      <w:r w:rsidR="00D029B9">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55g3gHvi","properties":{"formattedCitation":"(Lewin, 1982; Price, 1980)","plainCitation":"(Lewin, 1982; Price, 1980)","noteIndex":0},"citationItems":[{"id":8086,"uris":["http://zotero.org/groups/2585270/items/U5RTG25I"],"itemData":{"id":8086,"type":"article-journal","container-title":"Science (New York, N.Y.)","DOI":"10.1126/science.216.4545.504","ISSN":"0036-8075","issue":"4545","journalAbbreviation":"Science","language":"eng","note":"PMID: 17735733","page":"504","source":"PubMed","title":"Portraits of a parasite","volume":"216","author":[{"family":"Lewin","given":"R."}],"issued":{"date-parts":[["1982",4,30]]}}},{"id":1711,"uris":["http://zotero.org/groups/2585270/items/YRWNRQBA"],"itemData":{"id":1711,"type":"article-journal","container-title":"Monographs in Population Biology","ISSN":"0077-0930","journalAbbreviation":"Monogr Popul Biol","language":"eng","note":"PMID: 6993919","page":"1-237","source":"PubMed","title":"Evolutionary biology of parasites","volume":"15","author":[{"family":"Price","given":"P. W."}],"issued":{"date-parts":[["1980"]]}}}],"schema":"https://github.com/citation-style-language/schema/raw/master/csl-citation.json"} </w:instrText>
      </w:r>
      <w:r w:rsidR="00D029B9">
        <w:rPr>
          <w:rFonts w:asciiTheme="majorHAnsi" w:hAnsiTheme="majorHAnsi" w:cstheme="majorHAnsi"/>
        </w:rPr>
        <w:fldChar w:fldCharType="separate"/>
      </w:r>
      <w:r w:rsidR="00D029B9">
        <w:rPr>
          <w:rFonts w:asciiTheme="majorHAnsi" w:hAnsiTheme="majorHAnsi" w:cstheme="majorHAnsi"/>
          <w:noProof/>
        </w:rPr>
        <w:t>(Lewin, 1982; Price, 1980)</w:t>
      </w:r>
      <w:r w:rsidR="00D029B9">
        <w:rPr>
          <w:rFonts w:asciiTheme="majorHAnsi" w:hAnsiTheme="majorHAnsi" w:cstheme="majorHAnsi"/>
        </w:rPr>
        <w:fldChar w:fldCharType="end"/>
      </w:r>
      <w:r w:rsidR="00D029B9">
        <w:rPr>
          <w:rFonts w:asciiTheme="majorHAnsi" w:hAnsiTheme="majorHAnsi" w:cstheme="majorHAnsi"/>
        </w:rPr>
        <w:t xml:space="preserve"> et que leur diversité soit équivalente aux espèces à mode de vie libre </w:t>
      </w:r>
      <w:r w:rsidR="00D029B9">
        <w:rPr>
          <w:rFonts w:asciiTheme="majorHAnsi" w:hAnsiTheme="majorHAnsi" w:cstheme="majorHAnsi"/>
        </w:rPr>
        <w:fldChar w:fldCharType="begin"/>
      </w:r>
      <w:r w:rsidR="00D029B9">
        <w:rPr>
          <w:rFonts w:asciiTheme="majorHAnsi" w:hAnsiTheme="majorHAnsi" w:cstheme="majorHAnsi"/>
        </w:rPr>
        <w:instrText xml:space="preserve"> ADDIN ZOTERO_ITEM CSL_CITATION {"citationID":"pmEWTaiC","properties":{"formattedCitation":"(Poulin, 1999)","plainCitation":"(Poulin, 1999)","noteIndex":0},"citationItems":[{"id":1530,"uris":["http://zotero.org/groups/2585270/items/KYYZ4GHH"],"itemData":{"id":1530,"type":"article-journal","abstract":"Past research on parasites and community ecology has focussed on two distinct levels of the overall community. First, it has been shown that parasites can have a role in structuring host communities. They can have differential effects on the different hosts that they exploit, they can directly debilitate a host that itself is a key structuring force in the community, or they can indirectly alter the phenotype of their host and change the importance of the host for the community. Second, certain parasite species can be important in shaping parasite communities. Dominant parasite species can directly compete with other parasite species inside the host and reduce their abundance to some extent, and parasites that alter host phenotype can indirectly make the host more or less suitable for other parasite species. The possibility that a parasite species simultaneously affects the structure of all levels of the overall community, i.e. the parasite community and the community of free-living animals, is never considered. Given the many direct and indirect ways in which a parasite species can modulate the abundance of other species, it is conceivable that some parasite species have functionally important roles in a community, and that their removal would change the relative composition of the whole community. An example from a soft-sediment intertidal community is used to illustrate how the subtle, indirect effects of a parasite species on non-host species can be very important to the structure of the overall community. Future community studies addressing the many potential influences of parasites will no doubt identify other functionally important parasite species that serve to maintain biodiversity.","container-title":"International Journal for Parasitology","DOI":"10.1016/S0020-7519(99)00045-4","ISSN":"0020-7519","issue":"6","journalAbbreviation":"International Journal for Parasitology","language":"en","page":"903-914","source":"ScienceDirect","title":"The functional importance of parasites in animal communities: many roles at many levels?","title-short":"The functional importance of parasites in animal communities","volume":"29","author":[{"family":"Poulin","given":"Robert"}],"issued":{"date-parts":[["1999",6,1]]}}}],"schema":"https://github.com/citation-style-language/schema/raw/master/csl-citation.json"} </w:instrText>
      </w:r>
      <w:r w:rsidR="00D029B9">
        <w:rPr>
          <w:rFonts w:asciiTheme="majorHAnsi" w:hAnsiTheme="majorHAnsi" w:cstheme="majorHAnsi"/>
        </w:rPr>
        <w:fldChar w:fldCharType="separate"/>
      </w:r>
      <w:r w:rsidR="00D029B9">
        <w:rPr>
          <w:rFonts w:asciiTheme="majorHAnsi" w:hAnsiTheme="majorHAnsi" w:cstheme="majorHAnsi"/>
          <w:noProof/>
        </w:rPr>
        <w:t>(Poulin, 1999)</w:t>
      </w:r>
      <w:r w:rsidR="00D029B9">
        <w:rPr>
          <w:rFonts w:asciiTheme="majorHAnsi" w:hAnsiTheme="majorHAnsi" w:cstheme="majorHAnsi"/>
        </w:rPr>
        <w:fldChar w:fldCharType="end"/>
      </w:r>
      <w:r w:rsidR="00D029B9">
        <w:rPr>
          <w:rFonts w:asciiTheme="majorHAnsi" w:hAnsiTheme="majorHAnsi" w:cstheme="majorHAnsi"/>
        </w:rPr>
        <w:t>, les parasites sont encore largement négligés dans les études en écologie</w:t>
      </w:r>
      <w:r w:rsidR="00307108">
        <w:rPr>
          <w:rFonts w:asciiTheme="majorHAnsi" w:hAnsiTheme="majorHAnsi" w:cstheme="majorHAnsi"/>
        </w:rPr>
        <w:t xml:space="preserve"> </w:t>
      </w:r>
      <w:r w:rsidR="00307108">
        <w:rPr>
          <w:rFonts w:asciiTheme="majorHAnsi" w:hAnsiTheme="majorHAnsi" w:cstheme="majorHAnsi"/>
        </w:rPr>
        <w:fldChar w:fldCharType="begin"/>
      </w:r>
      <w:r w:rsidR="00307108">
        <w:rPr>
          <w:rFonts w:asciiTheme="majorHAnsi" w:hAnsiTheme="majorHAnsi" w:cstheme="majorHAnsi"/>
        </w:rPr>
        <w:instrText xml:space="preserve"> ADDIN ZOTERO_ITEM CSL_CITATION {"citationID":"vIHp5a0u","properties":{"formattedCitation":"(Marcogliese, 2004)","plainCitation":"(Marcogliese, 2004)","noteIndex":0},"citationItems":[{"id":1516,"uris":["http://zotero.org/groups/2585270/items/2EBG3PT3"],"itemData":{"id":1516,"type":"article-journal","abstract":"Effective management of our natural resources requires an understanding of ecosystem structure and function; effectively, an ecosystem-based approach to management. Parasites occur, albeit cryptically, in almost all ecosystems, yet they are usually neglected in studies on populations and communties of organisms. Parasites can have pronounced or subtle effects on hosts affecting host behavior, growth, fecundity, and mortality. Furthermore, parasites may regulate host population dynamics and influence community structure. Many parasites have complex life cycles and depend for transmission on the presence of a variety of invertebrate and vertebrate intermediate hosts. Often transmission involves predator–prey interactions. Thus, parasites reflect the host’s position in the food web and are indicative of changes in ecosystem structure and function. Parasites can provide information on population structure, evolutionary hypotheses, environmental stressors, trophic interactions, biodiversity, and climatic conditions. I use examples from diverse freshwater and marine systems to demonstrate that parasites should be incorporated into research and monitoring programs to maximize information gathered in ecosystem-based studies and resource management.","container-title":"EcoHealth","DOI":"10.1007/s10393-004-0028-3","ISSN":"1612-9210","issue":"2","journalAbbreviation":"EcoHealth","language":"en","page":"151-164","source":"Springer Link","title":"Parasites: Small Players with Crucial Roles in the Ecological Theater","title-short":"Parasites","volume":"1","author":[{"family":"Marcogliese","given":"D.J."}],"issued":{"date-parts":[["2004",6,1]]}}}],"schema":"https://github.com/citation-style-language/schema/raw/master/csl-citation.json"} </w:instrText>
      </w:r>
      <w:r w:rsidR="00307108">
        <w:rPr>
          <w:rFonts w:asciiTheme="majorHAnsi" w:hAnsiTheme="majorHAnsi" w:cstheme="majorHAnsi"/>
        </w:rPr>
        <w:fldChar w:fldCharType="separate"/>
      </w:r>
      <w:r w:rsidR="00307108">
        <w:rPr>
          <w:rFonts w:asciiTheme="majorHAnsi" w:hAnsiTheme="majorHAnsi" w:cstheme="majorHAnsi"/>
          <w:noProof/>
        </w:rPr>
        <w:t>(Marcogliese, 2004)</w:t>
      </w:r>
      <w:r w:rsidR="00307108">
        <w:rPr>
          <w:rFonts w:asciiTheme="majorHAnsi" w:hAnsiTheme="majorHAnsi" w:cstheme="majorHAnsi"/>
        </w:rPr>
        <w:fldChar w:fldCharType="end"/>
      </w:r>
      <w:r w:rsidR="00D029B9">
        <w:rPr>
          <w:rFonts w:asciiTheme="majorHAnsi" w:hAnsiTheme="majorHAnsi" w:cstheme="majorHAnsi"/>
        </w:rPr>
        <w:t xml:space="preserve">. Pourtant, </w:t>
      </w:r>
      <w:r w:rsidR="00015407">
        <w:rPr>
          <w:rFonts w:asciiTheme="majorHAnsi" w:hAnsiTheme="majorHAnsi" w:cstheme="majorHAnsi"/>
        </w:rPr>
        <w:t>en dépit de leur petite taille, la biomasse parasitaire d’un écosystème peut être élevée</w:t>
      </w:r>
      <w:r w:rsidR="001A63EA">
        <w:rPr>
          <w:rFonts w:asciiTheme="majorHAnsi" w:hAnsiTheme="majorHAnsi" w:cstheme="majorHAnsi"/>
        </w:rPr>
        <w:t xml:space="preserve"> et jouerait</w:t>
      </w:r>
      <w:r w:rsidR="00015407">
        <w:rPr>
          <w:rFonts w:asciiTheme="majorHAnsi" w:hAnsiTheme="majorHAnsi" w:cstheme="majorHAnsi"/>
        </w:rPr>
        <w:t xml:space="preserve"> un rôle considérable dans les flux énergétiques et la structure des communautés biologiques</w:t>
      </w:r>
      <w:r w:rsidR="006E4736">
        <w:rPr>
          <w:rFonts w:asciiTheme="majorHAnsi" w:hAnsiTheme="majorHAnsi" w:cstheme="majorHAnsi"/>
        </w:rPr>
        <w:t xml:space="preserve"> </w:t>
      </w:r>
      <w:r w:rsidR="006E4736">
        <w:rPr>
          <w:rFonts w:asciiTheme="majorHAnsi" w:hAnsiTheme="majorHAnsi" w:cstheme="majorHAnsi"/>
        </w:rPr>
        <w:fldChar w:fldCharType="begin"/>
      </w:r>
      <w:r w:rsidR="00E03A3A">
        <w:rPr>
          <w:rFonts w:asciiTheme="majorHAnsi" w:hAnsiTheme="majorHAnsi" w:cstheme="majorHAnsi"/>
        </w:rPr>
        <w:instrText xml:space="preserve"> ADDIN ZOTERO_ITEM CSL_CITATION {"citationID":"5NC5wdHE","properties":{"formattedCitation":"(Fischhoff et al., 2020)","plainCitation":"(Fischhoff et al., 2020)","noteIndex":0},"citationItems":[{"id":9664,"uris":["http://zotero.org/groups/2585270/items/RCW223GY"],"itemData":{"id":9664,"type":"article-journal","abstract":"Pathogens and parasites (henceforth “pathogens”) can make up a large percentage of the biomass found in ecosystems, and therefore, their impacts on ecosystem processes should be prominent. Pathogens influence ecosystem processes by affecting the abundance or phenotype of hosts and through direct contributions to ecosystem production. However, there has been little quantitative synthesis of the relative effect sizes of these impacts on ecosystem processes. This study presents a systematic review and meta-analysis of pathogen effects on primary production, secondary production, and biogeochemical cycles. We find that the effects of pathogens on ecosystem processes were greater where pathogens influenced host or community abundance or biomass than when they influenced phenotypes. Pathogen impacts on primary production were larger than on secondary production or biogeochemical cycles. By contrast, we detected no general differences in effect sizes across host or pathogen taxon or ecosystem type (terrestrial vs. aquatic). While we have found potential evidence of publication bias against negative results, a well-known issue in meta-analyses, our work nonetheless shows that the available literature under-represents some taxa and geographic regions. To better understand the extent and magnitude of pathogen impacts on ecosystem processes, future research is needed in four areas. First, research is needed on the most understudied systems, including bacteria and viruses, as well as tropical ecosystems. A second priority is research seeking to understand how key components of ecosystem variation, including age (time of ecological continuity), productivity, and species diversity and composition, may interact to mediate pathogen impacts. Third, we suggest expanding on work examining how pathogen effects are influenced by climate change, species introductions, deforestation, and other human impacts. Fourth, we expect that host coinfection influences ecosystem processes in ways that cannot always be predicted based on studies of single infections. To enable others to build on this work, we make available the data we extracted from the literature, with the code for computing effect sizes.","container-title":"Ecosphere","DOI":"10.1002/ecs2.3057","ISSN":"2150-8925","issue":"5","language":"en","license":"© 2020 The Authors.","note":"_eprint: https://onlinelibrary.wiley.com/doi/pdf/10.1002/ecs2.3057","page":"e03057","source":"Wiley Online Library","title":"Parasite and pathogen effects on ecosystem processes: A quantitative review","title-short":"Parasite and pathogen effects on ecosystem processes","volume":"11","author":[{"family":"Fischhoff","given":"Ilya R."},{"family":"Huang","given":"Tao"},{"family":"Hamilton","given":"Stephen K."},{"family":"Han","given":"Barbara A."},{"family":"LaDeau","given":"Shannon L."},{"family":"Ostfeld","given":"Richard S."},{"family":"Rosi","given":"Emma J."},{"family":"Solomon","given":"Christopher T."}],"issued":{"date-parts":[["2020"]]}}}],"schema":"https://github.com/citation-style-language/schema/raw/master/csl-citation.json"} </w:instrText>
      </w:r>
      <w:r w:rsidR="006E4736">
        <w:rPr>
          <w:rFonts w:asciiTheme="majorHAnsi" w:hAnsiTheme="majorHAnsi" w:cstheme="majorHAnsi"/>
        </w:rPr>
        <w:fldChar w:fldCharType="separate"/>
      </w:r>
      <w:r w:rsidR="00E03A3A">
        <w:rPr>
          <w:rFonts w:asciiTheme="majorHAnsi" w:hAnsiTheme="majorHAnsi" w:cstheme="majorHAnsi"/>
          <w:noProof/>
        </w:rPr>
        <w:t>(Fischhoff et al., 2020)</w:t>
      </w:r>
      <w:r w:rsidR="006E4736">
        <w:rPr>
          <w:rFonts w:asciiTheme="majorHAnsi" w:hAnsiTheme="majorHAnsi" w:cstheme="majorHAnsi"/>
        </w:rPr>
        <w:fldChar w:fldCharType="end"/>
      </w:r>
      <w:r w:rsidR="00E03A3A">
        <w:rPr>
          <w:rFonts w:asciiTheme="majorHAnsi" w:hAnsiTheme="majorHAnsi" w:cstheme="majorHAnsi"/>
        </w:rPr>
        <w:t>.</w:t>
      </w:r>
      <w:r w:rsidR="00015407">
        <w:rPr>
          <w:rFonts w:asciiTheme="majorHAnsi" w:hAnsiTheme="majorHAnsi" w:cstheme="majorHAnsi"/>
        </w:rPr>
        <w:t xml:space="preserve"> Par exemple, </w:t>
      </w:r>
      <w:r w:rsidR="00015407">
        <w:rPr>
          <w:rFonts w:asciiTheme="majorHAnsi" w:hAnsiTheme="majorHAnsi" w:cstheme="majorHAnsi"/>
        </w:rPr>
        <w:fldChar w:fldCharType="begin"/>
      </w:r>
      <w:r w:rsidR="00307108">
        <w:rPr>
          <w:rFonts w:asciiTheme="majorHAnsi" w:hAnsiTheme="majorHAnsi" w:cstheme="majorHAnsi"/>
        </w:rPr>
        <w:instrText xml:space="preserve"> ADDIN ZOTERO_ITEM CSL_CITATION {"citationID":"nwlq1jti","properties":{"formattedCitation":"(Kuris et al., 2008)","plainCitation":"(Kuris et al., 2008)","dontUpdate":true,"noteIndex":0},"citationItems":[{"id":1723,"uris":["http://zotero.org/groups/2585270/items/IM8NYFW7"],"itemData":{"id":1723,"type":"article-journal","abstract":"Parasites — and other infectious agents — can have a major impact on an ecosystem, by targeting a prominent prey or predator species. But a study of the biomass of free-living and parasitic species in three estuaries on the Pacific coast of California and Baja California suggests that parasite ecology should be given more weighty consideration in food-web analysis and ecosystem modelling in future. The surprise finding was that parasites have substantial biomass in these ecosystems, even exceeding that of top predators. For instance the biomass of trematodes — parasitic flukes — was particularly high, comparable to that of birds, fish, burrowing shrimps and polychaetes.","container-title":"Nature","DOI":"10.1038/nature06970","ISSN":"1476-4687","issue":"7203","language":"en","license":"2008 Macmillan Publishers Limited. All rights reserved","note":"Bandiera_abtest: a\nCg_type: Nature Research Journals\nnumber: 7203\nPrimary_atype: Research\npublisher: Nature Publishing Group","page":"515-518","source":"www.nature.com","title":"Ecosystem energetic implications of parasite and free-living biomass in three estuaries","volume":"454","author":[{"family":"Kuris","given":"Armand M."},{"family":"Hechinger","given":"Ryan F."},{"family":"Shaw","given":"Jenny C."},{"family":"Whitney","given":"Kathleen L."},{"family":"Aguirre-Macedo","given":"Leopoldina"},{"family":"Boch","given":"Charlie A."},{"family":"Dobson","given":"Andrew P."},{"family":"Dunham","given":"Eleca J."},{"family":"Fredensborg","given":"Brian L."},{"family":"Huspeni","given":"Todd C."},{"family":"Lorda","given":"Julio"},{"family":"Mababa","given":"Luzviminda"},{"family":"Mancini","given":"Frank T."},{"family":"Mora","given":"Adrienne B."},{"family":"Pickering","given":"Maria"},{"family":"Talhouk","given":"Nadia L."},{"family":"Torchin","given":"Mark E."},{"family":"Lafferty","given":"Kevin D."}],"issued":{"date-parts":[["2008",7]]}}}],"schema":"https://github.com/citation-style-language/schema/raw/master/csl-citation.json"} </w:instrText>
      </w:r>
      <w:r w:rsidR="00015407">
        <w:rPr>
          <w:rFonts w:asciiTheme="majorHAnsi" w:hAnsiTheme="majorHAnsi" w:cstheme="majorHAnsi"/>
        </w:rPr>
        <w:fldChar w:fldCharType="separate"/>
      </w:r>
      <w:r w:rsidR="00015407">
        <w:rPr>
          <w:rFonts w:asciiTheme="majorHAnsi" w:hAnsiTheme="majorHAnsi" w:cstheme="majorHAnsi"/>
          <w:noProof/>
        </w:rPr>
        <w:t>Kuris et al. (2008)</w:t>
      </w:r>
      <w:r w:rsidR="00015407">
        <w:rPr>
          <w:rFonts w:asciiTheme="majorHAnsi" w:hAnsiTheme="majorHAnsi" w:cstheme="majorHAnsi"/>
        </w:rPr>
        <w:fldChar w:fldCharType="end"/>
      </w:r>
      <w:r w:rsidR="005278F9">
        <w:rPr>
          <w:rFonts w:asciiTheme="majorHAnsi" w:hAnsiTheme="majorHAnsi" w:cstheme="majorHAnsi"/>
        </w:rPr>
        <w:t xml:space="preserve"> ont trouvé que la biomasse totale de parasites peut s’élever jusqu’au tier</w:t>
      </w:r>
      <w:r w:rsidR="00C742FD">
        <w:rPr>
          <w:rFonts w:asciiTheme="majorHAnsi" w:hAnsiTheme="majorHAnsi" w:cstheme="majorHAnsi"/>
        </w:rPr>
        <w:t>s</w:t>
      </w:r>
      <w:r w:rsidR="005278F9">
        <w:rPr>
          <w:rFonts w:asciiTheme="majorHAnsi" w:hAnsiTheme="majorHAnsi" w:cstheme="majorHAnsi"/>
        </w:rPr>
        <w:t xml:space="preserve"> de celle de poissons dans un estuaire. </w:t>
      </w:r>
      <w:r w:rsidR="005278F9">
        <w:rPr>
          <w:rFonts w:asciiTheme="majorHAnsi" w:hAnsiTheme="majorHAnsi" w:cstheme="majorHAnsi"/>
        </w:rPr>
        <w:fldChar w:fldCharType="begin"/>
      </w:r>
      <w:r w:rsidR="00307108">
        <w:rPr>
          <w:rFonts w:asciiTheme="majorHAnsi" w:hAnsiTheme="majorHAnsi" w:cstheme="majorHAnsi"/>
        </w:rPr>
        <w:instrText xml:space="preserve"> ADDIN ZOTERO_ITEM CSL_CITATION {"citationID":"SSCKkosh","properties":{"formattedCitation":"(Preston et al., 2013)","plainCitation":"(Preston et al., 2013)","dontUpdate":true,"noteIndex":0},"citationItems":[{"id":1721,"uris":["http://zotero.org/groups/2585270/items/QBMIWGZE"],"itemData":{"id":1721,"type":"article-journal","abstract":"1. Ecologists often measure the biomass and productivity of organisms to understand the importance of populations and communities in the flow of energy through ecosystems. Despite the central role of such studies in the advancement of freshwater ecology, there has been little effort to incorporate parasites into studies of freshwater energy flow. This omission is particularly important considering the roles that parasites sometimes play in shaping community structure and ecosystem processes. 2. Using quantitative surveys and dissections of over 1600 aquatic invertebrate and amphibian hosts, we calculated the ecosystem-level biomass and productivity of trematode parasites alongside the biomass of free-living aquatic organisms in three freshwater ponds in California, USA. 3. Snails and amphibian larvae, which are both important intermediate trematode hosts, dominated the dry biomass of free-living organisms across ponds (snails = 3.2 g m(-2); amphibians = 3.1 g m(-2)). An average of 33.5% of mature snails were infected with one of six trematode taxa, amounting to a density of 13 infected snails m(-2) of pond substrate. Between 18% and 33% of the combined host and parasite biomass within each infected snail consisted of larval trematode tissue, which collectively accounted for 87% of the total trematode biomass within the three ponds. Mid-summer trematode dry biomass averaged 0.10 g m(-2), which was equal to or greater than that of the most abundant insect orders (coleoptera = 0.10 g m(-2), odonata = 0.08 g m(-2), hemiptera = 0.07 g m(-2) and ephemeroptera = 0.03 g m(-2)). 4. On average, each trematode taxon produced between 14 and 1660 free-swimming larvae (cercariae) infected snail(-1) 24 h(-1) in mid-summer. Given that infected snails release cercariae for 3-4 months a year, the pond trematode communities produced an average of 153 mg m(-2) yr(-1) of dry cercarial biomass (range = 70-220 mg m(-2) yr(-1)). 5. Our results suggest that a significant amount of energy moves through trematode parasites in freshwater pond ecosystems, and that their contributions to ecosystem energetics may exceed those of many free-living taxa known to play key roles in structuring aquatic communities.","container-title":"The Journal of Animal Ecology","DOI":"10.1111/1365-2656.12030","ISSN":"1365-2656","issue":"3","journalAbbreviation":"J Anim Ecol","language":"eng","note":"PMID: 23488451","page":"509-517","source":"PubMed","title":"Biomass and productivity of trematode parasites in pond ecosystems","volume":"82","author":[{"family":"Preston","given":"Daniel L."},{"family":"Orlofske","given":"Sarah A."},{"family":"Lambden","given":"Jason P."},{"family":"Johnson","given":"Pieter T. J."}],"issued":{"date-parts":[["2013",5]]}}}],"schema":"https://github.com/citation-style-language/schema/raw/master/csl-citation.json"} </w:instrText>
      </w:r>
      <w:r w:rsidR="005278F9">
        <w:rPr>
          <w:rFonts w:asciiTheme="majorHAnsi" w:hAnsiTheme="majorHAnsi" w:cstheme="majorHAnsi"/>
        </w:rPr>
        <w:fldChar w:fldCharType="separate"/>
      </w:r>
      <w:r w:rsidR="005278F9">
        <w:rPr>
          <w:rFonts w:asciiTheme="majorHAnsi" w:hAnsiTheme="majorHAnsi" w:cstheme="majorHAnsi"/>
          <w:noProof/>
        </w:rPr>
        <w:t>Preston et al. (2013)</w:t>
      </w:r>
      <w:r w:rsidR="005278F9">
        <w:rPr>
          <w:rFonts w:asciiTheme="majorHAnsi" w:hAnsiTheme="majorHAnsi" w:cstheme="majorHAnsi"/>
        </w:rPr>
        <w:fldChar w:fldCharType="end"/>
      </w:r>
      <w:r w:rsidR="005278F9">
        <w:rPr>
          <w:rFonts w:asciiTheme="majorHAnsi" w:hAnsiTheme="majorHAnsi" w:cstheme="majorHAnsi"/>
        </w:rPr>
        <w:t xml:space="preserve"> ont quant à eux observé que la biomasse de trématodes (vers parasitaires) à l’intérieur </w:t>
      </w:r>
      <w:r w:rsidR="00AE0247">
        <w:rPr>
          <w:rFonts w:asciiTheme="majorHAnsi" w:hAnsiTheme="majorHAnsi" w:cstheme="majorHAnsi"/>
        </w:rPr>
        <w:t xml:space="preserve">d’escargots dans les étangs peut atteindre jusqu’à 33% de sa biomasse individuelle. </w:t>
      </w:r>
      <w:r w:rsidR="00AE0247" w:rsidRPr="0009388E">
        <w:rPr>
          <w:rFonts w:asciiTheme="majorHAnsi" w:hAnsiTheme="majorHAnsi" w:cstheme="majorHAnsi"/>
        </w:rPr>
        <w:t xml:space="preserve">Les parasites sont souvent </w:t>
      </w:r>
      <w:r w:rsidR="006B77AF">
        <w:rPr>
          <w:rFonts w:asciiTheme="majorHAnsi" w:hAnsiTheme="majorHAnsi" w:cstheme="majorHAnsi"/>
        </w:rPr>
        <w:t>omis</w:t>
      </w:r>
      <w:r w:rsidR="00AE0247" w:rsidRPr="0009388E">
        <w:rPr>
          <w:rFonts w:asciiTheme="majorHAnsi" w:hAnsiTheme="majorHAnsi" w:cstheme="majorHAnsi"/>
        </w:rPr>
        <w:t xml:space="preserve"> dans </w:t>
      </w:r>
      <w:r w:rsidR="006B77AF">
        <w:rPr>
          <w:rFonts w:asciiTheme="majorHAnsi" w:hAnsiTheme="majorHAnsi" w:cstheme="majorHAnsi"/>
        </w:rPr>
        <w:t xml:space="preserve">des études biologiques </w:t>
      </w:r>
      <w:r w:rsidR="00AE0247" w:rsidRPr="0009388E">
        <w:rPr>
          <w:rFonts w:asciiTheme="majorHAnsi" w:hAnsiTheme="majorHAnsi" w:cstheme="majorHAnsi"/>
        </w:rPr>
        <w:t xml:space="preserve">puisqu'ils sont petits, difficiles à identifier </w:t>
      </w:r>
      <w:r w:rsidR="006B77AF">
        <w:rPr>
          <w:rFonts w:asciiTheme="majorHAnsi" w:hAnsiTheme="majorHAnsi" w:cstheme="majorHAnsi"/>
        </w:rPr>
        <w:t>et/</w:t>
      </w:r>
      <w:r w:rsidR="00AE0247" w:rsidRPr="0009388E">
        <w:rPr>
          <w:rFonts w:asciiTheme="majorHAnsi" w:hAnsiTheme="majorHAnsi" w:cstheme="majorHAnsi"/>
        </w:rPr>
        <w:t xml:space="preserve">ou à observer </w:t>
      </w:r>
      <w:r w:rsidR="006B77AF">
        <w:rPr>
          <w:rFonts w:asciiTheme="majorHAnsi" w:hAnsiTheme="majorHAnsi" w:cstheme="majorHAnsi"/>
        </w:rPr>
        <w:fldChar w:fldCharType="begin"/>
      </w:r>
      <w:r w:rsidR="007D6D28">
        <w:rPr>
          <w:rFonts w:asciiTheme="majorHAnsi" w:hAnsiTheme="majorHAnsi" w:cstheme="majorHAnsi"/>
        </w:rPr>
        <w:instrText xml:space="preserve"> ADDIN ZOTERO_ITEM CSL_CITATION {"citationID":"IVhZ6PyF","properties":{"formattedCitation":"(K. D. Lafferty et al., 2008; Marcogliese, 2004)","plainCitation":"(K. D. Lafferty et al., 2008; Marcogliese, 2004)","dontUpdate":true,"noteIndex":0},"citationItems":[{"id":1713,"uris":["http://zotero.org/groups/2585270/items/RWHARA67"],"itemData":{"id":1713,"type":"article-journal","abstract":"Parasitism is the most common consumer strategy among organisms, yet only recently has there been a call for the inclusion of infectious disease agents in food webs. The value of this effort hinges on whether parasites affect food-web properties. Increasing evidence suggests that parasites have the potential to uniquely alter food-web topology in terms of chain length, connectance and robustness. In addition, parasites might affect food-web stability, interaction strength and energy flow. Food-web structure also affects infectious disease dynamics because parasites depend on the ecological networks in which they live. Empirically, incorporating parasites into food webs is straightforward. We may start with existing food webs and add parasites as nodes, or we may try to build food webs around systems for which we already have a good understanding of infectious processes. In the future, perhaps researchers will add parasites while they construct food webs. Less clear is how food-web theory can accommodate parasites. This is a deep and central problem in theoretical biology and applied mathematics. For instance, is representing parasites with complex life cycles as a single node equivalent to representing other species with ontogenetic niche shifts as a single node? Can parasitism fit into fundamental frameworks such as the niche model? Can we integrate infectious disease models into the emerging field of dynamic food-web modelling? Future progress will benefit from interdisciplinary collaborations between ecologists and infectious disease biologists.","container-title":"Ecology Letters","DOI":"10.1111/j.1461-0248.2008.01174.x","ISSN":"1461-0248","issue":"6","journalAbbreviation":"Ecol Lett","language":"eng","note":"PMID: 18462196\nPMCID: PMC2408649","page":"533-546","source":"PubMed","title":"Parasites in food webs: the ultimate missing links","title-short":"Parasites in food webs","volume":"11","author":[{"family":"Lafferty","given":"Kevin D."},{"family":"Allesina","given":"Stefano"},{"family":"Arim","given":"Matias"},{"family":"Briggs","given":"Cherie J."},{"family":"De Leo","given":"Giulio"},{"family":"Dobson","given":"Andrew P."},{"family":"Dunne","given":"Jennifer A."},{"family":"Johnson","given":"Pieter T. J."},{"family":"Kuris","given":"Armand M."},{"family":"Marcogliese","given":"David J."},{"family":"Martinez","given":"Neo D."},{"family":"Memmott","given":"Jane"},{"family":"Marquet","given":"Pablo A."},{"family":"McLaughlin","given":"John P."},{"family":"Mordecai","given":"Erin A."},{"family":"Pascual","given":"Mercedes"},{"family":"Poulin","given":"Robert"},{"family":"Thieltges","given":"David W."}],"issued":{"date-parts":[["2008",6]]}}},{"id":1516,"uris":["http://zotero.org/groups/2585270/items/2EBG3PT3"],"itemData":{"id":1516,"type":"article-journal","abstract":"Effective management of our natural resources requires an understanding of ecosystem structure and function; effectively, an ecosystem-based approach to management. Parasites occur, albeit cryptically, in almost all ecosystems, yet they are usually neglected in studies on populations and communties of organisms. Parasites can have pronounced or subtle effects on hosts affecting host behavior, growth, fecundity, and mortality. Furthermore, parasites may regulate host population dynamics and influence community structure. Many parasites have complex life cycles and depend for transmission on the presence of a variety of invertebrate and vertebrate intermediate hosts. Often transmission involves predator–prey interactions. Thus, parasites reflect the host’s position in the food web and are indicative of changes in ecosystem structure and function. Parasites can provide information on population structure, evolutionary hypotheses, environmental stressors, trophic interactions, biodiversity, and climatic conditions. I use examples from diverse freshwater and marine systems to demonstrate that parasites should be incorporated into research and monitoring programs to maximize information gathered in ecosystem-based studies and resource management.","container-title":"EcoHealth","DOI":"10.1007/s10393-004-0028-3","ISSN":"1612-9210","issue":"2","journalAbbreviation":"EcoHealth","language":"en","page":"151-164","source":"Springer Link","title":"Parasites: Small Players with Crucial Roles in the Ecological Theater","title-short":"Parasites","volume":"1","author":[{"family":"Marcogliese","given":"D.J."}],"issued":{"date-parts":[["2004",6,1]]}}}],"schema":"https://github.com/citation-style-language/schema/raw/master/csl-citation.json"} </w:instrText>
      </w:r>
      <w:r w:rsidR="006B77AF">
        <w:rPr>
          <w:rFonts w:asciiTheme="majorHAnsi" w:hAnsiTheme="majorHAnsi" w:cstheme="majorHAnsi"/>
        </w:rPr>
        <w:fldChar w:fldCharType="separate"/>
      </w:r>
      <w:r w:rsidR="00307108">
        <w:rPr>
          <w:rFonts w:asciiTheme="majorHAnsi" w:hAnsiTheme="majorHAnsi" w:cstheme="majorHAnsi"/>
          <w:noProof/>
        </w:rPr>
        <w:t>(Lafferty et al., 2008; Marcogliese, 2004)</w:t>
      </w:r>
      <w:r w:rsidR="006B77AF">
        <w:rPr>
          <w:rFonts w:asciiTheme="majorHAnsi" w:hAnsiTheme="majorHAnsi" w:cstheme="majorHAnsi"/>
        </w:rPr>
        <w:fldChar w:fldCharType="end"/>
      </w:r>
      <w:r w:rsidR="006B77AF">
        <w:rPr>
          <w:rFonts w:asciiTheme="majorHAnsi" w:hAnsiTheme="majorHAnsi" w:cstheme="majorHAnsi"/>
        </w:rPr>
        <w:t>. Or, ceux-ci nous renseigne</w:t>
      </w:r>
      <w:r w:rsidR="00C742FD">
        <w:rPr>
          <w:rFonts w:asciiTheme="majorHAnsi" w:hAnsiTheme="majorHAnsi" w:cstheme="majorHAnsi"/>
        </w:rPr>
        <w:t>nt</w:t>
      </w:r>
      <w:r w:rsidR="006B77AF">
        <w:rPr>
          <w:rFonts w:asciiTheme="majorHAnsi" w:hAnsiTheme="majorHAnsi" w:cstheme="majorHAnsi"/>
        </w:rPr>
        <w:t xml:space="preserve"> énormément sur l</w:t>
      </w:r>
      <w:r w:rsidR="00AF15FF">
        <w:rPr>
          <w:rFonts w:asciiTheme="majorHAnsi" w:hAnsiTheme="majorHAnsi" w:cstheme="majorHAnsi"/>
        </w:rPr>
        <w:t xml:space="preserve">es systèmes </w:t>
      </w:r>
      <w:r w:rsidR="006B77AF">
        <w:rPr>
          <w:rFonts w:asciiTheme="majorHAnsi" w:hAnsiTheme="majorHAnsi" w:cstheme="majorHAnsi"/>
        </w:rPr>
        <w:t xml:space="preserve">dans lequel ils évoluent, notamment quant aux interactions entre les organismes </w:t>
      </w:r>
      <w:r w:rsidR="00AF15FF">
        <w:rPr>
          <w:rFonts w:asciiTheme="majorHAnsi" w:hAnsiTheme="majorHAnsi" w:cstheme="majorHAnsi"/>
        </w:rPr>
        <w:fldChar w:fldCharType="begin"/>
      </w:r>
      <w:r w:rsidR="007D6D28">
        <w:rPr>
          <w:rFonts w:asciiTheme="majorHAnsi" w:hAnsiTheme="majorHAnsi" w:cstheme="majorHAnsi"/>
        </w:rPr>
        <w:instrText xml:space="preserve"> ADDIN ZOTERO_ITEM CSL_CITATION {"citationID":"W8dBVtFc","properties":{"formattedCitation":"(K. D. Lafferty et al., 2008; Marcogliese, 2004)","plainCitation":"(K. D. Lafferty et al., 2008; Marcogliese, 2004)","dontUpdate":true,"noteIndex":0},"citationItems":[{"id":1713,"uris":["http://zotero.org/groups/2585270/items/RWHARA67"],"itemData":{"id":1713,"type":"article-journal","abstract":"Parasitism is the most common consumer strategy among organisms, yet only recently has there been a call for the inclusion of infectious disease agents in food webs. The value of this effort hinges on whether parasites affect food-web properties. Increasing evidence suggests that parasites have the potential to uniquely alter food-web topology in terms of chain length, connectance and robustness. In addition, parasites might affect food-web stability, interaction strength and energy flow. Food-web structure also affects infectious disease dynamics because parasites depend on the ecological networks in which they live. Empirically, incorporating parasites into food webs is straightforward. We may start with existing food webs and add parasites as nodes, or we may try to build food webs around systems for which we already have a good understanding of infectious processes. In the future, perhaps researchers will add parasites while they construct food webs. Less clear is how food-web theory can accommodate parasites. This is a deep and central problem in theoretical biology and applied mathematics. For instance, is representing parasites with complex life cycles as a single node equivalent to representing other species with ontogenetic niche shifts as a single node? Can parasitism fit into fundamental frameworks such as the niche model? Can we integrate infectious disease models into the emerging field of dynamic food-web modelling? Future progress will benefit from interdisciplinary collaborations between ecologists and infectious disease biologists.","container-title":"Ecology Letters","DOI":"10.1111/j.1461-0248.2008.01174.x","ISSN":"1461-0248","issue":"6","journalAbbreviation":"Ecol Lett","language":"eng","note":"PMID: 18462196\nPMCID: PMC2408649","page":"533-546","source":"PubMed","title":"Parasites in food webs: the ultimate missing links","title-short":"Parasites in food webs","volume":"11","author":[{"family":"Lafferty","given":"Kevin D."},{"family":"Allesina","given":"Stefano"},{"family":"Arim","given":"Matias"},{"family":"Briggs","given":"Cherie J."},{"family":"De Leo","given":"Giulio"},{"family":"Dobson","given":"Andrew P."},{"family":"Dunne","given":"Jennifer A."},{"family":"Johnson","given":"Pieter T. J."},{"family":"Kuris","given":"Armand M."},{"family":"Marcogliese","given":"David J."},{"family":"Martinez","given":"Neo D."},{"family":"Memmott","given":"Jane"},{"family":"Marquet","given":"Pablo A."},{"family":"McLaughlin","given":"John P."},{"family":"Mordecai","given":"Erin A."},{"family":"Pascual","given":"Mercedes"},{"family":"Poulin","given":"Robert"},{"family":"Thieltges","given":"David W."}],"issued":{"date-parts":[["2008",6]]}}},{"id":1516,"uris":["http://zotero.org/groups/2585270/items/2EBG3PT3"],"itemData":{"id":1516,"type":"article-journal","abstract":"Effective management of our natural resources requires an understanding of ecosystem structure and function; effectively, an ecosystem-based approach to management. Parasites occur, albeit cryptically, in almost all ecosystems, yet they are usually neglected in studies on populations and communties of organisms. Parasites can have pronounced or subtle effects on hosts affecting host behavior, growth, fecundity, and mortality. Furthermore, parasites may regulate host population dynamics and influence community structure. Many parasites have complex life cycles and depend for transmission on the presence of a variety of invertebrate and vertebrate intermediate hosts. Often transmission involves predator–prey interactions. Thus, parasites reflect the host’s position in the food web and are indicative of changes in ecosystem structure and function. Parasites can provide information on population structure, evolutionary hypotheses, environmental stressors, trophic interactions, biodiversity, and climatic conditions. I use examples from diverse freshwater and marine systems to demonstrate that parasites should be incorporated into research and monitoring programs to maximize information gathered in ecosystem-based studies and resource management.","container-title":"EcoHealth","DOI":"10.1007/s10393-004-0028-3","ISSN":"1612-9210","issue":"2","journalAbbreviation":"EcoHealth","language":"en","page":"151-164","source":"Springer Link","title":"Parasites: Small Players with Crucial Roles in the Ecological Theater","title-short":"Parasites","volume":"1","author":[{"family":"Marcogliese","given":"D.J."}],"issued":{"date-parts":[["2004",6,1]]}}}],"schema":"https://github.com/citation-style-language/schema/raw/master/csl-citation.json"} </w:instrText>
      </w:r>
      <w:r w:rsidR="00AF15FF">
        <w:rPr>
          <w:rFonts w:asciiTheme="majorHAnsi" w:hAnsiTheme="majorHAnsi" w:cstheme="majorHAnsi"/>
        </w:rPr>
        <w:fldChar w:fldCharType="separate"/>
      </w:r>
      <w:r w:rsidR="00307108">
        <w:rPr>
          <w:rFonts w:asciiTheme="majorHAnsi" w:hAnsiTheme="majorHAnsi" w:cstheme="majorHAnsi"/>
          <w:noProof/>
        </w:rPr>
        <w:t>(Lafferty et al., 2008; Marcogliese, 2004)</w:t>
      </w:r>
      <w:r w:rsidR="00AF15FF">
        <w:rPr>
          <w:rFonts w:asciiTheme="majorHAnsi" w:hAnsiTheme="majorHAnsi" w:cstheme="majorHAnsi"/>
        </w:rPr>
        <w:fldChar w:fldCharType="end"/>
      </w:r>
      <w:r w:rsidR="00AF15FF">
        <w:rPr>
          <w:rFonts w:asciiTheme="majorHAnsi" w:hAnsiTheme="majorHAnsi" w:cstheme="majorHAnsi"/>
        </w:rPr>
        <w:t xml:space="preserve"> </w:t>
      </w:r>
      <w:r w:rsidR="006B77AF">
        <w:rPr>
          <w:rFonts w:asciiTheme="majorHAnsi" w:hAnsiTheme="majorHAnsi" w:cstheme="majorHAnsi"/>
        </w:rPr>
        <w:t xml:space="preserve">et aux stresseurs </w:t>
      </w:r>
      <w:r w:rsidR="00AF15FF">
        <w:rPr>
          <w:rFonts w:asciiTheme="majorHAnsi" w:hAnsiTheme="majorHAnsi" w:cstheme="majorHAnsi"/>
        </w:rPr>
        <w:t xml:space="preserve">environnementaux </w:t>
      </w:r>
      <w:r w:rsidR="00AF15FF">
        <w:rPr>
          <w:rFonts w:asciiTheme="majorHAnsi" w:hAnsiTheme="majorHAnsi" w:cstheme="majorHAnsi"/>
        </w:rPr>
        <w:fldChar w:fldCharType="begin"/>
      </w:r>
      <w:r w:rsidR="00AF15FF">
        <w:rPr>
          <w:rFonts w:asciiTheme="majorHAnsi" w:hAnsiTheme="majorHAnsi" w:cstheme="majorHAnsi"/>
        </w:rPr>
        <w:instrText xml:space="preserve"> ADDIN ZOTERO_ITEM CSL_CITATION {"citationID":"kdYDyS7W","properties":{"formattedCitation":"(Marcogliese, 2008, 2016)","plainCitation":"(Marcogliese, 2008, 2016)","noteIndex":0},"citationItems":[{"id":1532,"uris":["http://zotero.org/groups/2585270/items/Y87CF4JV"],"itemData":{"id":1532,"type":"article-journal","abstract":"Climate change is predicted to have important effects on parasitism and disease in freshwater and marine ecosystems, with consequences for human health and socio-economics. The distribution of parasites and pathogens will be directly affected by global warming, but also indirectly, through effects on host range and abundance. To date, numerous disease outbreaks, especially in marine organisms, have been associated with climatic events such as the El Niño-Southern Oscillation. In general, transmission rates of parasites and pathogens are expected to increase with increasing temperature. Evidence suggests that the virulence of some pathogens and parasites may also increase with global warming. The effects of climate change on parasites and pathogens will be superimposed onto the effects of other anthropogenic stressors in ecosystems, such as contaminants, habitat loss and species introductions. This combination of stressors may work cumulatively or synergistically to exacerbate negative effects on host organisms and populations. Climatic effects on parasites and diseases of key species may cascade through food webs, with consequences for entire ecosystems.","container-title":"Revue Scientifique Et Technique (International Office of Epizootics)","ISSN":"0253-1933","issue":"2","journalAbbreviation":"Rev Sci Tech","language":"eng","note":"PMID: 18819673","page":"467-484","source":"PubMed","title":"The impact of climate change on the parasites and infectious diseases of aquatic animals","volume":"27","author":[{"family":"Marcogliese","given":"D. J."}],"issued":{"date-parts":[["2008",8]]}}},{"id":1512,"uris":["http://zotero.org/groups/2585270/items/XZC8KM4W"],"itemData":{"id":1512,"type":"article-journal","abstract":"Evaluation of the potential response of parasites of aquatic organisms to climate change illustrates the complexity of host–parasite relationships and the difficulty of making accurate predictions for these biological systems. In recent years, trematodes have proven to be a useful model to evaluate potential effects of climate change on host–parasite systems. In the first part of this article, I review and summarize results from the recent use of trematodes and specifically their early life cycle stages in testing effects of temperature and other climate-driven variables on life history traits and host–parasite interactions. However, metazoan parasites in aquatic systems respond directly to changes in temperature and also to changes in other climate-driven abiotic parameters that are mediated directly on the parasite or indirectly through changes in the distribution and abundance of their hosts. In addition, though most research to date has focused on the effects of temperature, it is imperative to explore effects of precipitation, eutrophication, acidification, water levels and flow rates, habitat loss and fragmentation, extreme weather, and other forms of anthropogenic interference on the distribution of both hosts and parasites, as these biotic and abiotic factors and stressors do not operate independently of climate. In the second part of this article, the effects of some of these factors derived from our own field studies, as well as other investigations both in the laboratory and the field, on the distribution, abundance, and community structure of parasites in aquatic ecosystems will be reviewed and discussed.","container-title":"Integrative and Comparative Biology","DOI":"10.1093/icb/icw036","ISSN":"1540-7063","issue":"4","journalAbbreviation":"Integrative and Comparative Biology","page":"611-619","source":"Silverchair","title":"The Distribution and Abundance of Parasites in Aquatic Ecosystems in a Changing Climate: More than Just Temperature","title-short":"The Distribution and Abundance of Parasites in Aquatic Ecosystems in a Changing Climate","volume":"56","author":[{"family":"Marcogliese","given":"David J."}],"issued":{"date-parts":[["2016",10,1]]}}}],"schema":"https://github.com/citation-style-language/schema/raw/master/csl-citation.json"} </w:instrText>
      </w:r>
      <w:r w:rsidR="00AF15FF">
        <w:rPr>
          <w:rFonts w:asciiTheme="majorHAnsi" w:hAnsiTheme="majorHAnsi" w:cstheme="majorHAnsi"/>
        </w:rPr>
        <w:fldChar w:fldCharType="separate"/>
      </w:r>
      <w:r w:rsidR="00AF15FF">
        <w:rPr>
          <w:rFonts w:asciiTheme="majorHAnsi" w:hAnsiTheme="majorHAnsi" w:cstheme="majorHAnsi"/>
          <w:noProof/>
        </w:rPr>
        <w:t>(Marcogliese, 2008, 2016)</w:t>
      </w:r>
      <w:r w:rsidR="00AF15FF">
        <w:rPr>
          <w:rFonts w:asciiTheme="majorHAnsi" w:hAnsiTheme="majorHAnsi" w:cstheme="majorHAnsi"/>
        </w:rPr>
        <w:fldChar w:fldCharType="end"/>
      </w:r>
      <w:r w:rsidR="00AF15FF">
        <w:rPr>
          <w:rFonts w:asciiTheme="majorHAnsi" w:hAnsiTheme="majorHAnsi" w:cstheme="majorHAnsi"/>
        </w:rPr>
        <w:t xml:space="preserve">. </w:t>
      </w:r>
      <w:r w:rsidR="00347593">
        <w:rPr>
          <w:rFonts w:asciiTheme="majorHAnsi" w:hAnsiTheme="majorHAnsi" w:cstheme="majorHAnsi"/>
        </w:rPr>
        <w:t>L’exemple le plus intuitif est celui des parasites transmis via la chaîne trophique. En effet, ceux-ci reflètent les liens directs du réseau trophique</w:t>
      </w:r>
      <w:r w:rsidR="00347B8B">
        <w:rPr>
          <w:rFonts w:asciiTheme="majorHAnsi" w:hAnsiTheme="majorHAnsi" w:cstheme="majorHAnsi"/>
        </w:rPr>
        <w:t xml:space="preserve"> puisqu</w:t>
      </w:r>
      <w:r w:rsidR="00F86690">
        <w:rPr>
          <w:rFonts w:asciiTheme="majorHAnsi" w:hAnsiTheme="majorHAnsi" w:cstheme="majorHAnsi"/>
        </w:rPr>
        <w:t xml:space="preserve">’un </w:t>
      </w:r>
      <w:r w:rsidR="00347B8B">
        <w:rPr>
          <w:rFonts w:asciiTheme="majorHAnsi" w:hAnsiTheme="majorHAnsi" w:cstheme="majorHAnsi"/>
        </w:rPr>
        <w:t>hôte infecté doit nécessairement avoir consommé</w:t>
      </w:r>
      <w:r w:rsidR="00223D1D">
        <w:rPr>
          <w:rFonts w:asciiTheme="majorHAnsi" w:hAnsiTheme="majorHAnsi" w:cstheme="majorHAnsi"/>
        </w:rPr>
        <w:t xml:space="preserve"> une proie </w:t>
      </w:r>
      <w:r w:rsidR="00F86690">
        <w:rPr>
          <w:rFonts w:asciiTheme="majorHAnsi" w:hAnsiTheme="majorHAnsi" w:cstheme="majorHAnsi"/>
        </w:rPr>
        <w:t>précédemment</w:t>
      </w:r>
      <w:r w:rsidR="00223D1D">
        <w:rPr>
          <w:rFonts w:asciiTheme="majorHAnsi" w:hAnsiTheme="majorHAnsi" w:cstheme="majorHAnsi"/>
        </w:rPr>
        <w:t xml:space="preserve"> infect</w:t>
      </w:r>
      <w:r w:rsidR="00F86690">
        <w:rPr>
          <w:rFonts w:asciiTheme="majorHAnsi" w:hAnsiTheme="majorHAnsi" w:cstheme="majorHAnsi"/>
        </w:rPr>
        <w:t>é</w:t>
      </w:r>
      <w:r w:rsidR="00223D1D">
        <w:rPr>
          <w:rFonts w:asciiTheme="majorHAnsi" w:hAnsiTheme="majorHAnsi" w:cstheme="majorHAnsi"/>
        </w:rPr>
        <w:t>e</w:t>
      </w:r>
      <w:r w:rsidR="00F86690">
        <w:rPr>
          <w:rFonts w:asciiTheme="majorHAnsi" w:hAnsiTheme="majorHAnsi" w:cstheme="majorHAnsi"/>
        </w:rPr>
        <w:t xml:space="preserve"> </w:t>
      </w:r>
      <w:r w:rsidR="00F86690">
        <w:rPr>
          <w:rFonts w:asciiTheme="majorHAnsi" w:hAnsiTheme="majorHAnsi" w:cstheme="majorHAnsi"/>
        </w:rPr>
        <w:fldChar w:fldCharType="begin"/>
      </w:r>
      <w:r w:rsidR="00EF7C4D">
        <w:rPr>
          <w:rFonts w:asciiTheme="majorHAnsi" w:hAnsiTheme="majorHAnsi" w:cstheme="majorHAnsi"/>
        </w:rPr>
        <w:instrText xml:space="preserve"> ADDIN ZOTERO_ITEM CSL_CITATION {"citationID":"HZ5zXxpI","properties":{"formattedCitation":"(Marcogliese &amp; Cone, 1997a)","plainCitation":"(Marcogliese &amp; Cone, 1997a)","noteIndex":0},"citationItems":[{"id":1805,"uris":["http://zotero.org/groups/2585270/items/NX84668Z"],"itemData":{"id":1805,"type":"article-journal","abstract":"Parasites have the capacity to regulate host populations and may be important determinants of community structure, yet they are usually neglected in studies of food webs. Parasites can provide much of the information on host biology, such as diet and migration, that is necessary to construct accurate webs. Because many parasites have complex life cycles that involve several different hosts, and often depend on trophic interactions for transmission, parasites provide complementary views of web structure and dynamics. Incorporation of parasites in food webs can substantially after baste web properties, Including connectance, chain length and proportions of top and basal species, and can allow the testing of specific hypotheses related to food-web dynamics.","container-title":"Trends in Ecology &amp; Evolution","DOI":"10.1016/S0169-5347(97)01080-X","ISSN":"0169-5347","issue":"8","journalAbbreviation":"Trends in Ecology &amp; Evolution","language":"en","page":"320-325","source":"ScienceDirect","title":"Food webs: a plea for parasites","title-short":"Food webs","volume":"12","author":[{"family":"Marcogliese","given":"David J."},{"family":"Cone","given":"David K."}],"issued":{"date-parts":[["1997",8,1]]}}}],"schema":"https://github.com/citation-style-language/schema/raw/master/csl-citation.json"} </w:instrText>
      </w:r>
      <w:r w:rsidR="00F86690">
        <w:rPr>
          <w:rFonts w:asciiTheme="majorHAnsi" w:hAnsiTheme="majorHAnsi" w:cstheme="majorHAnsi"/>
        </w:rPr>
        <w:fldChar w:fldCharType="separate"/>
      </w:r>
      <w:r w:rsidR="00EF7C4D">
        <w:rPr>
          <w:rFonts w:asciiTheme="majorHAnsi" w:hAnsiTheme="majorHAnsi" w:cstheme="majorHAnsi"/>
          <w:noProof/>
        </w:rPr>
        <w:t>(Marcogliese &amp; Cone, 1997a)</w:t>
      </w:r>
      <w:r w:rsidR="00F86690">
        <w:rPr>
          <w:rFonts w:asciiTheme="majorHAnsi" w:hAnsiTheme="majorHAnsi" w:cstheme="majorHAnsi"/>
        </w:rPr>
        <w:fldChar w:fldCharType="end"/>
      </w:r>
      <w:r w:rsidR="00347593">
        <w:rPr>
          <w:rFonts w:asciiTheme="majorHAnsi" w:hAnsiTheme="majorHAnsi" w:cstheme="majorHAnsi"/>
        </w:rPr>
        <w:t xml:space="preserve">. </w:t>
      </w:r>
      <w:r w:rsidR="00A62F4E">
        <w:rPr>
          <w:rFonts w:asciiTheme="majorHAnsi" w:hAnsiTheme="majorHAnsi" w:cstheme="majorHAnsi"/>
        </w:rPr>
        <w:t xml:space="preserve">Également, </w:t>
      </w:r>
      <w:r w:rsidR="001A63EA">
        <w:rPr>
          <w:rFonts w:asciiTheme="majorHAnsi" w:hAnsiTheme="majorHAnsi" w:cstheme="majorHAnsi"/>
        </w:rPr>
        <w:t xml:space="preserve">puisque les endoparasites peuvent vivre jusqu’à plusieurs années, </w:t>
      </w:r>
      <w:r w:rsidR="00A62F4E">
        <w:rPr>
          <w:rFonts w:asciiTheme="majorHAnsi" w:hAnsiTheme="majorHAnsi" w:cstheme="majorHAnsi"/>
        </w:rPr>
        <w:t xml:space="preserve">cette caractéristique reflète </w:t>
      </w:r>
      <w:r w:rsidR="00834486">
        <w:rPr>
          <w:rFonts w:asciiTheme="majorHAnsi" w:hAnsiTheme="majorHAnsi" w:cstheme="majorHAnsi"/>
        </w:rPr>
        <w:t>les tendances alimentaires</w:t>
      </w:r>
      <w:r w:rsidR="00A62F4E">
        <w:rPr>
          <w:rFonts w:asciiTheme="majorHAnsi" w:hAnsiTheme="majorHAnsi" w:cstheme="majorHAnsi"/>
        </w:rPr>
        <w:t xml:space="preserve"> à plus long terme que les analyses de contenus stomacaux </w:t>
      </w:r>
      <w:r w:rsidR="00834486">
        <w:rPr>
          <w:rFonts w:asciiTheme="majorHAnsi" w:hAnsiTheme="majorHAnsi" w:cstheme="majorHAnsi"/>
        </w:rPr>
        <w:t>classique</w:t>
      </w:r>
      <w:r w:rsidR="00C742FD">
        <w:rPr>
          <w:rFonts w:asciiTheme="majorHAnsi" w:hAnsiTheme="majorHAnsi" w:cstheme="majorHAnsi"/>
        </w:rPr>
        <w:t>s</w:t>
      </w:r>
      <w:r w:rsidR="00834486">
        <w:rPr>
          <w:rFonts w:asciiTheme="majorHAnsi" w:hAnsiTheme="majorHAnsi" w:cstheme="majorHAnsi"/>
        </w:rPr>
        <w:t xml:space="preserve"> </w:t>
      </w:r>
      <w:r w:rsidR="007D6D28">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aviYlfFN","properties":{"formattedCitation":"(Curtis, 1995)","plainCitation":"(Curtis, 1995)","noteIndex":0},"citationItems":[{"id":8169,"uris":["http://zotero.org/groups/2585270/items/U82DDX7R"],"itemData":{"id":8169,"type":"article-journal","container-title":"Nordic journal of freshwater research","title":"The ecological parasitology of charrs: relationships between parasites and food web structure in nothern lakes.","author":[{"family":"Curtis","given":"M."}],"issued":{"date-parts":[["1995"]]}}}],"schema":"https://github.com/citation-style-language/schema/raw/master/csl-citation.json"} </w:instrText>
      </w:r>
      <w:r w:rsidR="007D6D28">
        <w:rPr>
          <w:rFonts w:asciiTheme="majorHAnsi" w:hAnsiTheme="majorHAnsi" w:cstheme="majorHAnsi"/>
        </w:rPr>
        <w:fldChar w:fldCharType="separate"/>
      </w:r>
      <w:r w:rsidR="007D6D28">
        <w:rPr>
          <w:rFonts w:asciiTheme="majorHAnsi" w:hAnsiTheme="majorHAnsi" w:cstheme="majorHAnsi"/>
          <w:noProof/>
        </w:rPr>
        <w:t>(Curtis, 1995)</w:t>
      </w:r>
      <w:r w:rsidR="007D6D28">
        <w:rPr>
          <w:rFonts w:asciiTheme="majorHAnsi" w:hAnsiTheme="majorHAnsi" w:cstheme="majorHAnsi"/>
        </w:rPr>
        <w:fldChar w:fldCharType="end"/>
      </w:r>
      <w:r w:rsidR="00834486">
        <w:rPr>
          <w:rFonts w:asciiTheme="majorHAnsi" w:hAnsiTheme="majorHAnsi" w:cstheme="majorHAnsi"/>
        </w:rPr>
        <w:t>.</w:t>
      </w:r>
      <w:r w:rsidR="00A62F4E">
        <w:rPr>
          <w:rFonts w:asciiTheme="majorHAnsi" w:hAnsiTheme="majorHAnsi" w:cstheme="majorHAnsi"/>
        </w:rPr>
        <w:t xml:space="preserve"> </w:t>
      </w:r>
      <w:r w:rsidR="00447FEA">
        <w:rPr>
          <w:rFonts w:asciiTheme="majorHAnsi" w:hAnsiTheme="majorHAnsi" w:cstheme="majorHAnsi"/>
        </w:rPr>
        <w:t xml:space="preserve">Les parasites réagissent </w:t>
      </w:r>
      <w:r w:rsidR="00C742FD">
        <w:rPr>
          <w:rFonts w:asciiTheme="majorHAnsi" w:hAnsiTheme="majorHAnsi" w:cstheme="majorHAnsi"/>
        </w:rPr>
        <w:t>à</w:t>
      </w:r>
      <w:r w:rsidR="00447FEA">
        <w:rPr>
          <w:rFonts w:asciiTheme="majorHAnsi" w:hAnsiTheme="majorHAnsi" w:cstheme="majorHAnsi"/>
        </w:rPr>
        <w:t xml:space="preserve"> </w:t>
      </w:r>
      <w:r w:rsidR="00A76D18">
        <w:rPr>
          <w:rFonts w:asciiTheme="majorHAnsi" w:hAnsiTheme="majorHAnsi" w:cstheme="majorHAnsi"/>
        </w:rPr>
        <w:t>d</w:t>
      </w:r>
      <w:r w:rsidR="00447FEA">
        <w:rPr>
          <w:rFonts w:asciiTheme="majorHAnsi" w:hAnsiTheme="majorHAnsi" w:cstheme="majorHAnsi"/>
        </w:rPr>
        <w:t>e nombreux stresseurs environnementaux (e.g.</w:t>
      </w:r>
      <w:r w:rsidR="001A63EA">
        <w:rPr>
          <w:rFonts w:asciiTheme="majorHAnsi" w:hAnsiTheme="majorHAnsi" w:cstheme="majorHAnsi"/>
        </w:rPr>
        <w:t>,</w:t>
      </w:r>
      <w:r w:rsidR="00533A0E">
        <w:rPr>
          <w:rFonts w:asciiTheme="majorHAnsi" w:hAnsiTheme="majorHAnsi" w:cstheme="majorHAnsi"/>
        </w:rPr>
        <w:t xml:space="preserve"> température, pollution, eutrophisation et l’acidification</w:t>
      </w:r>
      <w:r w:rsidR="00447FEA">
        <w:rPr>
          <w:rFonts w:asciiTheme="majorHAnsi" w:hAnsiTheme="majorHAnsi" w:cstheme="majorHAnsi"/>
        </w:rPr>
        <w:t>)</w:t>
      </w:r>
      <w:r w:rsidR="00533A0E">
        <w:rPr>
          <w:rFonts w:asciiTheme="majorHAnsi" w:hAnsiTheme="majorHAnsi" w:cstheme="majorHAnsi"/>
        </w:rPr>
        <w:t xml:space="preserve"> </w:t>
      </w:r>
      <w:r w:rsidR="00447FEA">
        <w:rPr>
          <w:rFonts w:asciiTheme="majorHAnsi" w:hAnsiTheme="majorHAnsi" w:cstheme="majorHAnsi"/>
        </w:rPr>
        <w:t>ce qui leur attribu</w:t>
      </w:r>
      <w:r w:rsidR="00C742FD">
        <w:rPr>
          <w:rFonts w:asciiTheme="majorHAnsi" w:hAnsiTheme="majorHAnsi" w:cstheme="majorHAnsi"/>
        </w:rPr>
        <w:t>e</w:t>
      </w:r>
      <w:r w:rsidR="00447FEA">
        <w:rPr>
          <w:rFonts w:asciiTheme="majorHAnsi" w:hAnsiTheme="majorHAnsi" w:cstheme="majorHAnsi"/>
        </w:rPr>
        <w:t xml:space="preserve"> une fonction bioindicatrice  </w:t>
      </w:r>
      <w:r w:rsidR="00447FEA">
        <w:rPr>
          <w:rFonts w:asciiTheme="majorHAnsi" w:hAnsiTheme="majorHAnsi" w:cstheme="majorHAnsi"/>
        </w:rPr>
        <w:fldChar w:fldCharType="begin"/>
      </w:r>
      <w:r w:rsidR="00447FEA">
        <w:rPr>
          <w:rFonts w:asciiTheme="majorHAnsi" w:hAnsiTheme="majorHAnsi" w:cstheme="majorHAnsi"/>
        </w:rPr>
        <w:instrText xml:space="preserve"> ADDIN ZOTERO_ITEM CSL_CITATION {"citationID":"0nA12X6M","properties":{"formattedCitation":"(K. D. Lafferty, 1997; Marcogliese, 2004, 2016)","plainCitation":"(K. D. Lafferty, 1997; Marcogliese, 2004, 2016)","noteIndex":0},"citationItems":[{"id":2790,"uris":["http://zotero.org/groups/2585270/items/Z7V3MKLC"],"itemData":{"id":2790,"type":"article-journal","abstract":"There are a variety of ways that environmental changes affect parasites, suggesting that information on parasites can indicate anthropogenic impacts. Parasitism may increase if the impact reduces host resistance or increases the density of intermediate or definitive hosts. Parasitism may decrease if definitive or intermediate host density declines or parasites suffer higher mortality directly (eg. from toxic effects on parasites) or indirectly (infected hosts suffer differentially high mortality). Although these scenarios are opposing, they can provide a rich set of predictions once we understand the true associations between each parasite and impact. In this review, Kevin Lafferty discusses how parasite ecologists have used and can use parasites to assess environmental quality.","container-title":"Parasitology Today","DOI":"10.1016/S0169-4758(97)01072-7","ISSN":"0169-4758","issue":"7","journalAbbreviation":"Parasitology Today","language":"en","page":"251-255","source":"ScienceDirect","title":"Environmental parasitology: What can parasites tell us about human impacts on the environment?","title-short":"Environmental parasitology","volume":"13","author":[{"family":"Lafferty","given":"K. D."}],"issued":{"date-parts":[["1997",7,1]]}}},{"id":1516,"uris":["http://zotero.org/groups/2585270/items/2EBG3PT3"],"itemData":{"id":1516,"type":"article-journal","abstract":"Effective management of our natural resources requires an understanding of ecosystem structure and function; effectively, an ecosystem-based approach to management. Parasites occur, albeit cryptically, in almost all ecosystems, yet they are usually neglected in studies on populations and communties of organisms. Parasites can have pronounced or subtle effects on hosts affecting host behavior, growth, fecundity, and mortality. Furthermore, parasites may regulate host population dynamics and influence community structure. Many parasites have complex life cycles and depend for transmission on the presence of a variety of invertebrate and vertebrate intermediate hosts. Often transmission involves predator–prey interactions. Thus, parasites reflect the host’s position in the food web and are indicative of changes in ecosystem structure and function. Parasites can provide information on population structure, evolutionary hypotheses, environmental stressors, trophic interactions, biodiversity, and climatic conditions. I use examples from diverse freshwater and marine systems to demonstrate that parasites should be incorporated into research and monitoring programs to maximize information gathered in ecosystem-based studies and resource management.","container-title":"EcoHealth","DOI":"10.1007/s10393-004-0028-3","ISSN":"1612-9210","issue":"2","journalAbbreviation":"EcoHealth","language":"en","page":"151-164","source":"Springer Link","title":"Parasites: Small Players with Crucial Roles in the Ecological Theater","title-short":"Parasites","volume":"1","author":[{"family":"Marcogliese","given":"D.J."}],"issued":{"date-parts":[["2004",6,1]]}}},{"id":1512,"uris":["http://zotero.org/groups/2585270/items/XZC8KM4W"],"itemData":{"id":1512,"type":"article-journal","abstract":"Evaluation of the potential response of parasites of aquatic organisms to climate change illustrates the complexity of host–parasite relationships and the difficulty of making accurate predictions for these biological systems. In recent years, trematodes have proven to be a useful model to evaluate potential effects of climate change on host–parasite systems. In the first part of this article, I review and summarize results from the recent use of trematodes and specifically their early life cycle stages in testing effects of temperature and other climate-driven variables on life history traits and host–parasite interactions. However, metazoan parasites in aquatic systems respond directly to changes in temperature and also to changes in other climate-driven abiotic parameters that are mediated directly on the parasite or indirectly through changes in the distribution and abundance of their hosts. In addition, though most research to date has focused on the effects of temperature, it is imperative to explore effects of precipitation, eutrophication, acidification, water levels and flow rates, habitat loss and fragmentation, extreme weather, and other forms of anthropogenic interference on the distribution of both hosts and parasites, as these biotic and abiotic factors and stressors do not operate independently of climate. In the second part of this article, the effects of some of these factors derived from our own field studies, as well as other investigations both in the laboratory and the field, on the distribution, abundance, and community structure of parasites in aquatic ecosystems will be reviewed and discussed.","container-title":"Integrative and Comparative Biology","DOI":"10.1093/icb/icw036","ISSN":"1540-7063","issue":"4","journalAbbreviation":"Integrative and Comparative Biology","page":"611-619","source":"Silverchair","title":"The Distribution and Abundance of Parasites in Aquatic Ecosystems in a Changing Climate: More than Just Temperature","title-short":"The Distribution and Abundance of Parasites in Aquatic Ecosystems in a Changing Climate","volume":"56","author":[{"family":"Marcogliese","given":"David J."}],"issued":{"date-parts":[["2016",10,1]]}}}],"schema":"https://github.com/citation-style-language/schema/raw/master/csl-citation.json"} </w:instrText>
      </w:r>
      <w:r w:rsidR="00447FEA">
        <w:rPr>
          <w:rFonts w:asciiTheme="majorHAnsi" w:hAnsiTheme="majorHAnsi" w:cstheme="majorHAnsi"/>
        </w:rPr>
        <w:fldChar w:fldCharType="separate"/>
      </w:r>
      <w:r w:rsidR="00447FEA">
        <w:rPr>
          <w:rFonts w:asciiTheme="majorHAnsi" w:hAnsiTheme="majorHAnsi" w:cstheme="majorHAnsi"/>
          <w:noProof/>
        </w:rPr>
        <w:t>(Lafferty, 1997; Marcogliese, 2004, 2016)</w:t>
      </w:r>
      <w:r w:rsidR="00447FEA">
        <w:rPr>
          <w:rFonts w:asciiTheme="majorHAnsi" w:hAnsiTheme="majorHAnsi" w:cstheme="majorHAnsi"/>
        </w:rPr>
        <w:fldChar w:fldCharType="end"/>
      </w:r>
      <w:r w:rsidR="00447FEA">
        <w:rPr>
          <w:rFonts w:asciiTheme="majorHAnsi" w:hAnsiTheme="majorHAnsi" w:cstheme="majorHAnsi"/>
        </w:rPr>
        <w:t xml:space="preserve">. Par exemple, </w:t>
      </w:r>
      <w:r w:rsidR="00C742FD">
        <w:rPr>
          <w:rFonts w:asciiTheme="majorHAnsi" w:hAnsiTheme="majorHAnsi" w:cstheme="majorHAnsi"/>
        </w:rPr>
        <w:t xml:space="preserve">la </w:t>
      </w:r>
      <w:r w:rsidR="007658B2">
        <w:rPr>
          <w:rFonts w:asciiTheme="majorHAnsi" w:hAnsiTheme="majorHAnsi" w:cstheme="majorHAnsi"/>
        </w:rPr>
        <w:t xml:space="preserve">structure de </w:t>
      </w:r>
      <w:r w:rsidR="00FC47DD">
        <w:rPr>
          <w:rFonts w:asciiTheme="majorHAnsi" w:hAnsiTheme="majorHAnsi" w:cstheme="majorHAnsi"/>
        </w:rPr>
        <w:t xml:space="preserve">la </w:t>
      </w:r>
      <w:r w:rsidR="007658B2">
        <w:rPr>
          <w:rFonts w:asciiTheme="majorHAnsi" w:hAnsiTheme="majorHAnsi" w:cstheme="majorHAnsi"/>
        </w:rPr>
        <w:t xml:space="preserve">communauté </w:t>
      </w:r>
      <w:r w:rsidR="00FC47DD">
        <w:rPr>
          <w:rFonts w:asciiTheme="majorHAnsi" w:hAnsiTheme="majorHAnsi" w:cstheme="majorHAnsi"/>
        </w:rPr>
        <w:t>parasitaire</w:t>
      </w:r>
      <w:r w:rsidR="007658B2">
        <w:rPr>
          <w:rFonts w:asciiTheme="majorHAnsi" w:hAnsiTheme="majorHAnsi" w:cstheme="majorHAnsi"/>
        </w:rPr>
        <w:t xml:space="preserve"> </w:t>
      </w:r>
      <w:r w:rsidR="00FC47DD">
        <w:rPr>
          <w:rFonts w:asciiTheme="majorHAnsi" w:hAnsiTheme="majorHAnsi" w:cstheme="majorHAnsi"/>
        </w:rPr>
        <w:t xml:space="preserve">chez le </w:t>
      </w:r>
      <w:proofErr w:type="spellStart"/>
      <w:r w:rsidR="00FC47DD">
        <w:rPr>
          <w:rFonts w:asciiTheme="majorHAnsi" w:hAnsiTheme="majorHAnsi" w:cstheme="majorHAnsi"/>
        </w:rPr>
        <w:lastRenderedPageBreak/>
        <w:t>choquemort</w:t>
      </w:r>
      <w:proofErr w:type="spellEnd"/>
      <w:r w:rsidR="00FC47DD">
        <w:rPr>
          <w:rFonts w:asciiTheme="majorHAnsi" w:hAnsiTheme="majorHAnsi" w:cstheme="majorHAnsi"/>
        </w:rPr>
        <w:t xml:space="preserve"> (</w:t>
      </w:r>
      <w:proofErr w:type="spellStart"/>
      <w:r w:rsidR="00FC47DD" w:rsidRPr="00FC47DD">
        <w:rPr>
          <w:rFonts w:asciiTheme="majorHAnsi" w:hAnsiTheme="majorHAnsi" w:cstheme="majorHAnsi"/>
          <w:i/>
          <w:iCs/>
        </w:rPr>
        <w:t>Fundulus</w:t>
      </w:r>
      <w:proofErr w:type="spellEnd"/>
      <w:r w:rsidR="00FC47DD" w:rsidRPr="00FC47DD">
        <w:rPr>
          <w:rFonts w:asciiTheme="majorHAnsi" w:hAnsiTheme="majorHAnsi" w:cstheme="majorHAnsi"/>
          <w:i/>
          <w:iCs/>
        </w:rPr>
        <w:t xml:space="preserve"> </w:t>
      </w:r>
      <w:proofErr w:type="spellStart"/>
      <w:r w:rsidR="00FC47DD" w:rsidRPr="00FC47DD">
        <w:rPr>
          <w:rFonts w:asciiTheme="majorHAnsi" w:hAnsiTheme="majorHAnsi" w:cstheme="majorHAnsi"/>
          <w:i/>
          <w:iCs/>
        </w:rPr>
        <w:t>heteroclitus</w:t>
      </w:r>
      <w:proofErr w:type="spellEnd"/>
      <w:r w:rsidR="00FC47DD">
        <w:rPr>
          <w:rFonts w:asciiTheme="majorHAnsi" w:hAnsiTheme="majorHAnsi" w:cstheme="majorHAnsi"/>
        </w:rPr>
        <w:t xml:space="preserve">) </w:t>
      </w:r>
      <w:r w:rsidR="007658B2">
        <w:rPr>
          <w:rFonts w:asciiTheme="majorHAnsi" w:hAnsiTheme="majorHAnsi" w:cstheme="majorHAnsi"/>
        </w:rPr>
        <w:t>dans les effluents des usines de pâtes et papiers serait associé</w:t>
      </w:r>
      <w:r w:rsidR="00C742FD">
        <w:rPr>
          <w:rFonts w:asciiTheme="majorHAnsi" w:hAnsiTheme="majorHAnsi" w:cstheme="majorHAnsi"/>
        </w:rPr>
        <w:t>e</w:t>
      </w:r>
      <w:r w:rsidR="007658B2">
        <w:rPr>
          <w:rFonts w:asciiTheme="majorHAnsi" w:hAnsiTheme="majorHAnsi" w:cstheme="majorHAnsi"/>
        </w:rPr>
        <w:t xml:space="preserve"> au niveau d’eutrophisation</w:t>
      </w:r>
      <w:r w:rsidR="00447FEA">
        <w:rPr>
          <w:rFonts w:asciiTheme="majorHAnsi" w:hAnsiTheme="majorHAnsi" w:cstheme="majorHAnsi"/>
        </w:rPr>
        <w:t xml:space="preserve">, mais </w:t>
      </w:r>
      <w:r w:rsidR="001A63EA">
        <w:rPr>
          <w:rFonts w:asciiTheme="majorHAnsi" w:hAnsiTheme="majorHAnsi" w:cstheme="majorHAnsi"/>
        </w:rPr>
        <w:t xml:space="preserve">pas </w:t>
      </w:r>
      <w:r w:rsidR="007658B2">
        <w:rPr>
          <w:rFonts w:asciiTheme="majorHAnsi" w:hAnsiTheme="majorHAnsi" w:cstheme="majorHAnsi"/>
        </w:rPr>
        <w:t xml:space="preserve">aux contaminants industriels </w:t>
      </w:r>
      <w:r w:rsidR="00FC47DD">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BXK26PYJ","properties":{"formattedCitation":"(Blanar et al., 2011)","plainCitation":"(Blanar et al., 2011)","noteIndex":0},"citationItems":[{"id":8143,"uris":["http://zotero.org/groups/2585270/items/5224C4AJ"],"itemData":{"id":8143,"type":"article-journal","abstract":"Previously published multidisciplinary studies in the Miramichi and Bouctouche rivers (New Brunswick, Canada) noted significant changes in fish health parameters, including elevated tissue levels of organic contaminants and a wide range of physiological disturbances, in mummichog Fundulus heteroclitus (L.) from a site on the Miramichi River that received bleached kraft pulpmill and municipal effluent. The present study reports differences in the abundance of individual parasite species, as well as parasite infracommunity and component community composition, in mummichog from both rivers. These differences were evaluated in relation to host (size, condition, immune function, tissue organochlorine contaminant levels) and environmental (faecal coliform counts, salinity, temperature) data derived from the previously published studies. Overall, 18 parasite species were identified, the most common of which were Ascocotyle sp. larv., Ornithodiplostomum sp. larv., Posthodiplostomum sp. larv., and Proteocephalus filicollis (Rudolphi, 1802). There were broad differences in parasite community structure and composition between rivers and within rivers, the most prominent pattern being a pronounced difference between sites in the upper and lower estuary of each river that was likely driven by salinity. Mean infracommunity richness was also positively related to faecal coliforms (considered here as a surrogate measure of eutrophication via municipal sewage), and both were highest at the most polluted site. We noted no other significant relationships. Thus our data suggest that the parasite communities in these two estuaries were primarily structured by large upstream/downstream ecological gradients in salinity, and secondarily by eutrophication due to pollution by municipal and industrial effluents. Overall, our results highlight the value of coordinated multidisciplinary studies for understanding the factors that shape parasite abundance and community structure.","container-title":"Folia Parasitologica","DOI":"10.14411/fp.2011.023","ISSN":"0015-5683","issue":"3","journalAbbreviation":"Folia Parasitol (Praha)","language":"eng","note":"PMID: 22053620","page":"240-248","source":"PubMed","title":"Natural and anthropogenic factors shape metazoan parasite community structure in mummichog (Fundulus heteroclitus) from two estuaries in New Brunswick, Canada","volume":"58","author":[{"family":"Blanar","given":"Christopher A."},{"family":"Marcogliese","given":"David J."},{"family":"Couillard","given":"Catherine M."}],"issued":{"date-parts":[["2011",9]]}}}],"schema":"https://github.com/citation-style-language/schema/raw/master/csl-citation.json"} </w:instrText>
      </w:r>
      <w:r w:rsidR="00FC47DD">
        <w:rPr>
          <w:rFonts w:asciiTheme="majorHAnsi" w:hAnsiTheme="majorHAnsi" w:cstheme="majorHAnsi"/>
        </w:rPr>
        <w:fldChar w:fldCharType="separate"/>
      </w:r>
      <w:r w:rsidR="00FC47DD" w:rsidRPr="00622C4F">
        <w:rPr>
          <w:rFonts w:asciiTheme="majorHAnsi" w:hAnsiTheme="majorHAnsi" w:cstheme="majorHAnsi"/>
          <w:noProof/>
        </w:rPr>
        <w:t>(Blanar et al., 2011)</w:t>
      </w:r>
      <w:r w:rsidR="00FC47DD">
        <w:rPr>
          <w:rFonts w:asciiTheme="majorHAnsi" w:hAnsiTheme="majorHAnsi" w:cstheme="majorHAnsi"/>
        </w:rPr>
        <w:fldChar w:fldCharType="end"/>
      </w:r>
      <w:r w:rsidR="00FC47DD" w:rsidRPr="00622C4F">
        <w:rPr>
          <w:rFonts w:asciiTheme="majorHAnsi" w:hAnsiTheme="majorHAnsi" w:cstheme="majorHAnsi"/>
        </w:rPr>
        <w:t>.</w:t>
      </w:r>
    </w:p>
    <w:p w14:paraId="5FF32C00" w14:textId="77777777" w:rsidR="007D6D28" w:rsidRPr="00622C4F" w:rsidRDefault="007D6D28" w:rsidP="00D029B9">
      <w:pPr>
        <w:spacing w:line="360" w:lineRule="auto"/>
        <w:jc w:val="both"/>
        <w:rPr>
          <w:rFonts w:ascii="Arial" w:hAnsi="Arial" w:cs="Arial"/>
          <w:color w:val="222222"/>
          <w:sz w:val="20"/>
          <w:szCs w:val="20"/>
          <w:shd w:val="clear" w:color="auto" w:fill="FFFFFF"/>
        </w:rPr>
      </w:pPr>
    </w:p>
    <w:p w14:paraId="38BCA383" w14:textId="688A1513" w:rsidR="00CC4142" w:rsidRDefault="002813CD" w:rsidP="008A1BEC">
      <w:pPr>
        <w:spacing w:line="360" w:lineRule="auto"/>
        <w:ind w:firstLine="708"/>
        <w:jc w:val="both"/>
        <w:rPr>
          <w:rFonts w:asciiTheme="majorHAnsi" w:hAnsiTheme="majorHAnsi" w:cstheme="majorHAnsi"/>
        </w:rPr>
      </w:pPr>
      <w:r>
        <w:rPr>
          <w:rFonts w:asciiTheme="majorHAnsi" w:hAnsiTheme="majorHAnsi" w:cstheme="majorHAnsi"/>
        </w:rPr>
        <w:t xml:space="preserve">Les parasites peuvent influencer les populations et communautés </w:t>
      </w:r>
      <w:r w:rsidR="002B7CAD">
        <w:rPr>
          <w:rFonts w:asciiTheme="majorHAnsi" w:hAnsiTheme="majorHAnsi" w:cstheme="majorHAnsi"/>
        </w:rPr>
        <w:t xml:space="preserve">sauvages </w:t>
      </w:r>
      <w:r>
        <w:rPr>
          <w:rFonts w:asciiTheme="majorHAnsi" w:hAnsiTheme="majorHAnsi" w:cstheme="majorHAnsi"/>
        </w:rPr>
        <w:t>de multiples façons. Comme un parasite</w:t>
      </w:r>
      <w:proofErr w:type="gramStart"/>
      <w:r>
        <w:rPr>
          <w:rFonts w:asciiTheme="majorHAnsi" w:hAnsiTheme="majorHAnsi" w:cstheme="majorHAnsi"/>
        </w:rPr>
        <w:t xml:space="preserve"> «exploite</w:t>
      </w:r>
      <w:proofErr w:type="gramEnd"/>
      <w:r>
        <w:rPr>
          <w:rFonts w:asciiTheme="majorHAnsi" w:hAnsiTheme="majorHAnsi" w:cstheme="majorHAnsi"/>
        </w:rPr>
        <w:t>» son hôte, il vient dé</w:t>
      </w:r>
      <w:r w:rsidR="00D901AA">
        <w:rPr>
          <w:rFonts w:asciiTheme="majorHAnsi" w:hAnsiTheme="majorHAnsi" w:cstheme="majorHAnsi"/>
        </w:rPr>
        <w:t>séquilibr</w:t>
      </w:r>
      <w:r>
        <w:rPr>
          <w:rFonts w:asciiTheme="majorHAnsi" w:hAnsiTheme="majorHAnsi" w:cstheme="majorHAnsi"/>
        </w:rPr>
        <w:t>er l’allocation des ressources énergétiques de l’hôte</w:t>
      </w:r>
      <w:r w:rsidR="00D901AA">
        <w:rPr>
          <w:rFonts w:asciiTheme="majorHAnsi" w:hAnsiTheme="majorHAnsi" w:cstheme="majorHAnsi"/>
        </w:rPr>
        <w:t>,</w:t>
      </w:r>
      <w:r>
        <w:rPr>
          <w:rFonts w:asciiTheme="majorHAnsi" w:hAnsiTheme="majorHAnsi" w:cstheme="majorHAnsi"/>
        </w:rPr>
        <w:t xml:space="preserve"> ce qui peut entraîner</w:t>
      </w:r>
      <w:r w:rsidR="00FF4A4C">
        <w:rPr>
          <w:rFonts w:asciiTheme="majorHAnsi" w:hAnsiTheme="majorHAnsi" w:cstheme="majorHAnsi"/>
        </w:rPr>
        <w:t xml:space="preserve"> une détérioration des fonctions physiologiques.</w:t>
      </w:r>
      <w:r>
        <w:rPr>
          <w:rFonts w:asciiTheme="majorHAnsi" w:hAnsiTheme="majorHAnsi" w:cstheme="majorHAnsi"/>
        </w:rPr>
        <w:t xml:space="preserve"> Par exemple, </w:t>
      </w:r>
      <w:r w:rsidR="00FF4A4C">
        <w:rPr>
          <w:rFonts w:asciiTheme="majorHAnsi" w:hAnsiTheme="majorHAnsi" w:cstheme="majorHAnsi"/>
        </w:rPr>
        <w:t>il a été montré que l’infection par des cestodes stimule la réponse immunitaire chez la carpe commune (</w:t>
      </w:r>
      <w:proofErr w:type="spellStart"/>
      <w:r w:rsidR="00FF4A4C" w:rsidRPr="00FF4A4C">
        <w:rPr>
          <w:rFonts w:asciiTheme="majorHAnsi" w:hAnsiTheme="majorHAnsi" w:cstheme="majorHAnsi"/>
          <w:i/>
          <w:iCs/>
        </w:rPr>
        <w:t>Cyprinus</w:t>
      </w:r>
      <w:proofErr w:type="spellEnd"/>
      <w:r w:rsidR="00FF4A4C" w:rsidRPr="00FF4A4C">
        <w:rPr>
          <w:rFonts w:asciiTheme="majorHAnsi" w:hAnsiTheme="majorHAnsi" w:cstheme="majorHAnsi"/>
          <w:i/>
          <w:iCs/>
        </w:rPr>
        <w:t xml:space="preserve"> </w:t>
      </w:r>
      <w:proofErr w:type="spellStart"/>
      <w:r w:rsidR="00FF4A4C" w:rsidRPr="00FF4A4C">
        <w:rPr>
          <w:rFonts w:asciiTheme="majorHAnsi" w:hAnsiTheme="majorHAnsi" w:cstheme="majorHAnsi"/>
          <w:i/>
          <w:iCs/>
        </w:rPr>
        <w:t>carpio</w:t>
      </w:r>
      <w:proofErr w:type="spellEnd"/>
      <w:r w:rsidR="00FF4A4C">
        <w:rPr>
          <w:rFonts w:asciiTheme="majorHAnsi" w:hAnsiTheme="majorHAnsi" w:cstheme="majorHAnsi"/>
        </w:rPr>
        <w:t xml:space="preserve">) par l’activation des phagocytes </w:t>
      </w:r>
      <w:r w:rsidR="00FF4A4C">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nEes8gzt","properties":{"formattedCitation":"(Rohlenov\\uc0\\u225{} et al., 2011)","plainCitation":"(Rohlenová et al., 2011)","noteIndex":0},"citationItems":[{"id":4067,"uris":["http://zotero.org/groups/2585270/items/GKAFYHN7"],"itemData":{"id":4067,"type":"article-journal","abstract":"The basic function of the immune system is to protect an organism against infection in order to minimize the fitness costs of being infected. According to life-history theory, energy resources are in a trade-off between the costly demands of immunity and other physiological demands. Concerning fish, both physiology and immunity are influenced by seasonal changes (i.e. temporal variation) associated to the changes of abiotic factors (such as primarily water temperature) and interactions with pathogens and parasites. In this study, we investigated the potential associations between the physiology and immunocompetence of common carp (Cyprinus carpio) collected during five different periods of a given year. Our sampling included the periods with temporal variability and thus, it presented a different level in exposure to parasites. We analyzed which of two factors, seasonality or parasitism, had the strongest impact on changes in fish physiology and immunity.","container-title":"Parasites &amp; Vectors","DOI":"10.1186/1756-3305-4-120","ISSN":"1756-3305","issue":"1","journalAbbreviation":"Parasites &amp; Vectors","page":"120","source":"BioMed Central","title":"Are fish immune systems really affected by parasites? an immunoecological study of common carp (Cyprinus carpio)","title-short":"Are fish immune systems really affected by parasites?","volume":"4","author":[{"family":"Rohlenová","given":"Karolína"},{"family":"Morand","given":"Serge"},{"family":"Hyršl","given":"Pavel"},{"family":"Tolarová","given":"Soňa"},{"family":"Flajšhans","given":"Martin"},{"family":"Šimková","given":"Andrea"}],"issued":{"date-parts":[["2011",6,27]]}}}],"schema":"https://github.com/citation-style-language/schema/raw/master/csl-citation.json"} </w:instrText>
      </w:r>
      <w:r w:rsidR="00FF4A4C">
        <w:rPr>
          <w:rFonts w:asciiTheme="majorHAnsi" w:hAnsiTheme="majorHAnsi" w:cstheme="majorHAnsi"/>
        </w:rPr>
        <w:fldChar w:fldCharType="separate"/>
      </w:r>
      <w:r w:rsidR="00FF4A4C" w:rsidRPr="00FF4A4C">
        <w:rPr>
          <w:rFonts w:ascii="Calibri Light" w:hAnsiTheme="majorHAnsi" w:cs="Calibri Light"/>
          <w:kern w:val="0"/>
        </w:rPr>
        <w:t>(Rohlenová et al., 2011)</w:t>
      </w:r>
      <w:r w:rsidR="00FF4A4C">
        <w:rPr>
          <w:rFonts w:asciiTheme="majorHAnsi" w:hAnsiTheme="majorHAnsi" w:cstheme="majorHAnsi"/>
        </w:rPr>
        <w:fldChar w:fldCharType="end"/>
      </w:r>
      <w:r w:rsidR="00FF4A4C">
        <w:rPr>
          <w:rFonts w:asciiTheme="majorHAnsi" w:hAnsiTheme="majorHAnsi" w:cstheme="majorHAnsi"/>
        </w:rPr>
        <w:t xml:space="preserve">. Comme l’allocation des ressources énergétiques est un compromis entre les </w:t>
      </w:r>
      <w:r w:rsidR="00B97BE6">
        <w:rPr>
          <w:rFonts w:asciiTheme="majorHAnsi" w:hAnsiTheme="majorHAnsi" w:cstheme="majorHAnsi"/>
        </w:rPr>
        <w:t>différentes fonctions physiologiques, a</w:t>
      </w:r>
      <w:r w:rsidR="00FF4A4C">
        <w:rPr>
          <w:rFonts w:asciiTheme="majorHAnsi" w:hAnsiTheme="majorHAnsi" w:cstheme="majorHAnsi"/>
        </w:rPr>
        <w:t>ugmenter le budget énergétique pour la réponse immunitaire</w:t>
      </w:r>
      <w:r w:rsidR="00B97BE6">
        <w:rPr>
          <w:rFonts w:asciiTheme="majorHAnsi" w:hAnsiTheme="majorHAnsi" w:cstheme="majorHAnsi"/>
        </w:rPr>
        <w:t xml:space="preserve"> implique nécessairement une diminution de la portion énergétique aux autres fonctions comme la croissance, la reproduction ou la maintenance des organes vitaux. La charge parasitaire peut également déclencher un</w:t>
      </w:r>
      <w:r w:rsidR="00D901AA">
        <w:rPr>
          <w:rFonts w:asciiTheme="majorHAnsi" w:hAnsiTheme="majorHAnsi" w:cstheme="majorHAnsi"/>
        </w:rPr>
        <w:t>e</w:t>
      </w:r>
      <w:r w:rsidR="00B97BE6">
        <w:rPr>
          <w:rFonts w:asciiTheme="majorHAnsi" w:hAnsiTheme="majorHAnsi" w:cstheme="majorHAnsi"/>
        </w:rPr>
        <w:t xml:space="preserve"> réponse de stress qui résulte en l’altération des performances comme le comportement de nage et le temps de fuite en présence d’un prédateur </w:t>
      </w:r>
      <w:r w:rsidR="00B97BE6">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Gh26cAH7","properties":{"formattedCitation":"(Allan et al., 2020)","plainCitation":"(Allan et al., 2020)","noteIndex":0},"citationItems":[{"id":4070,"uris":["http://zotero.org/groups/2585270/items/ES5NF4KL"],"itemData":{"id":4070,"type":"article-journal","abstract":"Parasites can account for a substantial proportion of the biomass in marine communities. As such, parasites play a significant ecological role in ecosystem functioning via host interactions. Unlike macropredators, such as large piscivores, micropredators, such as parasites, rarely cause direct mortality. Rather, micropredators impose an energetic tax, thus significantly affecting host physiology and behaviour via sublethal effects. Recent research suggests that infection by gnathiid isopods (Crustacea) causes significant physiological stress and increased mortality rates. However, it is unclear whether infection causes changes in the behaviours that underpin escape responses or changes in routine activity levels. Moreover, it is poorly understood whether the cost of gnathiid infection manifests as an increase in cortisol. To investigate this, we examined the effect of experimental gnathiid infection on the swimming and escape performance of a newly settled coral reef fish and whether infection led to increased cortisol levels. We found that micropredation by a single gnathiid caused fast-start escape performance and swimming behaviour to significantly decrease and cortisol levels to double. Fast-start escape performance is an important predictor of recruit survival in the wild. As such, altered fitness-related traits and short-term stress, perhaps especially during early life stages, may result in large scale changes in the number of fish that successfully recruit to adult populations.","container-title":"Journal of Experimental Biology","DOI":"10.1242/jeb.230904","ISSN":"0022-0949","issue":"16","journalAbbreviation":"Journal of Experimental Biology","page":"jeb230904","source":"Silverchair","title":"Parasite infection directly impacts escape response and stress levels in fish","volume":"223","author":[{"family":"Allan","given":"Bridie J. M."},{"family":"Illing","given":"Björn"},{"family":"Fakan","given":"Eric P."},{"family":"Narvaez","given":"Pauline"},{"family":"Grutter","given":"Alexandra S."},{"family":"Sikkel","given":"Paul C."},{"family":"McClure","given":"Eva C."},{"family":"Rummer","given":"Jodie L."},{"family":"McCormick","given":"Mark I."}],"issued":{"date-parts":[["2020",8,20]]}}}],"schema":"https://github.com/citation-style-language/schema/raw/master/csl-citation.json"} </w:instrText>
      </w:r>
      <w:r w:rsidR="00B97BE6">
        <w:rPr>
          <w:rFonts w:asciiTheme="majorHAnsi" w:hAnsiTheme="majorHAnsi" w:cstheme="majorHAnsi"/>
        </w:rPr>
        <w:fldChar w:fldCharType="separate"/>
      </w:r>
      <w:r w:rsidR="00B97BE6" w:rsidRPr="00B97BE6">
        <w:rPr>
          <w:rFonts w:asciiTheme="majorHAnsi" w:hAnsiTheme="majorHAnsi" w:cstheme="majorHAnsi"/>
          <w:noProof/>
        </w:rPr>
        <w:t>(Allan et al., 2020)</w:t>
      </w:r>
      <w:r w:rsidR="00B97BE6">
        <w:rPr>
          <w:rFonts w:asciiTheme="majorHAnsi" w:hAnsiTheme="majorHAnsi" w:cstheme="majorHAnsi"/>
        </w:rPr>
        <w:fldChar w:fldCharType="end"/>
      </w:r>
      <w:r w:rsidR="00B97BE6">
        <w:rPr>
          <w:rFonts w:asciiTheme="majorHAnsi" w:hAnsiTheme="majorHAnsi" w:cstheme="majorHAnsi"/>
        </w:rPr>
        <w:t xml:space="preserve">. D’autres parasites peuvent causer des dommages physiologiques directs en migrant dans les tissus de l’hôte. </w:t>
      </w:r>
      <w:r w:rsidR="00BC4EBB">
        <w:rPr>
          <w:rFonts w:asciiTheme="majorHAnsi" w:hAnsiTheme="majorHAnsi" w:cstheme="majorHAnsi"/>
        </w:rPr>
        <w:t>Les douves des yeux, par exemple, sont des espèces de trématodes qui migrent au niveau des yeux des poisson</w:t>
      </w:r>
      <w:r w:rsidR="00D901AA">
        <w:rPr>
          <w:rFonts w:asciiTheme="majorHAnsi" w:hAnsiTheme="majorHAnsi" w:cstheme="majorHAnsi"/>
        </w:rPr>
        <w:t>s</w:t>
      </w:r>
      <w:r w:rsidR="00BC4EBB">
        <w:rPr>
          <w:rFonts w:asciiTheme="majorHAnsi" w:hAnsiTheme="majorHAnsi" w:cstheme="majorHAnsi"/>
        </w:rPr>
        <w:t xml:space="preserve">-hôtes et causent des cataractes qui réduisent l’acuité visuelle nuisant ainsi, au comportement de fuite et d’alimentation de l’hôte </w:t>
      </w:r>
      <w:r w:rsidR="00BC4EBB">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C1xuVCdO","properties":{"formattedCitation":"(Sepp\\uc0\\u228{}l\\uc0\\u228{} et al., 2005; Vivas Mu\\uc0\\u241{}oz et al., 2019)","plainCitation":"(Seppälä et al., 2005; Vivas Muñoz et al., 2019)","noteIndex":0},"citationItems":[{"id":4077,"uris":["http://zotero.org/groups/2585270/items/VHHZPJCV"],"itemData":{"id":4077,"type":"article-journal","abstract":"Trophically transmitted parasites may predispose infected hosts to predation by altering host behaviour, which can be either an adaptation of the parasites to enhance transmission to the next hosts in the life cycle or a nonadaptive side-effect of infection. In an experimental study, we investigated host manipulation by Diplostomum spathaceum (Trematoda), an eye fluke of fish, to evaluate its adaptive value as a parasite strategy to increase transmission efficiency to bird hosts. The parasite induces cataract formation in the lenses of fish eyes, and predisposes fish to predation by reducing their escape response. We examined the effect of developmental stage and the number of parasites on parasite-induced cataract formation and the susceptibility of rainbow trout, Oncorhynchus mykiss, to simulated predation (capture by dip-net). We found that the catchability of fish increased with the coverage of parasite-induced cataract. Furthermore, cataract formation was most intensive after eye flukes had completed their development, and host manipulation took place only when parasites were infective to birds and thus capable of being transmitted. Intensity of infection, however, did not affect vulnerability of fish to capture by dip-net. These findings suggest that the ability of the parasite to manipulate fish behaviour by impairing its vision may have resulted from selection preferring parasite genotypes with higher transmission efficiency.","container-title":"Animal Behaviour","DOI":"10.1016/j.anbehav.2005.01.020","ISSN":"0003-3472","issue":"4","journalAbbreviation":"Animal Behaviour","language":"en","page":"889-894","source":"ScienceDirect","title":"Manipulation of fish host by eye flukes in relation to cataract formation and parasite infectivity","volume":"70","author":[{"family":"Seppälä","given":"Otto"},{"family":"Karvonen","given":"Anssi"},{"family":"Valtonen","given":"E. Tellervo"}],"issued":{"date-parts":[["2005",10,1]]}},"label":"page"},{"id":4080,"uris":["http://zotero.org/groups/2585270/items/SPD4F7FE"],"itemData":{"id":4080,"type":"article-journal","abstract":"Visual performance and environmental conditions can influence both behavioral patterns and predator-prey interactions of fish. Eye parasites can impair their host's sensory performance with important consequences for the detection of prey, predators, and conspecifics. We used European perch (Perca fluviatilis) experimentally infected with the eye fluke Tylodelphys clavata and evaluated their feeding behavior and competitive ability under competition with non-infected conspecifics, in groups of four individuals, for two different prey species (Asellus aquaticus and Daphnia magna). To test whether the effect of T. clavata infection differs at different light conditions, we performed the experiments at two light intensities (600 and 6 lx). Foraging efficiency of perch was significantly affected by infection but not by light intensity. The distance at which infected fish attacked both prey species was significantly shorter in comparison to non-infected conspecifics. Additionally, infected fish more often unsuccessfully attacked A. aquaticus. Although the outcome of competition depended on prey species, there was a general tendency that non-infected fish consumed more of the available prey under both light intensities. Even though individual prey preferences for either A. aquaticus or D. magna were observed, we could not detect that infected fish change their prey preference to compensate for a reduced competitive foraging ability. As infection of T. clavata impairs foraging efficiency and competitive ability, infected fish would need to spend more time foraging to attain similar food intake as non-infected conspecifics; this presumably increases predation risk and potentially enhances transmission success to the final host.","container-title":"Parasitology Research","DOI":"10.1007/s00436-019-06389-5","ISSN":"1432-1955","issue":"9","journalAbbreviation":"Parasitol Res","language":"eng","note":"PMID: 31286263","page":"2531-2541","source":"PubMed","title":"Eye fluke (Tylodelphys clavata) infection impairs visual ability and hampers foraging success in European perch","volume":"118","author":[{"family":"Vivas Muñoz","given":"Jenny Carolina"},{"family":"Bierbach","given":"David"},{"family":"Knopf","given":"Klaus"}],"issued":{"date-parts":[["2019",9]]}}}],"schema":"https://github.com/citation-style-language/schema/raw/master/csl-citation.json"} </w:instrText>
      </w:r>
      <w:r w:rsidR="00BC4EBB">
        <w:rPr>
          <w:rFonts w:asciiTheme="majorHAnsi" w:hAnsiTheme="majorHAnsi" w:cstheme="majorHAnsi"/>
        </w:rPr>
        <w:fldChar w:fldCharType="separate"/>
      </w:r>
      <w:r w:rsidR="00BC4EBB" w:rsidRPr="00BC4EBB">
        <w:rPr>
          <w:rFonts w:ascii="Calibri Light" w:hAnsiTheme="majorHAnsi" w:cs="Calibri Light"/>
          <w:kern w:val="0"/>
        </w:rPr>
        <w:t>(Seppälä et al., 2005; Vivas Muñoz et al., 2019)</w:t>
      </w:r>
      <w:r w:rsidR="00BC4EBB">
        <w:rPr>
          <w:rFonts w:asciiTheme="majorHAnsi" w:hAnsiTheme="majorHAnsi" w:cstheme="majorHAnsi"/>
        </w:rPr>
        <w:fldChar w:fldCharType="end"/>
      </w:r>
      <w:r w:rsidR="00BC4EBB">
        <w:rPr>
          <w:rFonts w:asciiTheme="majorHAnsi" w:hAnsiTheme="majorHAnsi" w:cstheme="majorHAnsi"/>
        </w:rPr>
        <w:t>.</w:t>
      </w:r>
      <w:r w:rsidR="00CC4142">
        <w:rPr>
          <w:rFonts w:asciiTheme="majorHAnsi" w:hAnsiTheme="majorHAnsi" w:cstheme="majorHAnsi"/>
        </w:rPr>
        <w:t xml:space="preserve"> </w:t>
      </w:r>
    </w:p>
    <w:p w14:paraId="35F533C1" w14:textId="77777777" w:rsidR="00CC4142" w:rsidRDefault="00CC4142" w:rsidP="00D029B9">
      <w:pPr>
        <w:spacing w:line="360" w:lineRule="auto"/>
        <w:jc w:val="both"/>
        <w:rPr>
          <w:rFonts w:asciiTheme="majorHAnsi" w:hAnsiTheme="majorHAnsi" w:cstheme="majorHAnsi"/>
        </w:rPr>
      </w:pPr>
    </w:p>
    <w:p w14:paraId="117D6129" w14:textId="3EC2A2F9" w:rsidR="00C51CB6" w:rsidRDefault="00CC4142" w:rsidP="008A1BEC">
      <w:pPr>
        <w:spacing w:line="360" w:lineRule="auto"/>
        <w:ind w:firstLine="708"/>
        <w:jc w:val="both"/>
        <w:rPr>
          <w:rFonts w:asciiTheme="majorHAnsi" w:hAnsiTheme="majorHAnsi" w:cstheme="majorHAnsi"/>
        </w:rPr>
      </w:pPr>
      <w:r>
        <w:rPr>
          <w:rFonts w:asciiTheme="majorHAnsi" w:hAnsiTheme="majorHAnsi" w:cstheme="majorHAnsi"/>
        </w:rPr>
        <w:t xml:space="preserve">La présence d’infection dans une population ou un environnement peut influencer le comportement des organismes qui y vivent. </w:t>
      </w:r>
      <w:r w:rsidR="00C72E31">
        <w:rPr>
          <w:rFonts w:asciiTheme="majorHAnsi" w:hAnsiTheme="majorHAnsi" w:cstheme="majorHAnsi"/>
        </w:rPr>
        <w:t xml:space="preserve">D’une part, les espèces-hôtes peuvent adapter leur comportement de manière délibérée face à l’infection. </w:t>
      </w:r>
      <w:r>
        <w:rPr>
          <w:rFonts w:asciiTheme="majorHAnsi" w:hAnsiTheme="majorHAnsi" w:cstheme="majorHAnsi"/>
        </w:rPr>
        <w:t xml:space="preserve">On appelle «comportement d’évitement parasitaire» les traits comportementaux destinés à prévenir l’infection </w:t>
      </w:r>
      <w:r w:rsidR="008C567E">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Nd2ZZtKb","properties":{"formattedCitation":"(Behringer et al., 2018)","plainCitation":"(Behringer et al., 2018)","noteIndex":0},"citationItems":[{"id":4089,"uris":["http://zotero.org/groups/2585270/items/W7FIAYLC"],"itemData":{"id":4089,"type":"article-journal","abstract":"Parasites, including macroparasites, protists, fungi, bacteria and viruses, can impose a heavy burden upon host animals. However, hosts are not without defences. One aspect of host defence, behavioural avoidance, has been studied in the terrestrial realm for over 50 years, but was first reported from the aquatic environment approximately 20 years ago. Evidence has mounted on the importance of parasite avoidance behaviours and it is increasingly apparent that there are core similarities in the function and benefit of this defence mechanism between terrestrial and aquatic systems. However, there are also stark differences driven by the unique biotic and abiotic characteristics of terrestrial and aquatic (marine and freshwater) environments. Here, we review avoidance behaviours in a comparative framework and highlight the characteristics of each environment that drive differences in the suite of mechanisms and cues that animals use to avoid parasites. We then explore trade-offs, potential negative effects of avoidance behaviour and the influence of human activities on avoidance behaviours. We conclude that avoidance behaviours are understudied in aquatic environments but can have significant implications for disease ecology and epidemiology, especially considering the accelerating emergence and re-emergence of parasites.\n\nThis article is part of the Theo Murphy meeting issue ‘Evolution of pathogen and parasite avoidance behaviours'.","container-title":"Philosophical Transactions of the Royal Society B: Biological Sciences","DOI":"10.1098/rstb.2017.0202","issue":"1751","note":"publisher: Royal Society","page":"20170202","source":"royalsocietypublishing.org (Atypon)","title":"Parasite avoidance behaviours in aquatic environments","volume":"373","author":[{"family":"Behringer","given":"Donald C."},{"family":"Karvonen","given":"Anssi"},{"family":"Bojko","given":"Jamie"}],"issued":{"date-parts":[["2018",6,4]]}}}],"schema":"https://github.com/citation-style-language/schema/raw/master/csl-citation.json"} </w:instrText>
      </w:r>
      <w:r w:rsidR="008C567E">
        <w:rPr>
          <w:rFonts w:asciiTheme="majorHAnsi" w:hAnsiTheme="majorHAnsi" w:cstheme="majorHAnsi"/>
        </w:rPr>
        <w:fldChar w:fldCharType="separate"/>
      </w:r>
      <w:r w:rsidR="008C567E">
        <w:rPr>
          <w:rFonts w:asciiTheme="majorHAnsi" w:hAnsiTheme="majorHAnsi" w:cstheme="majorHAnsi"/>
          <w:noProof/>
        </w:rPr>
        <w:t>(Behringer et al., 2018)</w:t>
      </w:r>
      <w:r w:rsidR="008C567E">
        <w:rPr>
          <w:rFonts w:asciiTheme="majorHAnsi" w:hAnsiTheme="majorHAnsi" w:cstheme="majorHAnsi"/>
        </w:rPr>
        <w:fldChar w:fldCharType="end"/>
      </w:r>
      <w:r w:rsidR="008C567E">
        <w:rPr>
          <w:rFonts w:asciiTheme="majorHAnsi" w:hAnsiTheme="majorHAnsi" w:cstheme="majorHAnsi"/>
        </w:rPr>
        <w:t xml:space="preserve">. </w:t>
      </w:r>
      <w:r w:rsidR="00412B5F">
        <w:rPr>
          <w:rFonts w:asciiTheme="majorHAnsi" w:hAnsiTheme="majorHAnsi" w:cstheme="majorHAnsi"/>
        </w:rPr>
        <w:t xml:space="preserve">Par exemple, </w:t>
      </w:r>
      <w:r w:rsidR="00412B5F">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5jR3VzIR","properties":{"formattedCitation":"(Poulin &amp; FitzGerald, 1989)","plainCitation":"(Poulin &amp; FitzGerald, 1989)","dontUpdate":true,"noteIndex":0},"citationItems":[{"id":4166,"uris":["http://zotero.org/groups/2585270/items/2FCS7279"],"itemData":{"id":4166,"type":"article-journal","abstract":"In laboratory experiments, we tested the following hypotheses: (i) that juvenile threespine (Gasterosteus aculeatus) and blackspotted (Gasterosteus wheatlandi) sticklebacks face higher risks of parasitism by the ectoparasite Argulus canadensis in shallow, vegetated microhabitats and (ii) that they can alter their microhabitat distribution in response to parasites. Reducing water depth increased the number of parasites per infected fish in G. aculeatus and increased the percentage of G. wheatlandi infected. For both species, intensity of infection and percentage of fish infected were greater among fish inhabiting vegetated microhabitats than among fish living in open microhabitats. In the absence of fish, A. canadensis swam near the bottom and in the vegetation. Fish of both species swam near the bottom in the absence of the parasites, but swam near the surface in the presence of parasites. Without parasites, both species of fish preferred to swim in vegetation. With parasites present, the spatial distribution of G. aculeatus changed only slightly, whereas G. wheatlandi became evenly distributed between open and vegetated microhabitats. These results suggest that microhabitat selection by juvenile sticklebacks may serve to reduce the risk of parasitism.","container-title":"Canadian Journal of Zoology","DOI":"10.1139/z89-003","ISSN":"0008-4301","issue":"1","journalAbbreviation":"Can. J. Zool.","note":"publisher: NRC Research Press","page":"14-18","source":"cdnsciencepub.com (Atypon)","title":"Risk of parasitism and microhabitat selection in juvenile sticklebacks","volume":"67","author":[{"family":"Poulin","given":"Robert"},{"family":"FitzGerald","given":"Gerard J."}],"issued":{"date-parts":[["1989",1]]}}}],"schema":"https://github.com/citation-style-language/schema/raw/master/csl-citation.json"} </w:instrText>
      </w:r>
      <w:r w:rsidR="00412B5F">
        <w:rPr>
          <w:rFonts w:asciiTheme="majorHAnsi" w:hAnsiTheme="majorHAnsi" w:cstheme="majorHAnsi"/>
        </w:rPr>
        <w:fldChar w:fldCharType="separate"/>
      </w:r>
      <w:r w:rsidR="00307108">
        <w:rPr>
          <w:rFonts w:asciiTheme="majorHAnsi" w:hAnsiTheme="majorHAnsi" w:cstheme="majorHAnsi"/>
          <w:noProof/>
        </w:rPr>
        <w:t xml:space="preserve">Poulin &amp; FitzGerald </w:t>
      </w:r>
      <w:r w:rsidR="003418EA">
        <w:rPr>
          <w:rFonts w:asciiTheme="majorHAnsi" w:hAnsiTheme="majorHAnsi" w:cstheme="majorHAnsi"/>
          <w:noProof/>
        </w:rPr>
        <w:t>(</w:t>
      </w:r>
      <w:r w:rsidR="00307108">
        <w:rPr>
          <w:rFonts w:asciiTheme="majorHAnsi" w:hAnsiTheme="majorHAnsi" w:cstheme="majorHAnsi"/>
          <w:noProof/>
        </w:rPr>
        <w:t>1989)</w:t>
      </w:r>
      <w:r w:rsidR="00412B5F">
        <w:rPr>
          <w:rFonts w:asciiTheme="majorHAnsi" w:hAnsiTheme="majorHAnsi" w:cstheme="majorHAnsi"/>
        </w:rPr>
        <w:fldChar w:fldCharType="end"/>
      </w:r>
      <w:r w:rsidR="001F5510">
        <w:rPr>
          <w:rFonts w:asciiTheme="majorHAnsi" w:hAnsiTheme="majorHAnsi" w:cstheme="majorHAnsi"/>
        </w:rPr>
        <w:t xml:space="preserve"> ont montré qu’en temps normal, les épinoches (</w:t>
      </w:r>
      <w:proofErr w:type="spellStart"/>
      <w:r w:rsidR="001F5510" w:rsidRPr="001F5510">
        <w:rPr>
          <w:rFonts w:asciiTheme="majorHAnsi" w:hAnsiTheme="majorHAnsi" w:cstheme="majorHAnsi"/>
          <w:i/>
          <w:iCs/>
        </w:rPr>
        <w:t>Gasterosteus</w:t>
      </w:r>
      <w:proofErr w:type="spellEnd"/>
      <w:r w:rsidR="001F5510" w:rsidRPr="001F5510">
        <w:rPr>
          <w:rFonts w:asciiTheme="majorHAnsi" w:hAnsiTheme="majorHAnsi" w:cstheme="majorHAnsi"/>
          <w:i/>
          <w:iCs/>
        </w:rPr>
        <w:t xml:space="preserve"> </w:t>
      </w:r>
      <w:proofErr w:type="spellStart"/>
      <w:r w:rsidR="001F5510" w:rsidRPr="001F5510">
        <w:rPr>
          <w:rFonts w:asciiTheme="majorHAnsi" w:hAnsiTheme="majorHAnsi" w:cstheme="majorHAnsi"/>
          <w:i/>
          <w:iCs/>
        </w:rPr>
        <w:t>aculeatus</w:t>
      </w:r>
      <w:proofErr w:type="spellEnd"/>
      <w:r w:rsidR="001F5510" w:rsidRPr="001F5510">
        <w:rPr>
          <w:rFonts w:asciiTheme="majorHAnsi" w:hAnsiTheme="majorHAnsi" w:cstheme="majorHAnsi"/>
          <w:i/>
          <w:iCs/>
        </w:rPr>
        <w:t xml:space="preserve"> </w:t>
      </w:r>
      <w:r w:rsidR="001F5510">
        <w:rPr>
          <w:rFonts w:asciiTheme="majorHAnsi" w:hAnsiTheme="majorHAnsi" w:cstheme="majorHAnsi"/>
        </w:rPr>
        <w:t xml:space="preserve">et </w:t>
      </w:r>
      <w:proofErr w:type="spellStart"/>
      <w:r w:rsidR="001F5510" w:rsidRPr="001F5510">
        <w:rPr>
          <w:rFonts w:asciiTheme="majorHAnsi" w:hAnsiTheme="majorHAnsi" w:cstheme="majorHAnsi"/>
          <w:i/>
          <w:iCs/>
        </w:rPr>
        <w:t>Gasterosteus</w:t>
      </w:r>
      <w:proofErr w:type="spellEnd"/>
      <w:r w:rsidR="001F5510" w:rsidRPr="001F5510">
        <w:rPr>
          <w:rFonts w:asciiTheme="majorHAnsi" w:hAnsiTheme="majorHAnsi" w:cstheme="majorHAnsi"/>
          <w:i/>
          <w:iCs/>
        </w:rPr>
        <w:t xml:space="preserve"> </w:t>
      </w:r>
      <w:proofErr w:type="spellStart"/>
      <w:r w:rsidR="001F5510" w:rsidRPr="001F5510">
        <w:rPr>
          <w:rFonts w:asciiTheme="majorHAnsi" w:hAnsiTheme="majorHAnsi" w:cstheme="majorHAnsi"/>
          <w:i/>
          <w:iCs/>
        </w:rPr>
        <w:t>wheatlandi</w:t>
      </w:r>
      <w:proofErr w:type="spellEnd"/>
      <w:r w:rsidR="001F5510" w:rsidRPr="001F5510">
        <w:rPr>
          <w:rFonts w:asciiTheme="majorHAnsi" w:hAnsiTheme="majorHAnsi" w:cstheme="majorHAnsi"/>
        </w:rPr>
        <w:t xml:space="preserve">) </w:t>
      </w:r>
      <w:r w:rsidR="001F5510">
        <w:rPr>
          <w:rFonts w:asciiTheme="majorHAnsi" w:hAnsiTheme="majorHAnsi" w:cstheme="majorHAnsi"/>
        </w:rPr>
        <w:t xml:space="preserve">préfèrent nager dans les zones de végétation, mais qu’en présence de l’ectoparasite </w:t>
      </w:r>
      <w:proofErr w:type="spellStart"/>
      <w:r w:rsidR="001F5510" w:rsidRPr="001F5510">
        <w:rPr>
          <w:rFonts w:asciiTheme="majorHAnsi" w:hAnsiTheme="majorHAnsi" w:cstheme="majorHAnsi"/>
          <w:i/>
          <w:iCs/>
        </w:rPr>
        <w:t>Argulus</w:t>
      </w:r>
      <w:proofErr w:type="spellEnd"/>
      <w:r w:rsidR="001F5510" w:rsidRPr="001F5510">
        <w:rPr>
          <w:rFonts w:asciiTheme="majorHAnsi" w:hAnsiTheme="majorHAnsi" w:cstheme="majorHAnsi"/>
          <w:i/>
          <w:iCs/>
        </w:rPr>
        <w:t xml:space="preserve"> </w:t>
      </w:r>
      <w:proofErr w:type="spellStart"/>
      <w:r w:rsidR="001F5510" w:rsidRPr="001F5510">
        <w:rPr>
          <w:rFonts w:asciiTheme="majorHAnsi" w:hAnsiTheme="majorHAnsi" w:cstheme="majorHAnsi"/>
          <w:i/>
          <w:iCs/>
        </w:rPr>
        <w:t>canadensis</w:t>
      </w:r>
      <w:proofErr w:type="spellEnd"/>
      <w:r w:rsidR="001F5510">
        <w:rPr>
          <w:rFonts w:asciiTheme="majorHAnsi" w:hAnsiTheme="majorHAnsi" w:cstheme="majorHAnsi"/>
        </w:rPr>
        <w:t>, certains individus optent pour les zones ouvertes afin d’éviter les zones profondes et végétalisées favorisées par le parasite.</w:t>
      </w:r>
      <w:r w:rsidR="00D6602C">
        <w:rPr>
          <w:rFonts w:asciiTheme="majorHAnsi" w:hAnsiTheme="majorHAnsi" w:cstheme="majorHAnsi"/>
        </w:rPr>
        <w:t xml:space="preserve"> Le comportement social est </w:t>
      </w:r>
      <w:r w:rsidR="000F3BA2">
        <w:rPr>
          <w:rFonts w:asciiTheme="majorHAnsi" w:hAnsiTheme="majorHAnsi" w:cstheme="majorHAnsi"/>
        </w:rPr>
        <w:t xml:space="preserve">aussi </w:t>
      </w:r>
      <w:r w:rsidR="00D6602C">
        <w:rPr>
          <w:rFonts w:asciiTheme="majorHAnsi" w:hAnsiTheme="majorHAnsi" w:cstheme="majorHAnsi"/>
        </w:rPr>
        <w:t>un trait qui semble être affecté par la présence d’infection. En présence d’un choix entre des groupes de poissons infectés et non</w:t>
      </w:r>
      <w:r w:rsidR="00B273BF">
        <w:rPr>
          <w:rFonts w:asciiTheme="majorHAnsi" w:hAnsiTheme="majorHAnsi" w:cstheme="majorHAnsi"/>
        </w:rPr>
        <w:t xml:space="preserve"> </w:t>
      </w:r>
      <w:r w:rsidR="00D6602C">
        <w:rPr>
          <w:rFonts w:asciiTheme="majorHAnsi" w:hAnsiTheme="majorHAnsi" w:cstheme="majorHAnsi"/>
        </w:rPr>
        <w:t xml:space="preserve">infectés, les individus </w:t>
      </w:r>
      <w:r w:rsidR="00D6602C" w:rsidRPr="00D6602C">
        <w:rPr>
          <w:rFonts w:asciiTheme="majorHAnsi" w:hAnsiTheme="majorHAnsi" w:cstheme="majorHAnsi"/>
          <w:i/>
          <w:iCs/>
        </w:rPr>
        <w:t xml:space="preserve">G. </w:t>
      </w:r>
      <w:proofErr w:type="spellStart"/>
      <w:r w:rsidR="00D6602C" w:rsidRPr="00D6602C">
        <w:rPr>
          <w:rFonts w:asciiTheme="majorHAnsi" w:hAnsiTheme="majorHAnsi" w:cstheme="majorHAnsi"/>
          <w:i/>
          <w:iCs/>
        </w:rPr>
        <w:t>aculeatus</w:t>
      </w:r>
      <w:proofErr w:type="spellEnd"/>
      <w:r w:rsidR="00D6602C">
        <w:rPr>
          <w:rFonts w:asciiTheme="majorHAnsi" w:hAnsiTheme="majorHAnsi" w:cstheme="majorHAnsi"/>
        </w:rPr>
        <w:t xml:space="preserve"> non</w:t>
      </w:r>
      <w:r w:rsidR="00B273BF">
        <w:rPr>
          <w:rFonts w:asciiTheme="majorHAnsi" w:hAnsiTheme="majorHAnsi" w:cstheme="majorHAnsi"/>
        </w:rPr>
        <w:t xml:space="preserve"> </w:t>
      </w:r>
      <w:r w:rsidR="00D6602C">
        <w:rPr>
          <w:rFonts w:asciiTheme="majorHAnsi" w:hAnsiTheme="majorHAnsi" w:cstheme="majorHAnsi"/>
        </w:rPr>
        <w:t xml:space="preserve">infectés préfèrent </w:t>
      </w:r>
      <w:r w:rsidR="00D6602C">
        <w:rPr>
          <w:rFonts w:asciiTheme="majorHAnsi" w:hAnsiTheme="majorHAnsi" w:cstheme="majorHAnsi"/>
        </w:rPr>
        <w:lastRenderedPageBreak/>
        <w:t>les conspécifiques non</w:t>
      </w:r>
      <w:r w:rsidR="00B273BF">
        <w:rPr>
          <w:rFonts w:asciiTheme="majorHAnsi" w:hAnsiTheme="majorHAnsi" w:cstheme="majorHAnsi"/>
        </w:rPr>
        <w:t xml:space="preserve"> </w:t>
      </w:r>
      <w:r w:rsidR="00D6602C">
        <w:rPr>
          <w:rFonts w:asciiTheme="majorHAnsi" w:hAnsiTheme="majorHAnsi" w:cstheme="majorHAnsi"/>
        </w:rPr>
        <w:t xml:space="preserve">infectés </w:t>
      </w:r>
      <w:r w:rsidR="00D6602C">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3XbwZgQp","properties":{"formattedCitation":"(Dugatkin et al., 1994; Ward et al., 2005)","plainCitation":"(Dugatkin et al., 1994; Ward et al., 2005)","noteIndex":0},"citationItems":[{"id":4087,"uris":["http://zotero.org/groups/2585270/items/4V3HB867"],"itemData":{"id":4087,"type":"article-journal","abstract":"Juvenile three-spined sticklebacks,Gasterosteus aculeatus, were given a series of four ‘choice’ tests to determine whether they avoided schools of conspecifics in which individuals were parasitized with the ectoparasiteArgulus canadensis. Results from these tests indicate that juvenile sticklebacks can avoid schools of parasitized conspecifics. Furthermore, parasites alone did not elicit an avoidance response, suggesting that it is both the presence of the parasite and its effect on stickleback behavior that causes avoidance of parasitized individuals.","container-title":"Environmental Biology of Fishes","DOI":"10.1007/BF00004940","ISSN":"1573-5133","issue":"2","journalAbbreviation":"Environ Biol Fish","language":"en","page":"215-218","source":"Springer Link","title":"Juvenile three-spined sticklebacks avoid parasitized conspecifics","volume":"39","author":[{"family":"Dugatkin","given":"Lee Alan"},{"family":"FitzGerald","given":"Gerard J."},{"family":"Lavoie","given":"Julie"}],"issued":{"date-parts":[["1994",2,1]]}}},{"id":4170,"uris":["http://zotero.org/groups/2585270/items/46KT79MD"],"itemData":{"id":4170,"type":"article-journal","abstract":"We compared the shoaling behaviour of three-spined sticklebacks, Gasterosteus aculeatus, infected with the microsporidian, Glugea anomala, to that of non-infected conspecifics. Infected fish lost significantly more weight than non-infected fish during a period of food deprivation, suggesting a metabolic cost to parasitism. In binary shoal choice tests, non-infected test fish showed an association preference for a shoal of non-infected over a shoal of infected conspecifics; infected test fish displayed no preference. Infected fish, however, showed a higher overall tendency to shoal than non-parasitised fish. Furthermore, infected fish occupied front positions within a mixed school. We consider the behavioural differences between infected and uninfected fish in the context of their potential benefits to the fish hosts and the parasites.","container-title":"Environmental Biology of Fishes","DOI":"10.1007/s10641-004-9078-1","ISSN":"1573-5133","issue":"2","journalAbbreviation":"Environ Biol Fish","language":"en","page":"155-160","source":"Springer Link","title":"Shoaling behaviour of sticklebacks infected with the microsporidian parasite, Glugea anomala","volume":"72","author":[{"family":"Ward","given":"Ashley J. W."},{"family":"Duff","given":"Alison J."},{"family":"Krause","given":"Jens"},{"family":"Barber","given":"Iain"}],"issued":{"date-parts":[["2005",2,1]]}}}],"schema":"https://github.com/citation-style-language/schema/raw/master/csl-citation.json"} </w:instrText>
      </w:r>
      <w:r w:rsidR="00D6602C">
        <w:rPr>
          <w:rFonts w:asciiTheme="majorHAnsi" w:hAnsiTheme="majorHAnsi" w:cstheme="majorHAnsi"/>
        </w:rPr>
        <w:fldChar w:fldCharType="separate"/>
      </w:r>
      <w:r w:rsidR="00D6602C">
        <w:rPr>
          <w:rFonts w:asciiTheme="majorHAnsi" w:hAnsiTheme="majorHAnsi" w:cstheme="majorHAnsi"/>
          <w:noProof/>
        </w:rPr>
        <w:t>(Dugatkin et al., 1994; Ward et al., 2005)</w:t>
      </w:r>
      <w:r w:rsidR="00D6602C">
        <w:rPr>
          <w:rFonts w:asciiTheme="majorHAnsi" w:hAnsiTheme="majorHAnsi" w:cstheme="majorHAnsi"/>
        </w:rPr>
        <w:fldChar w:fldCharType="end"/>
      </w:r>
      <w:r w:rsidR="00D6602C">
        <w:rPr>
          <w:rFonts w:asciiTheme="majorHAnsi" w:hAnsiTheme="majorHAnsi" w:cstheme="majorHAnsi"/>
        </w:rPr>
        <w:t>. Également, les individus non</w:t>
      </w:r>
      <w:r w:rsidR="00B273BF">
        <w:rPr>
          <w:rFonts w:asciiTheme="majorHAnsi" w:hAnsiTheme="majorHAnsi" w:cstheme="majorHAnsi"/>
        </w:rPr>
        <w:t xml:space="preserve"> </w:t>
      </w:r>
      <w:r w:rsidR="00D6602C">
        <w:rPr>
          <w:rFonts w:asciiTheme="majorHAnsi" w:hAnsiTheme="majorHAnsi" w:cstheme="majorHAnsi"/>
        </w:rPr>
        <w:t>infectés a</w:t>
      </w:r>
      <w:r w:rsidR="00D901AA">
        <w:rPr>
          <w:rFonts w:asciiTheme="majorHAnsi" w:hAnsiTheme="majorHAnsi" w:cstheme="majorHAnsi"/>
        </w:rPr>
        <w:t>ur</w:t>
      </w:r>
      <w:r w:rsidR="00D6602C">
        <w:rPr>
          <w:rFonts w:asciiTheme="majorHAnsi" w:hAnsiTheme="majorHAnsi" w:cstheme="majorHAnsi"/>
        </w:rPr>
        <w:t>aient tendance à être plus solitaire qu</w:t>
      </w:r>
      <w:r w:rsidR="00D901AA">
        <w:rPr>
          <w:rFonts w:asciiTheme="majorHAnsi" w:hAnsiTheme="majorHAnsi" w:cstheme="majorHAnsi"/>
        </w:rPr>
        <w:t>e</w:t>
      </w:r>
      <w:r w:rsidR="00D6602C">
        <w:rPr>
          <w:rFonts w:asciiTheme="majorHAnsi" w:hAnsiTheme="majorHAnsi" w:cstheme="majorHAnsi"/>
        </w:rPr>
        <w:t xml:space="preserve"> le</w:t>
      </w:r>
      <w:r w:rsidR="00D901AA">
        <w:rPr>
          <w:rFonts w:asciiTheme="majorHAnsi" w:hAnsiTheme="majorHAnsi" w:cstheme="majorHAnsi"/>
        </w:rPr>
        <w:t>urs</w:t>
      </w:r>
      <w:r w:rsidR="00D6602C">
        <w:rPr>
          <w:rFonts w:asciiTheme="majorHAnsi" w:hAnsiTheme="majorHAnsi" w:cstheme="majorHAnsi"/>
        </w:rPr>
        <w:t xml:space="preserve"> conspécifiques infectés </w:t>
      </w:r>
      <w:r w:rsidR="00D6602C">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2m840n6N","properties":{"formattedCitation":"(Ward et al., 2005)","plainCitation":"(Ward et al., 2005)","noteIndex":0},"citationItems":[{"id":4170,"uris":["http://zotero.org/groups/2585270/items/46KT79MD"],"itemData":{"id":4170,"type":"article-journal","abstract":"We compared the shoaling behaviour of three-spined sticklebacks, Gasterosteus aculeatus, infected with the microsporidian, Glugea anomala, to that of non-infected conspecifics. Infected fish lost significantly more weight than non-infected fish during a period of food deprivation, suggesting a metabolic cost to parasitism. In binary shoal choice tests, non-infected test fish showed an association preference for a shoal of non-infected over a shoal of infected conspecifics; infected test fish displayed no preference. Infected fish, however, showed a higher overall tendency to shoal than non-parasitised fish. Furthermore, infected fish occupied front positions within a mixed school. We consider the behavioural differences between infected and uninfected fish in the context of their potential benefits to the fish hosts and the parasites.","container-title":"Environmental Biology of Fishes","DOI":"10.1007/s10641-004-9078-1","ISSN":"1573-5133","issue":"2","journalAbbreviation":"Environ Biol Fish","language":"en","page":"155-160","source":"Springer Link","title":"Shoaling behaviour of sticklebacks infected with the microsporidian parasite, Glugea anomala","volume":"72","author":[{"family":"Ward","given":"Ashley J. W."},{"family":"Duff","given":"Alison J."},{"family":"Krause","given":"Jens"},{"family":"Barber","given":"Iain"}],"issued":{"date-parts":[["2005",2,1]]}}}],"schema":"https://github.com/citation-style-language/schema/raw/master/csl-citation.json"} </w:instrText>
      </w:r>
      <w:r w:rsidR="00D6602C">
        <w:rPr>
          <w:rFonts w:asciiTheme="majorHAnsi" w:hAnsiTheme="majorHAnsi" w:cstheme="majorHAnsi"/>
        </w:rPr>
        <w:fldChar w:fldCharType="separate"/>
      </w:r>
      <w:r w:rsidR="00D6602C">
        <w:rPr>
          <w:rFonts w:asciiTheme="majorHAnsi" w:hAnsiTheme="majorHAnsi" w:cstheme="majorHAnsi"/>
          <w:noProof/>
        </w:rPr>
        <w:t>(Ward et al., 2005)</w:t>
      </w:r>
      <w:r w:rsidR="00D6602C">
        <w:rPr>
          <w:rFonts w:asciiTheme="majorHAnsi" w:hAnsiTheme="majorHAnsi" w:cstheme="majorHAnsi"/>
        </w:rPr>
        <w:fldChar w:fldCharType="end"/>
      </w:r>
      <w:r w:rsidR="00D6602C">
        <w:rPr>
          <w:rFonts w:asciiTheme="majorHAnsi" w:hAnsiTheme="majorHAnsi" w:cstheme="majorHAnsi"/>
        </w:rPr>
        <w:t>.</w:t>
      </w:r>
      <w:r w:rsidR="000F3BA2">
        <w:rPr>
          <w:rFonts w:asciiTheme="majorHAnsi" w:hAnsiTheme="majorHAnsi" w:cstheme="majorHAnsi"/>
        </w:rPr>
        <w:t xml:space="preserve"> Dans un contexte de sélection sexuelle</w:t>
      </w:r>
      <w:r w:rsidR="00995A35">
        <w:rPr>
          <w:rFonts w:asciiTheme="majorHAnsi" w:hAnsiTheme="majorHAnsi" w:cstheme="majorHAnsi"/>
        </w:rPr>
        <w:t xml:space="preserve">, les mâles </w:t>
      </w:r>
      <w:proofErr w:type="spellStart"/>
      <w:r w:rsidR="00995A35" w:rsidRPr="00995A35">
        <w:rPr>
          <w:rFonts w:asciiTheme="majorHAnsi" w:hAnsiTheme="majorHAnsi" w:cstheme="majorHAnsi"/>
          <w:i/>
          <w:iCs/>
        </w:rPr>
        <w:t>Syngnathus</w:t>
      </w:r>
      <w:proofErr w:type="spellEnd"/>
      <w:r w:rsidR="00995A35" w:rsidRPr="00995A35">
        <w:rPr>
          <w:rFonts w:asciiTheme="majorHAnsi" w:hAnsiTheme="majorHAnsi" w:cstheme="majorHAnsi"/>
          <w:i/>
          <w:iCs/>
        </w:rPr>
        <w:t xml:space="preserve"> </w:t>
      </w:r>
      <w:proofErr w:type="spellStart"/>
      <w:r w:rsidR="00995A35" w:rsidRPr="00995A35">
        <w:rPr>
          <w:rFonts w:asciiTheme="majorHAnsi" w:hAnsiTheme="majorHAnsi" w:cstheme="majorHAnsi"/>
          <w:i/>
          <w:iCs/>
        </w:rPr>
        <w:t>typhle</w:t>
      </w:r>
      <w:proofErr w:type="spellEnd"/>
      <w:r w:rsidR="00995A35">
        <w:rPr>
          <w:rFonts w:asciiTheme="majorHAnsi" w:hAnsiTheme="majorHAnsi" w:cstheme="majorHAnsi"/>
        </w:rPr>
        <w:t xml:space="preserve"> accordent plus de temps aux femelles non à faiblement parasitées qu’à celles fortement parasités sur la base de signaux visuels d’infection (présence de points noirs) </w:t>
      </w:r>
      <w:r w:rsidR="00995A35">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5dw7RnSb","properties":{"formattedCitation":"(Rosenqvist &amp; Johansson, 1995)","plainCitation":"(Rosenqvist &amp; Johansson, 1995)","noteIndex":0},"citationItems":[{"id":4108,"uris":["http://zotero.org/groups/2585270/items/U2JAI5KE"],"itemData":{"id":4108,"type":"article-journal","abstract":"The influence of the parasitic trematode,Cryptocotylesp., on male mate choice in a species of pipefish,Syngnathus typhle, was studied. This parasite induces visible black spots in the skin of pipefish, but cannot be transmitted directly from one pipefish to another. In a mate-choice experiment the males spent more time with females with few or no black spots than with females with many black spots. This result was obtained in experiments with natural variation in parasite load, and also in experiments in which black spots were manipulated using tattoo ink. This suggests that males discriminate against parasitized females by using visual cues. In another choice experiment, males did not show any preference between males with or without black spots, suggesting that the discrimination occurs only in a sexual context. There was a negative correlation between parasite load and female fecundity. As a result, males mating with unparasitized females may benefit directly by fertilizing more eggs.","container-title":"Animal Behaviour","DOI":"10.1006/anbe.1995.0133","ISSN":"0003-3472","issue":"4","journalAbbreviation":"Animal Behaviour","language":"en","page":"1039-1045","source":"ScienceDirect","title":"Male avoidance of parasitized females explained by direct benefits in a pipefish","volume":"49","author":[{"family":"Rosenqvist","given":"GUNILLA"},{"family":"Johansson","given":"KERSTIN"}],"issued":{"date-parts":[["1995",4,1]]}}}],"schema":"https://github.com/citation-style-language/schema/raw/master/csl-citation.json"} </w:instrText>
      </w:r>
      <w:r w:rsidR="00995A35">
        <w:rPr>
          <w:rFonts w:asciiTheme="majorHAnsi" w:hAnsiTheme="majorHAnsi" w:cstheme="majorHAnsi"/>
        </w:rPr>
        <w:fldChar w:fldCharType="separate"/>
      </w:r>
      <w:r w:rsidR="00995A35">
        <w:rPr>
          <w:rFonts w:asciiTheme="majorHAnsi" w:hAnsiTheme="majorHAnsi" w:cstheme="majorHAnsi"/>
          <w:noProof/>
        </w:rPr>
        <w:t>(Rosenqvist &amp; Johansson, 1995)</w:t>
      </w:r>
      <w:r w:rsidR="00995A35">
        <w:rPr>
          <w:rFonts w:asciiTheme="majorHAnsi" w:hAnsiTheme="majorHAnsi" w:cstheme="majorHAnsi"/>
        </w:rPr>
        <w:fldChar w:fldCharType="end"/>
      </w:r>
      <w:r w:rsidR="00995A35">
        <w:rPr>
          <w:rFonts w:asciiTheme="majorHAnsi" w:hAnsiTheme="majorHAnsi" w:cstheme="majorHAnsi"/>
        </w:rPr>
        <w:t xml:space="preserve">. </w:t>
      </w:r>
      <w:r w:rsidR="00C72E31">
        <w:rPr>
          <w:rFonts w:asciiTheme="majorHAnsi" w:hAnsiTheme="majorHAnsi" w:cstheme="majorHAnsi"/>
        </w:rPr>
        <w:t xml:space="preserve">D’autre part, le comportement d’un individu infecté peut être influencé par le ou les parasites qui y habitent. </w:t>
      </w:r>
      <w:r w:rsidR="00AB69CC">
        <w:rPr>
          <w:rFonts w:asciiTheme="majorHAnsi" w:hAnsiTheme="majorHAnsi" w:cstheme="majorHAnsi"/>
        </w:rPr>
        <w:t xml:space="preserve">C’est ce qu’on appelle de la manipulation </w:t>
      </w:r>
      <w:r w:rsidR="00843BEE" w:rsidRPr="00E03A3A">
        <w:rPr>
          <w:rFonts w:asciiTheme="majorHAnsi" w:hAnsiTheme="majorHAnsi" w:cstheme="majorHAnsi"/>
        </w:rPr>
        <w:t>comportementale</w:t>
      </w:r>
      <w:r w:rsidR="00AB69CC">
        <w:rPr>
          <w:rFonts w:asciiTheme="majorHAnsi" w:hAnsiTheme="majorHAnsi" w:cstheme="majorHAnsi"/>
        </w:rPr>
        <w:t xml:space="preserve">. </w:t>
      </w:r>
      <w:r w:rsidR="00D901AA">
        <w:rPr>
          <w:rFonts w:asciiTheme="majorHAnsi" w:hAnsiTheme="majorHAnsi" w:cstheme="majorHAnsi"/>
        </w:rPr>
        <w:t xml:space="preserve">Chez </w:t>
      </w:r>
      <w:r w:rsidR="00AB69CC">
        <w:rPr>
          <w:rFonts w:asciiTheme="majorHAnsi" w:hAnsiTheme="majorHAnsi" w:cstheme="majorHAnsi"/>
        </w:rPr>
        <w:t xml:space="preserve">les parasites qui se transmettent via la chaîne trophique, </w:t>
      </w:r>
      <w:r w:rsidR="00D901AA">
        <w:rPr>
          <w:rFonts w:asciiTheme="majorHAnsi" w:hAnsiTheme="majorHAnsi" w:cstheme="majorHAnsi"/>
        </w:rPr>
        <w:t xml:space="preserve">ce genre de manipulation </w:t>
      </w:r>
      <w:r w:rsidR="00AB69CC">
        <w:rPr>
          <w:rFonts w:asciiTheme="majorHAnsi" w:hAnsiTheme="majorHAnsi" w:cstheme="majorHAnsi"/>
        </w:rPr>
        <w:t>peut se manifester par un</w:t>
      </w:r>
      <w:r w:rsidR="00B273BF">
        <w:rPr>
          <w:rFonts w:asciiTheme="majorHAnsi" w:hAnsiTheme="majorHAnsi" w:cstheme="majorHAnsi"/>
        </w:rPr>
        <w:t>e</w:t>
      </w:r>
      <w:r w:rsidR="00AB69CC">
        <w:rPr>
          <w:rFonts w:asciiTheme="majorHAnsi" w:hAnsiTheme="majorHAnsi" w:cstheme="majorHAnsi"/>
        </w:rPr>
        <w:t xml:space="preserve"> augmentation d</w:t>
      </w:r>
      <w:r w:rsidR="00843BEE">
        <w:rPr>
          <w:rFonts w:asciiTheme="majorHAnsi" w:hAnsiTheme="majorHAnsi" w:cstheme="majorHAnsi"/>
        </w:rPr>
        <w:t>u</w:t>
      </w:r>
      <w:r w:rsidR="00AB69CC">
        <w:rPr>
          <w:rFonts w:asciiTheme="majorHAnsi" w:hAnsiTheme="majorHAnsi" w:cstheme="majorHAnsi"/>
        </w:rPr>
        <w:t xml:space="preserve"> contact entre l’hôte in</w:t>
      </w:r>
      <w:r w:rsidR="00843BEE">
        <w:rPr>
          <w:rFonts w:asciiTheme="majorHAnsi" w:hAnsiTheme="majorHAnsi" w:cstheme="majorHAnsi"/>
        </w:rPr>
        <w:t xml:space="preserve">fecté </w:t>
      </w:r>
      <w:r w:rsidR="00AB69CC">
        <w:rPr>
          <w:rFonts w:asciiTheme="majorHAnsi" w:hAnsiTheme="majorHAnsi" w:cstheme="majorHAnsi"/>
        </w:rPr>
        <w:t>et son prédateur (</w:t>
      </w:r>
      <w:r w:rsidR="00843BEE">
        <w:rPr>
          <w:rFonts w:asciiTheme="majorHAnsi" w:hAnsiTheme="majorHAnsi" w:cstheme="majorHAnsi"/>
        </w:rPr>
        <w:t xml:space="preserve">autre hôte du parasite) et/ou par une altération de la réponse comportementale en situation de prédation </w:t>
      </w:r>
      <w:r w:rsidR="00F0645C">
        <w:rPr>
          <w:rFonts w:asciiTheme="majorHAnsi" w:hAnsiTheme="majorHAnsi" w:cstheme="majorHAnsi"/>
        </w:rPr>
        <w:t xml:space="preserve">qui augmente les chances de transmission </w:t>
      </w:r>
      <w:r w:rsidR="00843BEE">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7aTzQU0d","properties":{"formattedCitation":"(K. D. Lafferty &amp; Shaw, 2013)","plainCitation":"(K. D. Lafferty &amp; Shaw, 2013)","dontUpdate":true,"noteIndex":0},"citationItems":[{"id":4746,"uris":["http://zotero.org/groups/2585270/items/ULKVMA3Y"],"itemData":{"id":4746,"type":"article-journal","abstract":"Parasites affect host behavior in several ways. They can alter activity, microhabitats or both. For trophically transmitted parasites (the focus of our study), decreased activity might impair the ability of hosts to respond to final-host predators, and increased activity and altered microhabitat choice might increase contact rates between hosts and final-host predators. In an analysis of trophically transmitted parasites, more parasite groups altered activity than altered microhabitat choice. Parasites that infected vertebrates were more likely to impair the host’s reaction to predators, whereas parasites that infected invertebrates were more likely to increase the host’s contact with predators. The site of infection might affect how parasites manipulate their hosts. For instance, parasites in the central nervous system seem particularly suited to manipulating host behavior. Manipulative parasites commonly occupy the body cavity, muscles and central nervous systems of their hosts. Acanthocephalans in the data set differed from other taxa in that they occurred exclusively in the body cavity of invertebrates. In addition, they were more likely to alter microhabitat choice than activity. Parasites in the body cavity (across parasite types) were more likely to be associated with increased host contact with predators. Parasites can manipulate the host through energetic drain, but most parasites use more sophisticated means. For instance, parasites target four physiological systems that shape behavior in both invertebrates and vertebrates: neural, endocrine, neuromodulatory and immunomodulatory. The interconnections between these systems make it difficult to isolate specific mechanisms of host behavioral manipulation.","container-title":"Journal of Experimental Biology","DOI":"10.1242/jeb.073668","ISSN":"0022-0949","issue":"1","journalAbbreviation":"Journal of Experimental Biology","page":"56-66","source":"Silverchair","title":"Comparing mechanisms of host manipulation across host and parasite taxa","volume":"216","author":[{"family":"Lafferty","given":"Kevin D."},{"family":"Shaw","given":"Jenny C."}],"issued":{"date-parts":[["2013",1,1]]}}}],"schema":"https://github.com/citation-style-language/schema/raw/master/csl-citation.json"} </w:instrText>
      </w:r>
      <w:r w:rsidR="00843BEE">
        <w:rPr>
          <w:rFonts w:asciiTheme="majorHAnsi" w:hAnsiTheme="majorHAnsi" w:cstheme="majorHAnsi"/>
        </w:rPr>
        <w:fldChar w:fldCharType="separate"/>
      </w:r>
      <w:r w:rsidR="004E6599">
        <w:rPr>
          <w:rFonts w:asciiTheme="majorHAnsi" w:hAnsiTheme="majorHAnsi" w:cstheme="majorHAnsi"/>
          <w:noProof/>
        </w:rPr>
        <w:t>( Lafferty &amp; Shaw, 2013)</w:t>
      </w:r>
      <w:r w:rsidR="00843BEE">
        <w:rPr>
          <w:rFonts w:asciiTheme="majorHAnsi" w:hAnsiTheme="majorHAnsi" w:cstheme="majorHAnsi"/>
        </w:rPr>
        <w:fldChar w:fldCharType="end"/>
      </w:r>
      <w:r w:rsidR="00843BEE">
        <w:rPr>
          <w:rFonts w:asciiTheme="majorHAnsi" w:hAnsiTheme="majorHAnsi" w:cstheme="majorHAnsi"/>
        </w:rPr>
        <w:t xml:space="preserve">. </w:t>
      </w:r>
      <w:r w:rsidR="00F0645C">
        <w:rPr>
          <w:rFonts w:asciiTheme="majorHAnsi" w:hAnsiTheme="majorHAnsi" w:cstheme="majorHAnsi"/>
        </w:rPr>
        <w:t xml:space="preserve">En milieu aquatique, l’un des exemples les plus </w:t>
      </w:r>
      <w:r w:rsidR="004E6599">
        <w:rPr>
          <w:rFonts w:asciiTheme="majorHAnsi" w:hAnsiTheme="majorHAnsi" w:cstheme="majorHAnsi"/>
        </w:rPr>
        <w:t>connus</w:t>
      </w:r>
      <w:r w:rsidR="00F0645C">
        <w:rPr>
          <w:rFonts w:asciiTheme="majorHAnsi" w:hAnsiTheme="majorHAnsi" w:cstheme="majorHAnsi"/>
        </w:rPr>
        <w:t xml:space="preserve"> est la manipulation d’</w:t>
      </w:r>
      <w:proofErr w:type="spellStart"/>
      <w:r w:rsidR="00F0645C" w:rsidRPr="00F0645C">
        <w:rPr>
          <w:rFonts w:asciiTheme="majorHAnsi" w:hAnsiTheme="majorHAnsi" w:cstheme="majorHAnsi"/>
          <w:i/>
          <w:iCs/>
        </w:rPr>
        <w:t>Euhaplorchis</w:t>
      </w:r>
      <w:proofErr w:type="spellEnd"/>
      <w:r w:rsidR="00F0645C" w:rsidRPr="00F0645C">
        <w:rPr>
          <w:rFonts w:asciiTheme="majorHAnsi" w:hAnsiTheme="majorHAnsi" w:cstheme="majorHAnsi"/>
          <w:i/>
          <w:iCs/>
        </w:rPr>
        <w:t xml:space="preserve"> </w:t>
      </w:r>
      <w:proofErr w:type="spellStart"/>
      <w:r w:rsidR="00F0645C" w:rsidRPr="00F0645C">
        <w:rPr>
          <w:rFonts w:asciiTheme="majorHAnsi" w:hAnsiTheme="majorHAnsi" w:cstheme="majorHAnsi"/>
          <w:i/>
          <w:iCs/>
        </w:rPr>
        <w:t>californiensis</w:t>
      </w:r>
      <w:proofErr w:type="spellEnd"/>
      <w:r w:rsidR="00F0645C" w:rsidRPr="00F0645C">
        <w:rPr>
          <w:rFonts w:asciiTheme="majorHAnsi" w:hAnsiTheme="majorHAnsi" w:cstheme="majorHAnsi"/>
          <w:i/>
          <w:iCs/>
        </w:rPr>
        <w:t xml:space="preserve"> </w:t>
      </w:r>
      <w:r w:rsidR="00F0645C">
        <w:rPr>
          <w:rFonts w:asciiTheme="majorHAnsi" w:hAnsiTheme="majorHAnsi" w:cstheme="majorHAnsi"/>
        </w:rPr>
        <w:t>(</w:t>
      </w:r>
      <w:proofErr w:type="spellStart"/>
      <w:r w:rsidR="00F0645C">
        <w:rPr>
          <w:rFonts w:asciiTheme="majorHAnsi" w:hAnsiTheme="majorHAnsi" w:cstheme="majorHAnsi"/>
        </w:rPr>
        <w:t>Trematoda</w:t>
      </w:r>
      <w:proofErr w:type="spellEnd"/>
      <w:r w:rsidR="00F0645C">
        <w:rPr>
          <w:rFonts w:asciiTheme="majorHAnsi" w:hAnsiTheme="majorHAnsi" w:cstheme="majorHAnsi"/>
        </w:rPr>
        <w:t>) sur les fondules de Californie (</w:t>
      </w:r>
      <w:proofErr w:type="spellStart"/>
      <w:r w:rsidR="00F0645C" w:rsidRPr="00F0645C">
        <w:rPr>
          <w:rFonts w:asciiTheme="majorHAnsi" w:hAnsiTheme="majorHAnsi" w:cstheme="majorHAnsi"/>
          <w:i/>
          <w:iCs/>
        </w:rPr>
        <w:t>Fundulus</w:t>
      </w:r>
      <w:proofErr w:type="spellEnd"/>
      <w:r w:rsidR="00F0645C" w:rsidRPr="00F0645C">
        <w:rPr>
          <w:rFonts w:asciiTheme="majorHAnsi" w:hAnsiTheme="majorHAnsi" w:cstheme="majorHAnsi"/>
          <w:i/>
          <w:iCs/>
        </w:rPr>
        <w:t xml:space="preserve"> </w:t>
      </w:r>
      <w:proofErr w:type="spellStart"/>
      <w:r w:rsidR="00F0645C" w:rsidRPr="00F0645C">
        <w:rPr>
          <w:rFonts w:asciiTheme="majorHAnsi" w:hAnsiTheme="majorHAnsi" w:cstheme="majorHAnsi"/>
          <w:i/>
          <w:iCs/>
        </w:rPr>
        <w:t>parvipinnis</w:t>
      </w:r>
      <w:proofErr w:type="spellEnd"/>
      <w:r w:rsidR="00F0645C">
        <w:rPr>
          <w:rFonts w:asciiTheme="majorHAnsi" w:hAnsiTheme="majorHAnsi" w:cstheme="majorHAnsi"/>
        </w:rPr>
        <w:t>).</w:t>
      </w:r>
      <w:r w:rsidR="004E6599">
        <w:rPr>
          <w:rFonts w:asciiTheme="majorHAnsi" w:hAnsiTheme="majorHAnsi" w:cstheme="majorHAnsi"/>
        </w:rPr>
        <w:t xml:space="preserve"> Grâce à une approche expérimentale, </w:t>
      </w:r>
      <w:r w:rsidR="004E6599">
        <w:rPr>
          <w:rFonts w:asciiTheme="majorHAnsi" w:hAnsiTheme="majorHAnsi" w:cstheme="majorHAnsi"/>
        </w:rPr>
        <w:fldChar w:fldCharType="begin"/>
      </w:r>
      <w:r w:rsidR="007D6D28">
        <w:rPr>
          <w:rFonts w:asciiTheme="majorHAnsi" w:hAnsiTheme="majorHAnsi" w:cstheme="majorHAnsi"/>
        </w:rPr>
        <w:instrText xml:space="preserve"> ADDIN ZOTERO_ITEM CSL_CITATION {"citationID":"qn8iKDBn","properties":{"formattedCitation":"(K. Lafferty &amp; Morris, 1996)","plainCitation":"(K. Lafferty &amp; Morris, 1996)","dontUpdate":true,"noteIndex":0},"citationItems":[{"id":1806,"uris":["http://zotero.org/groups/2585270/items/D3EA72WM"],"itemData":{"id":1806,"type":"article-journal","abstract":"Parasites that are transmitted from prey to predator are often associated with altered prey behavior. Although many concur that behavior modification is a parasite strategy that facilitates transmission by making parasitized prey easier for predators to capture, there is little evidence from field experiments. We observed that conspicuous behaviors exhibited by killifish (Fundulus parvipinnis) were associated with parasitism by larval trematodes. A field experiment indicated that parasitized fish were substantially more susceptible to predation by final host birds. These results support the behavior-modification hypothesis and emphasize the importance of parasites for predator-prey interactions.","container-title":"Ecology","DOI":"10.2307/2265536","journalAbbreviation":"Ecology","page":"1390-1397","source":"ResearchGate","title":"Altered Behavior of Parasitized Killifish Increases Susceptibility to Predation by Bird Final Hosts","volume":"77","author":[{"family":"Lafferty","given":"Kevin"},{"family":"Morris","given":"Kimo"}],"issued":{"date-parts":[["1996",11,20]]}}}],"schema":"https://github.com/citation-style-language/schema/raw/master/csl-citation.json"} </w:instrText>
      </w:r>
      <w:r w:rsidR="004E6599">
        <w:rPr>
          <w:rFonts w:asciiTheme="majorHAnsi" w:hAnsiTheme="majorHAnsi" w:cstheme="majorHAnsi"/>
        </w:rPr>
        <w:fldChar w:fldCharType="separate"/>
      </w:r>
      <w:r w:rsidR="00307108">
        <w:rPr>
          <w:rFonts w:asciiTheme="majorHAnsi" w:hAnsiTheme="majorHAnsi" w:cstheme="majorHAnsi"/>
          <w:noProof/>
        </w:rPr>
        <w:t xml:space="preserve">Lafferty &amp; Morris, </w:t>
      </w:r>
      <w:r w:rsidR="003418EA">
        <w:rPr>
          <w:rFonts w:asciiTheme="majorHAnsi" w:hAnsiTheme="majorHAnsi" w:cstheme="majorHAnsi"/>
          <w:noProof/>
        </w:rPr>
        <w:t>(</w:t>
      </w:r>
      <w:r w:rsidR="00307108">
        <w:rPr>
          <w:rFonts w:asciiTheme="majorHAnsi" w:hAnsiTheme="majorHAnsi" w:cstheme="majorHAnsi"/>
          <w:noProof/>
        </w:rPr>
        <w:t>1996)</w:t>
      </w:r>
      <w:r w:rsidR="004E6599">
        <w:rPr>
          <w:rFonts w:asciiTheme="majorHAnsi" w:hAnsiTheme="majorHAnsi" w:cstheme="majorHAnsi"/>
        </w:rPr>
        <w:fldChar w:fldCharType="end"/>
      </w:r>
      <w:r w:rsidR="004E6599">
        <w:rPr>
          <w:rFonts w:asciiTheme="majorHAnsi" w:hAnsiTheme="majorHAnsi" w:cstheme="majorHAnsi"/>
        </w:rPr>
        <w:t xml:space="preserve"> ont montré le lien entre l’infection par</w:t>
      </w:r>
      <w:r w:rsidR="004E1369">
        <w:rPr>
          <w:rFonts w:asciiTheme="majorHAnsi" w:hAnsiTheme="majorHAnsi" w:cstheme="majorHAnsi"/>
        </w:rPr>
        <w:t xml:space="preserve"> </w:t>
      </w:r>
      <w:r w:rsidR="004E1369" w:rsidRPr="004E1369">
        <w:rPr>
          <w:rFonts w:asciiTheme="majorHAnsi" w:hAnsiTheme="majorHAnsi" w:cstheme="majorHAnsi"/>
          <w:i/>
          <w:iCs/>
        </w:rPr>
        <w:t xml:space="preserve">E. </w:t>
      </w:r>
      <w:proofErr w:type="spellStart"/>
      <w:r w:rsidR="004E1369" w:rsidRPr="004E1369">
        <w:rPr>
          <w:rFonts w:asciiTheme="majorHAnsi" w:hAnsiTheme="majorHAnsi" w:cstheme="majorHAnsi"/>
          <w:i/>
          <w:iCs/>
        </w:rPr>
        <w:t>californiensis</w:t>
      </w:r>
      <w:proofErr w:type="spellEnd"/>
      <w:r w:rsidR="004E6599">
        <w:rPr>
          <w:rFonts w:asciiTheme="majorHAnsi" w:hAnsiTheme="majorHAnsi" w:cstheme="majorHAnsi"/>
        </w:rPr>
        <w:t xml:space="preserve">, les comportements </w:t>
      </w:r>
      <w:r w:rsidR="004E1369">
        <w:rPr>
          <w:rFonts w:asciiTheme="majorHAnsi" w:hAnsiTheme="majorHAnsi" w:cstheme="majorHAnsi"/>
        </w:rPr>
        <w:t xml:space="preserve">manifestes chez les fondules </w:t>
      </w:r>
      <w:r w:rsidR="004E6599">
        <w:rPr>
          <w:rFonts w:asciiTheme="majorHAnsi" w:hAnsiTheme="majorHAnsi" w:cstheme="majorHAnsi"/>
        </w:rPr>
        <w:t>et le taux de prédation</w:t>
      </w:r>
      <w:r w:rsidR="004E1369">
        <w:rPr>
          <w:rFonts w:asciiTheme="majorHAnsi" w:hAnsiTheme="majorHAnsi" w:cstheme="majorHAnsi"/>
        </w:rPr>
        <w:t xml:space="preserve"> par l’hôte définitif</w:t>
      </w:r>
      <w:r w:rsidR="004E6599">
        <w:rPr>
          <w:rFonts w:asciiTheme="majorHAnsi" w:hAnsiTheme="majorHAnsi" w:cstheme="majorHAnsi"/>
        </w:rPr>
        <w:t>.</w:t>
      </w:r>
    </w:p>
    <w:p w14:paraId="3CDF72D6" w14:textId="77777777" w:rsidR="00C51CB6" w:rsidRPr="00307108" w:rsidRDefault="00C51CB6" w:rsidP="00C51CB6">
      <w:pPr>
        <w:spacing w:line="360" w:lineRule="auto"/>
        <w:rPr>
          <w:rStyle w:val="Numrodepage"/>
          <w:rFonts w:asciiTheme="majorHAnsi" w:hAnsiTheme="majorHAnsi" w:cstheme="majorHAnsi"/>
        </w:rPr>
      </w:pPr>
    </w:p>
    <w:p w14:paraId="73550E64" w14:textId="0238D034" w:rsidR="00F00308" w:rsidRPr="0095680B" w:rsidRDefault="00A97E4D" w:rsidP="008A1BEC">
      <w:pPr>
        <w:spacing w:line="360" w:lineRule="auto"/>
        <w:ind w:firstLine="708"/>
        <w:jc w:val="both"/>
        <w:rPr>
          <w:rStyle w:val="Numrodepage"/>
          <w:rFonts w:asciiTheme="majorHAnsi" w:hAnsiTheme="majorHAnsi" w:cstheme="majorHAnsi"/>
        </w:rPr>
      </w:pPr>
      <w:r>
        <w:rPr>
          <w:rStyle w:val="Numrodepage"/>
          <w:rFonts w:asciiTheme="majorHAnsi" w:hAnsiTheme="majorHAnsi" w:cstheme="majorHAnsi"/>
        </w:rPr>
        <w:t>Comm</w:t>
      </w:r>
      <w:r w:rsidR="00C51CB6">
        <w:rPr>
          <w:rStyle w:val="Numrodepage"/>
          <w:rFonts w:asciiTheme="majorHAnsi" w:hAnsiTheme="majorHAnsi" w:cstheme="majorHAnsi"/>
        </w:rPr>
        <w:t>e mentionné précédemment, l’infection parasitaire peut venir influencer la physiologie et le comportement de leurs hôtes. Conséquemment, leur rôle dans la dynamique des populations</w:t>
      </w:r>
      <w:r w:rsidR="004B2BC4">
        <w:rPr>
          <w:rStyle w:val="Numrodepage"/>
          <w:rFonts w:asciiTheme="majorHAnsi" w:hAnsiTheme="majorHAnsi" w:cstheme="majorHAnsi"/>
        </w:rPr>
        <w:t>-hôtes et communautés biotiques</w:t>
      </w:r>
      <w:r w:rsidR="00C51CB6">
        <w:rPr>
          <w:rStyle w:val="Numrodepage"/>
          <w:rFonts w:asciiTheme="majorHAnsi" w:hAnsiTheme="majorHAnsi" w:cstheme="majorHAnsi"/>
        </w:rPr>
        <w:t xml:space="preserve"> n’est pas à négliger. Dans certains cas extrêmes, </w:t>
      </w:r>
      <w:r w:rsidR="00826801">
        <w:rPr>
          <w:rStyle w:val="Numrodepage"/>
          <w:rFonts w:asciiTheme="majorHAnsi" w:hAnsiTheme="majorHAnsi" w:cstheme="majorHAnsi"/>
        </w:rPr>
        <w:t>la mortalité induite par les effets directs du parasite peut mettre en péril la survie de</w:t>
      </w:r>
      <w:r w:rsidR="0093531C">
        <w:rPr>
          <w:rStyle w:val="Numrodepage"/>
          <w:rFonts w:asciiTheme="majorHAnsi" w:hAnsiTheme="majorHAnsi" w:cstheme="majorHAnsi"/>
        </w:rPr>
        <w:t>s</w:t>
      </w:r>
      <w:r w:rsidR="00826801">
        <w:rPr>
          <w:rStyle w:val="Numrodepage"/>
          <w:rFonts w:asciiTheme="majorHAnsi" w:hAnsiTheme="majorHAnsi" w:cstheme="majorHAnsi"/>
        </w:rPr>
        <w:t xml:space="preserve"> population</w:t>
      </w:r>
      <w:r w:rsidR="0093531C">
        <w:rPr>
          <w:rStyle w:val="Numrodepage"/>
          <w:rFonts w:asciiTheme="majorHAnsi" w:hAnsiTheme="majorHAnsi" w:cstheme="majorHAnsi"/>
        </w:rPr>
        <w:t>s</w:t>
      </w:r>
      <w:r w:rsidR="00826801">
        <w:rPr>
          <w:rStyle w:val="Numrodepage"/>
          <w:rFonts w:asciiTheme="majorHAnsi" w:hAnsiTheme="majorHAnsi" w:cstheme="majorHAnsi"/>
        </w:rPr>
        <w:t xml:space="preserve"> </w:t>
      </w:r>
      <w:r w:rsidR="0093531C">
        <w:rPr>
          <w:rStyle w:val="Numrodepage"/>
          <w:rFonts w:asciiTheme="majorHAnsi" w:hAnsiTheme="majorHAnsi" w:cstheme="majorHAnsi"/>
        </w:rPr>
        <w:fldChar w:fldCharType="begin"/>
      </w:r>
      <w:r w:rsidR="00CE0C9C">
        <w:rPr>
          <w:rStyle w:val="Numrodepage"/>
          <w:rFonts w:asciiTheme="majorHAnsi" w:hAnsiTheme="majorHAnsi" w:cstheme="majorHAnsi"/>
        </w:rPr>
        <w:instrText xml:space="preserve"> ADDIN ZOTERO_ITEM CSL_CITATION {"citationID":"iU0FWRGE","properties":{"formattedCitation":"(Johnsen &amp; Jensen, 1992)","plainCitation":"(Johnsen &amp; Jensen, 1992)","noteIndex":0},"citationItems":[{"id":8114,"uris":["http://zotero.org/groups/2585270/items/3XDQFM67"],"itemData":{"id":8114,"type":"article-journal","abstract":"Gyrodacrylus salaris was most probably introduced to the River Lakselva in 1975 through stocking of Atlantic salmon from an infected hatchery. The parasite population grew rapidly, and the parasite spread throughout the entire watercourse during the summer of 1976. This epidemic situation led to mortality among the young Atlantic salmon, and the density of salmon parr was heavily reduced from 1976 to 1977. The density of salmon parr has remained close to zero since then, while there are no apparent trends toward decrease or increase in the density of brown trout. In spite of the reduced density of young salmon, a new epidemic has developed each year among the few young 0+ and 1+ Atlantic salmon present in the river. Results from successive sampling during the summer of 1987, 1988 and 1989 indicate that most of the presmolt salmon are attacked during their first summer or autumn of life. The infection develops into an epidemic during the first autumn, winter or the next summer. The build-up of the parasite burden on the fish leads in turn to mortality. Norwegian Atlantic salmon probably have no resistance against G. salaris, since the parasite has recently been introduced to Norwegian rivers.","container-title":"Journal of Fish Biology","DOI":"10.1111/j.1095-8649.1992.tb02588.x","ISSN":"1095-8649","issue":"3","language":"en","note":"_eprint: https://onlinelibrary.wiley.com/doi/pdf/10.1111/j.1095-8649.1992.tb02588.x","page":"433-444","source":"Wiley Online Library","title":"Infection of Atlantic salmon, Salmo salar L., by Gyrodactylus salaris, Malmberg 1957, in the River Lakselva, Misvær in northern Norway","volume":"40","author":[{"family":"Johnsen","given":"B. O."},{"family":"Jensen","given":"A. J."}],"issued":{"date-parts":[["1992"]]}}}],"schema":"https://github.com/citation-style-language/schema/raw/master/csl-citation.json"} </w:instrText>
      </w:r>
      <w:r w:rsidR="0093531C">
        <w:rPr>
          <w:rStyle w:val="Numrodepage"/>
          <w:rFonts w:asciiTheme="majorHAnsi" w:hAnsiTheme="majorHAnsi" w:cstheme="majorHAnsi"/>
        </w:rPr>
        <w:fldChar w:fldCharType="separate"/>
      </w:r>
      <w:r w:rsidR="00F20BBD">
        <w:rPr>
          <w:rStyle w:val="Numrodepage"/>
          <w:rFonts w:asciiTheme="majorHAnsi" w:hAnsiTheme="majorHAnsi" w:cstheme="majorHAnsi"/>
          <w:noProof/>
        </w:rPr>
        <w:t>(Johnsen &amp; Jensen, 1992)</w:t>
      </w:r>
      <w:r w:rsidR="0093531C">
        <w:rPr>
          <w:rStyle w:val="Numrodepage"/>
          <w:rFonts w:asciiTheme="majorHAnsi" w:hAnsiTheme="majorHAnsi" w:cstheme="majorHAnsi"/>
        </w:rPr>
        <w:fldChar w:fldCharType="end"/>
      </w:r>
      <w:r w:rsidR="00F20BBD">
        <w:rPr>
          <w:rStyle w:val="Numrodepage"/>
          <w:rFonts w:asciiTheme="majorHAnsi" w:hAnsiTheme="majorHAnsi" w:cstheme="majorHAnsi"/>
        </w:rPr>
        <w:t xml:space="preserve"> allant jusqu’à l’extinction locale dans le cas où reproduction de l’hôte est fortement affectée </w:t>
      </w:r>
      <w:r w:rsidR="00F20BBD">
        <w:rPr>
          <w:rStyle w:val="Numrodepage"/>
          <w:rFonts w:asciiTheme="majorHAnsi" w:hAnsiTheme="majorHAnsi" w:cstheme="majorHAnsi"/>
        </w:rPr>
        <w:fldChar w:fldCharType="begin"/>
      </w:r>
      <w:r w:rsidR="00CE0C9C">
        <w:rPr>
          <w:rStyle w:val="Numrodepage"/>
          <w:rFonts w:asciiTheme="majorHAnsi" w:hAnsiTheme="majorHAnsi" w:cstheme="majorHAnsi"/>
        </w:rPr>
        <w:instrText xml:space="preserve"> ADDIN ZOTERO_ITEM CSL_CITATION {"citationID":"A3StGPu1","properties":{"formattedCitation":"(Boots &amp; Sasaki, 2002)","plainCitation":"(Boots &amp; Sasaki, 2002)","noteIndex":0},"citationItems":[{"id":8117,"uris":["http://zotero.org/groups/2585270/items/HDFPMVS6"],"itemData":{"id":8117,"type":"article-journal","abstract":"General host‐parasite theory suggests that parasites may be implicated in the extinction of their hosts by causing instability that leads to increased risk of stochastic extinction. In contrast, spatially explicit models suggest that the parasite may directly drive the host population to extinction. Here we examine the ecological characteristics of host‐parasite interactions that favor parasite‐driven host extinction. Pair approximations and simulations show that parasites only drive their hosts to extinction when they significantly reduce host reproduction. As a matter of interest, parasites that have a relatively small effect on host death rate are more likely to cause host extinction. Parasite‐driven host extinction occurs at any population size, whereas extinction caused by stochastic effects is less likely to occur in large host populations. Populations may therefore be under threat from parasites that stop host reproduction, and this type of parasite may prove to be the most effective biological pesticide.","container-title":"The American Naturalist","DOI":"10.1086/339996","ISSN":"0003-0147","issue":"6","note":"publisher: The University of Chicago Press","page":"706-713","source":"journals.uchicago.edu (Atypon)","title":"Parasite‐Driven Extinction in Spatially Explicit Host‐Parasite Systems.","volume":"159","author":[{"family":"Boots","given":"Michael"},{"family":"Sasaki","given":"Akira"}],"issued":{"date-parts":[["2002",6]]}}}],"schema":"https://github.com/citation-style-language/schema/raw/master/csl-citation.json"} </w:instrText>
      </w:r>
      <w:r w:rsidR="00F20BBD">
        <w:rPr>
          <w:rStyle w:val="Numrodepage"/>
          <w:rFonts w:asciiTheme="majorHAnsi" w:hAnsiTheme="majorHAnsi" w:cstheme="majorHAnsi"/>
        </w:rPr>
        <w:fldChar w:fldCharType="separate"/>
      </w:r>
      <w:r w:rsidR="00F20BBD">
        <w:rPr>
          <w:rStyle w:val="Numrodepage"/>
          <w:rFonts w:asciiTheme="majorHAnsi" w:hAnsiTheme="majorHAnsi" w:cstheme="majorHAnsi"/>
          <w:noProof/>
        </w:rPr>
        <w:t>(Boots &amp; Sasaki, 2002)</w:t>
      </w:r>
      <w:r w:rsidR="00F20BBD">
        <w:rPr>
          <w:rStyle w:val="Numrodepage"/>
          <w:rFonts w:asciiTheme="majorHAnsi" w:hAnsiTheme="majorHAnsi" w:cstheme="majorHAnsi"/>
        </w:rPr>
        <w:fldChar w:fldCharType="end"/>
      </w:r>
      <w:r w:rsidR="00826801">
        <w:rPr>
          <w:rStyle w:val="Numrodepage"/>
          <w:rFonts w:asciiTheme="majorHAnsi" w:hAnsiTheme="majorHAnsi" w:cstheme="majorHAnsi"/>
        </w:rPr>
        <w:t>.</w:t>
      </w:r>
      <w:r w:rsidR="00491F91">
        <w:rPr>
          <w:rStyle w:val="Numrodepage"/>
          <w:rFonts w:asciiTheme="majorHAnsi" w:hAnsiTheme="majorHAnsi" w:cstheme="majorHAnsi"/>
        </w:rPr>
        <w:t xml:space="preserve"> En effet, chez les espèces qui migrent pour la reproduction, le parasitisme </w:t>
      </w:r>
      <w:r w:rsidR="00DF4082">
        <w:rPr>
          <w:rStyle w:val="Numrodepage"/>
          <w:rFonts w:asciiTheme="majorHAnsi" w:hAnsiTheme="majorHAnsi" w:cstheme="majorHAnsi"/>
        </w:rPr>
        <w:t xml:space="preserve">affectant les performances de nage </w:t>
      </w:r>
      <w:r w:rsidR="00491F91">
        <w:rPr>
          <w:rStyle w:val="Numrodepage"/>
          <w:rFonts w:asciiTheme="majorHAnsi" w:hAnsiTheme="majorHAnsi" w:cstheme="majorHAnsi"/>
        </w:rPr>
        <w:t>serait lié à une diminution d</w:t>
      </w:r>
      <w:r w:rsidR="00DF4082">
        <w:rPr>
          <w:rStyle w:val="Numrodepage"/>
          <w:rFonts w:asciiTheme="majorHAnsi" w:hAnsiTheme="majorHAnsi" w:cstheme="majorHAnsi"/>
        </w:rPr>
        <w:t xml:space="preserve">u nombre </w:t>
      </w:r>
      <w:r w:rsidR="00DD763D">
        <w:rPr>
          <w:rStyle w:val="Numrodepage"/>
          <w:rFonts w:asciiTheme="majorHAnsi" w:hAnsiTheme="majorHAnsi" w:cstheme="majorHAnsi"/>
        </w:rPr>
        <w:t>d’individus qui atteignent leur site de fraie</w:t>
      </w:r>
      <w:r w:rsidR="00DF4082">
        <w:rPr>
          <w:rStyle w:val="Numrodepage"/>
          <w:rFonts w:asciiTheme="majorHAnsi" w:hAnsiTheme="majorHAnsi" w:cstheme="majorHAnsi"/>
        </w:rPr>
        <w:t xml:space="preserve"> </w:t>
      </w:r>
      <w:r w:rsidR="00DF4082">
        <w:rPr>
          <w:rStyle w:val="Numrodepage"/>
          <w:rFonts w:asciiTheme="majorHAnsi" w:hAnsiTheme="majorHAnsi" w:cstheme="majorHAnsi"/>
        </w:rPr>
        <w:fldChar w:fldCharType="begin"/>
      </w:r>
      <w:r w:rsidR="00CE0C9C">
        <w:rPr>
          <w:rStyle w:val="Numrodepage"/>
          <w:rFonts w:asciiTheme="majorHAnsi" w:hAnsiTheme="majorHAnsi" w:cstheme="majorHAnsi"/>
        </w:rPr>
        <w:instrText xml:space="preserve"> ADDIN ZOTERO_ITEM CSL_CITATION {"citationID":"erhPHKpX","properties":{"formattedCitation":"(Palstra et al., 2007; Poulin &amp; de\\uc0\\u160{}Angeli Dutra, 2021)","plainCitation":"(Palstra et al., 2007; Poulin &amp; de Angeli Dutra, 2021)","noteIndex":0},"citationItems":[{"id":8122,"uris":["http://zotero.org/groups/2585270/items/9K66CTBC"],"itemData":{"id":8122,"type":"article-journal","abstract":"Infection with the swim-bladder parasite Anguillicola crassus is\nsuggested as one of the principal causes of the collapse of the\nEuropean eel population. This nematode has been introduced in Europe\nfrom Asia in the 80s and parasitized in a short time Anguilla eel\nspecies in different geographical regions across the globe. The\nparasites drain energy due to their sanguivorous feeding and they cause\nmechanical damage on the swim-bladder wall. These two effects are\nhypothesized to impair the spawning migration of the European eel. In\nthis study, we have investigated both effects on swimming performance.\nWe hypothesized that parasitic sanguivorous activities - related to\nparasite weight - reduce swimming endurance, while mechanical damage of\nthe swim-bladder impairs buoyancy control. Eighty eels suffering\nvarious degrees of infection were introduced in swim-tunnels and\nsubjected to a swimming fitness test. The relation between A. crassus\ninfection and swimming efficiency was measured for large female silver\neels swimming at various speeds. Infected eels had lower cruising\nspeeds and a higher cost of transport. Eels without parasites, but with\na damaged swim-bladder showed similar effects. Almost half of the eels\nthat contained damaged swim-bladders (43%) stopped swimming at low\naerobic swimming speeds (&lt; 0.7 m/s). Simulated migration trials in a\nrecent related study have confirmed that eels with a high parasite\nlevel or with damaged swim-bladder show early migration failure (&lt;\n1000-km). Reduced swimming performance appears to be associated with\nswim-bladder dysfunction. As we found that especially silver eels have\nmuch higher infection levels than yellow eels, it is concluded that\nmigrating silver eels with severely infected or damaged swim-bladders\nare unable to reach the spawning grounds. (c) 2007 Elsevier B.V. All\nrights reserved.","container-title":"JOURNAL OF EXPERIMENTAL MARINE BIOLOGY AND ECOLOGY","ISSN":"0022-0981","issue":"1","language":"en","note":"number: 1\npublisher: Elsevier","page":"244-256","source":"real.mtak.hu","title":"Swimming performance of silver eels is severely impaired by the swim-bladder parasite Anguillicola crassus","volume":"352","author":[{"family":"Palstra","given":"A. P."},{"family":"Heppener","given":"D. F. M."},{"family":"Ginneken","given":"V. J. T.","dropping-particle":"van"},{"family":"Székely","given":"Csaba"}],"issued":{"date-parts":[["2007"]]}}},{"id":8124,"uris":["http://zotero.org/groups/2585270/items/AT527P3A"],"itemData":{"id":8124,"type":"article-journal","abstract":"Migrations, i.e. the recurring, roundtrip movement of animals between distant and distinct habitats, occur among diverse metazoan taxa. Although traditionally linked to avoidance of food shortages, predators or harsh abiotic conditions, there is increasing evidence that parasites may have played a role in the evolution of migration. On the one hand, selective pressures from parasites can favour migratory strategies that allow either avoidance of infections or recovery from them. On the other hand, infected animals incur physiological costs that may limit their migratory abilities, affecting their speed, the timing of their departure or arrival, and/or their condition upon reaching their destination. During migration, reduced immunocompetence as well as exposure to different external conditions and parasite infective stages can influence infection dynamics. Here, we first explore whether parasites represent extra costs for their hosts during migration. We then review how infection dynamics and infection risk are affected by host migration, thereby considering parasites as both causes and consequences of migration. We also evaluate the comparative evidence testing the hypothesis that migratory species harbour a richer parasite fauna than their closest free-living relatives, finding general support for the hypothesis. Then we consider the implications of host migratory behaviour for parasite ecology and evolution, which have received much less attention. Parasites of migratory hosts may achieve much greater spatial dispersal than those of non-migratory hosts, expanding their geographical range, and providing more opportunities for host-switching. Exploiting migratory hosts also exerts pressures on the parasite to adapt its phenology and life-cycle duration, including the timing of major developmental, reproduction and transmission events. Natural selection may even favour parasites that manipulate their host's migratory strategy in ways that can enhance parasite transmission. Finally, we propose a simple integrated framework based on eco-evolutionary feedbacks to consider the reciprocal selection pressures acting on migratory hosts and their parasites. Host migratory strategies and parasite traits evolve in tandem, each acting on the other along two-way causal paths and feedback loops. Their likely adjustments to predicted climate change will be understood best from this coevolutionary perspective.","container-title":"Biological Reviews","DOI":"10.1111/brv.12704","ISSN":"1469-185X","issue":"4","language":"en","license":"© 2021 Cambridge Philosophical Society","note":"_eprint: https://onlinelibrary.wiley.com/doi/pdf/10.1111/brv.12704","page":"1331-1348","source":"Wiley Online Library","title":"Animal migrations and parasitism: reciprocal effects within a unified framework","title-short":"Animal migrations and parasitism","volume":"96","author":[{"family":"Poulin","given":"Robert"},{"family":"Angeli Dutra","given":"Daniela","non-dropping-particle":"de"}],"issued":{"date-parts":[["2021"]]}}}],"schema":"https://github.com/citation-style-language/schema/raw/master/csl-citation.json"} </w:instrText>
      </w:r>
      <w:r w:rsidR="00DF4082">
        <w:rPr>
          <w:rStyle w:val="Numrodepage"/>
          <w:rFonts w:asciiTheme="majorHAnsi" w:hAnsiTheme="majorHAnsi" w:cstheme="majorHAnsi"/>
        </w:rPr>
        <w:fldChar w:fldCharType="separate"/>
      </w:r>
      <w:r w:rsidR="00053B43" w:rsidRPr="002D5B5C">
        <w:rPr>
          <w:rFonts w:ascii="Calibri Light" w:hAnsiTheme="majorHAnsi" w:cs="Calibri Light"/>
          <w:kern w:val="0"/>
        </w:rPr>
        <w:t>(Palstra et al., 2007; Poulin &amp; de Angeli Dutra, 2021)</w:t>
      </w:r>
      <w:r w:rsidR="00DF4082">
        <w:rPr>
          <w:rStyle w:val="Numrodepage"/>
          <w:rFonts w:asciiTheme="majorHAnsi" w:hAnsiTheme="majorHAnsi" w:cstheme="majorHAnsi"/>
        </w:rPr>
        <w:fldChar w:fldCharType="end"/>
      </w:r>
      <w:r w:rsidR="00DD763D" w:rsidRPr="002D5B5C">
        <w:rPr>
          <w:rStyle w:val="Numrodepage"/>
          <w:rFonts w:asciiTheme="majorHAnsi" w:hAnsiTheme="majorHAnsi" w:cstheme="majorHAnsi"/>
        </w:rPr>
        <w:t>.</w:t>
      </w:r>
      <w:r w:rsidR="00F00308" w:rsidRPr="002D5B5C">
        <w:rPr>
          <w:rStyle w:val="Numrodepage"/>
          <w:rFonts w:asciiTheme="majorHAnsi" w:hAnsiTheme="majorHAnsi" w:cstheme="majorHAnsi"/>
        </w:rPr>
        <w:t xml:space="preserve"> </w:t>
      </w:r>
      <w:r w:rsidR="002D5B5C" w:rsidRPr="002D5B5C">
        <w:rPr>
          <w:rStyle w:val="Numrodepage"/>
          <w:rFonts w:asciiTheme="majorHAnsi" w:hAnsiTheme="majorHAnsi" w:cstheme="majorHAnsi"/>
        </w:rPr>
        <w:t xml:space="preserve">Outre la </w:t>
      </w:r>
      <w:r w:rsidR="002D5B5C">
        <w:rPr>
          <w:rStyle w:val="Numrodepage"/>
          <w:rFonts w:asciiTheme="majorHAnsi" w:hAnsiTheme="majorHAnsi" w:cstheme="majorHAnsi"/>
        </w:rPr>
        <w:t xml:space="preserve">mortalité des individus-hôtes, les parasites peuvent influencer la distribution et la structure </w:t>
      </w:r>
      <w:r w:rsidR="00370363">
        <w:rPr>
          <w:rStyle w:val="Numrodepage"/>
          <w:rFonts w:asciiTheme="majorHAnsi" w:hAnsiTheme="majorHAnsi" w:cstheme="majorHAnsi"/>
        </w:rPr>
        <w:t xml:space="preserve">spatiale </w:t>
      </w:r>
      <w:r w:rsidR="002D5B5C">
        <w:rPr>
          <w:rStyle w:val="Numrodepage"/>
          <w:rFonts w:asciiTheme="majorHAnsi" w:hAnsiTheme="majorHAnsi" w:cstheme="majorHAnsi"/>
        </w:rPr>
        <w:t xml:space="preserve">des populations-hôtes </w:t>
      </w:r>
      <w:r w:rsidR="007C4E4D">
        <w:rPr>
          <w:rStyle w:val="Numrodepage"/>
          <w:rFonts w:asciiTheme="majorHAnsi" w:hAnsiTheme="majorHAnsi" w:cstheme="majorHAnsi"/>
        </w:rPr>
        <w:fldChar w:fldCharType="begin"/>
      </w:r>
      <w:r w:rsidR="007C4E4D">
        <w:rPr>
          <w:rStyle w:val="Numrodepage"/>
          <w:rFonts w:asciiTheme="majorHAnsi" w:hAnsiTheme="majorHAnsi" w:cstheme="majorHAnsi"/>
        </w:rPr>
        <w:instrText xml:space="preserve"> ADDIN ZOTERO_ITEM CSL_CITATION {"citationID":"HzLWFy1e","properties":{"formattedCitation":"(Tompkins et al., 2002)","plainCitation":"(Tompkins et al., 2002)","noteIndex":0},"citationItems":[{"id":9674,"uris":["http://zotero.org/groups/2585270/items/9APUCUPX"],"itemData":{"id":9674,"type":"chapter","event-place":"Oxford","language":"en","note":"number-of-pages: 18","page":"45-62","publisher":"Oxford University Press","publisher-place":"Oxford","source":"eprints.lancs.ac.uk","title":"Parasites and host population dynamics.","URL":"https://eprints.lancs.ac.uk/id/eprint/9036/","author":[{"family":"Tompkins","given":"D. M."},{"family":"Arneberg","given":"P."},{"family":"Begon","given":"M. E."},{"family":"Cattadori","given":"I. M."},{"family":"Greenman","given":"J. V."},{"family":"Heesterbeek","given":"J. A. P."},{"family":"Hudson","given":"P. J."},{"family":"Newborn","given":"D."},{"family":"Pugliese","given":"A."},{"family":"Rizzoli","given":"A. P."},{"family":"Rosa","given":"R."},{"family":"Wilson","given":"Kenneth"}],"editor":[{"family":"Hudson","given":"P. J."},{"family":"Rizzoli","given":"A."},{"family":"Grenfell","given":"B. T."},{"family":"Heesterbeek","given":"J. A. P."},{"family":"Dobson","given":"A. P."}],"accessed":{"date-parts":[["2023",12,31]]},"issued":{"date-parts":[["2002"]]}}}],"schema":"https://github.com/citation-style-language/schema/raw/master/csl-citation.json"} </w:instrText>
      </w:r>
      <w:r w:rsidR="007C4E4D">
        <w:rPr>
          <w:rStyle w:val="Numrodepage"/>
          <w:rFonts w:asciiTheme="majorHAnsi" w:hAnsiTheme="majorHAnsi" w:cstheme="majorHAnsi"/>
        </w:rPr>
        <w:fldChar w:fldCharType="separate"/>
      </w:r>
      <w:r w:rsidR="007C4E4D">
        <w:rPr>
          <w:rStyle w:val="Numrodepage"/>
          <w:rFonts w:asciiTheme="majorHAnsi" w:hAnsiTheme="majorHAnsi" w:cstheme="majorHAnsi"/>
          <w:noProof/>
        </w:rPr>
        <w:t>(Tompkins et al., 2002)</w:t>
      </w:r>
      <w:r w:rsidR="007C4E4D">
        <w:rPr>
          <w:rStyle w:val="Numrodepage"/>
          <w:rFonts w:asciiTheme="majorHAnsi" w:hAnsiTheme="majorHAnsi" w:cstheme="majorHAnsi"/>
        </w:rPr>
        <w:fldChar w:fldCharType="end"/>
      </w:r>
      <w:r w:rsidR="002D5B5C">
        <w:rPr>
          <w:rStyle w:val="Numrodepage"/>
          <w:rFonts w:asciiTheme="majorHAnsi" w:hAnsiTheme="majorHAnsi" w:cstheme="majorHAnsi"/>
        </w:rPr>
        <w:t xml:space="preserve">. Par exemple, chez les amphipodes </w:t>
      </w:r>
      <w:proofErr w:type="spellStart"/>
      <w:r w:rsidR="002D5B5C" w:rsidRPr="002D5B5C">
        <w:rPr>
          <w:rStyle w:val="Numrodepage"/>
          <w:rFonts w:asciiTheme="majorHAnsi" w:hAnsiTheme="majorHAnsi" w:cstheme="majorHAnsi"/>
          <w:i/>
          <w:iCs/>
        </w:rPr>
        <w:t>Talorchestia</w:t>
      </w:r>
      <w:proofErr w:type="spellEnd"/>
      <w:r w:rsidR="002D5B5C" w:rsidRPr="002D5B5C">
        <w:rPr>
          <w:rStyle w:val="Numrodepage"/>
          <w:rFonts w:asciiTheme="majorHAnsi" w:hAnsiTheme="majorHAnsi" w:cstheme="majorHAnsi"/>
          <w:i/>
          <w:iCs/>
        </w:rPr>
        <w:t xml:space="preserve"> </w:t>
      </w:r>
      <w:proofErr w:type="spellStart"/>
      <w:r w:rsidR="002D5B5C" w:rsidRPr="002D5B5C">
        <w:rPr>
          <w:rStyle w:val="Numrodepage"/>
          <w:rFonts w:asciiTheme="majorHAnsi" w:hAnsiTheme="majorHAnsi" w:cstheme="majorHAnsi"/>
          <w:i/>
          <w:iCs/>
        </w:rPr>
        <w:t>quoyana</w:t>
      </w:r>
      <w:proofErr w:type="spellEnd"/>
      <w:r w:rsidR="002D5B5C">
        <w:rPr>
          <w:rStyle w:val="Numrodepage"/>
          <w:rFonts w:asciiTheme="majorHAnsi" w:hAnsiTheme="majorHAnsi" w:cstheme="majorHAnsi"/>
        </w:rPr>
        <w:t xml:space="preserve"> infectés par des nématodes parasites</w:t>
      </w:r>
      <w:r w:rsidR="00A96328">
        <w:rPr>
          <w:rStyle w:val="Numrodepage"/>
          <w:rFonts w:asciiTheme="majorHAnsi" w:hAnsiTheme="majorHAnsi" w:cstheme="majorHAnsi"/>
        </w:rPr>
        <w:t>,</w:t>
      </w:r>
      <w:r w:rsidR="002D5B5C">
        <w:rPr>
          <w:rStyle w:val="Numrodepage"/>
          <w:rFonts w:asciiTheme="majorHAnsi" w:hAnsiTheme="majorHAnsi" w:cstheme="majorHAnsi"/>
        </w:rPr>
        <w:t xml:space="preserve"> on observe une sé</w:t>
      </w:r>
      <w:r w:rsidR="00A96328">
        <w:rPr>
          <w:rStyle w:val="Numrodepage"/>
          <w:rFonts w:asciiTheme="majorHAnsi" w:hAnsiTheme="majorHAnsi" w:cstheme="majorHAnsi"/>
        </w:rPr>
        <w:t>grégation</w:t>
      </w:r>
      <w:r w:rsidR="00370363">
        <w:rPr>
          <w:rStyle w:val="Numrodepage"/>
          <w:rFonts w:asciiTheme="majorHAnsi" w:hAnsiTheme="majorHAnsi" w:cstheme="majorHAnsi"/>
        </w:rPr>
        <w:t xml:space="preserve"> spatiale selon la profondeur d’enfouissement entre les individus infectés par de long</w:t>
      </w:r>
      <w:r>
        <w:rPr>
          <w:rStyle w:val="Numrodepage"/>
          <w:rFonts w:asciiTheme="majorHAnsi" w:hAnsiTheme="majorHAnsi" w:cstheme="majorHAnsi"/>
        </w:rPr>
        <w:t>s</w:t>
      </w:r>
      <w:r w:rsidR="00370363">
        <w:rPr>
          <w:rStyle w:val="Numrodepage"/>
          <w:rFonts w:asciiTheme="majorHAnsi" w:hAnsiTheme="majorHAnsi" w:cstheme="majorHAnsi"/>
        </w:rPr>
        <w:t xml:space="preserve"> vers et les individus infectés par de plus petits vers </w:t>
      </w:r>
      <w:r w:rsidR="00370363">
        <w:rPr>
          <w:rStyle w:val="Numrodepage"/>
          <w:rFonts w:asciiTheme="majorHAnsi" w:hAnsiTheme="majorHAnsi" w:cstheme="majorHAnsi"/>
        </w:rPr>
        <w:fldChar w:fldCharType="begin"/>
      </w:r>
      <w:r w:rsidR="00CE0C9C">
        <w:rPr>
          <w:rStyle w:val="Numrodepage"/>
          <w:rFonts w:asciiTheme="majorHAnsi" w:hAnsiTheme="majorHAnsi" w:cstheme="majorHAnsi"/>
        </w:rPr>
        <w:instrText xml:space="preserve"> ADDIN ZOTERO_ITEM CSL_CITATION {"citationID":"NWdXD7GF","properties":{"formattedCitation":"(Poulin &amp; Latham, 2002)","plainCitation":"(Poulin &amp; Latham, 2002)","noteIndex":0},"citationItems":[{"id":8173,"uris":["http://zotero.org/groups/2585270/items/52226E6P"],"itemData":{"id":8173,"type":"article-journal","abstract":"Talitrid amphipods spend their days burrowed in sand to avoid predators as well as desiccation and heat stress, although other factors may influence burrowing depth. We investigated the potential role of mermithid nematode parasites in determining burrowing depth in the amphipod Talorchestia quoyana. Mermithids grow as parasites inside amphipods until they reach adulthood, when they must emerge from their host into moist sand to complete their life cycle and reproduce. When allowed to burrow to a depth of their choice in experimental situations, large amphipods burrowed deeper than small ones. In addition, deep-burrowing amphipods were more likely to be infected by mermithid nematodes, and harboured longer worms, on average, than amphipods that burrowed close to the sand surface. This last result is not an artefact of the larger size of deep-burrowing amphipods: the increase in worm length with increasing depth was found after statistical correction for host size. In other words, amphipods that burrowed deeper harboured longer worms than expected based on their body size, whereas those that stayed near the surface of the sand column harboured worms shorter than one would expect based on host size. This implies that the greater burrowing depth of infected amphipods is a consequence, and not a cause, of infection. These results emphasize the importance of parasitism as a determinant of the small-scale spatial distribution of their hosts.","container-title":"Animal Behaviour","DOI":"10.1006/anbe.2001.1938","ISSN":"0003-3472","issue":"2","journalAbbreviation":"Animal Behaviour","page":"269-275","source":"ScienceDirect","title":"Parasitism and the burrowing depth of the beach hopper Talorchestia quoyana (Amphipoda: Talitridae)","title-short":"Parasitism and the burrowing depth of the beach hopper Talorchestia quoyana (Amphipoda","volume":"63","author":[{"family":"Poulin","given":"Robert"},{"family":"Latham","given":"A. David M"}],"issued":{"date-parts":[["2002",2,1]]}}}],"schema":"https://github.com/citation-style-language/schema/raw/master/csl-citation.json"} </w:instrText>
      </w:r>
      <w:r w:rsidR="00370363">
        <w:rPr>
          <w:rStyle w:val="Numrodepage"/>
          <w:rFonts w:asciiTheme="majorHAnsi" w:hAnsiTheme="majorHAnsi" w:cstheme="majorHAnsi"/>
        </w:rPr>
        <w:fldChar w:fldCharType="separate"/>
      </w:r>
      <w:r w:rsidR="00370363">
        <w:rPr>
          <w:rStyle w:val="Numrodepage"/>
          <w:rFonts w:asciiTheme="majorHAnsi" w:hAnsiTheme="majorHAnsi" w:cstheme="majorHAnsi"/>
          <w:noProof/>
        </w:rPr>
        <w:t>(Poulin &amp; Latham, 2002)</w:t>
      </w:r>
      <w:r w:rsidR="00370363">
        <w:rPr>
          <w:rStyle w:val="Numrodepage"/>
          <w:rFonts w:asciiTheme="majorHAnsi" w:hAnsiTheme="majorHAnsi" w:cstheme="majorHAnsi"/>
        </w:rPr>
        <w:fldChar w:fldCharType="end"/>
      </w:r>
      <w:r w:rsidR="00370363">
        <w:rPr>
          <w:rStyle w:val="Numrodepage"/>
          <w:rFonts w:asciiTheme="majorHAnsi" w:hAnsiTheme="majorHAnsi" w:cstheme="majorHAnsi"/>
        </w:rPr>
        <w:t>.</w:t>
      </w:r>
      <w:r w:rsidR="009C6162">
        <w:rPr>
          <w:rStyle w:val="Numrodepage"/>
          <w:rFonts w:asciiTheme="majorHAnsi" w:hAnsiTheme="majorHAnsi" w:cstheme="majorHAnsi"/>
        </w:rPr>
        <w:t xml:space="preserve"> </w:t>
      </w:r>
      <w:r w:rsidR="009C6162">
        <w:rPr>
          <w:rStyle w:val="Numrodepage"/>
          <w:rFonts w:asciiTheme="majorHAnsi" w:hAnsiTheme="majorHAnsi" w:cstheme="majorHAnsi"/>
        </w:rPr>
        <w:fldChar w:fldCharType="begin"/>
      </w:r>
      <w:r w:rsidR="00CE0C9C">
        <w:rPr>
          <w:rStyle w:val="Numrodepage"/>
          <w:rFonts w:asciiTheme="majorHAnsi" w:hAnsiTheme="majorHAnsi" w:cstheme="majorHAnsi"/>
        </w:rPr>
        <w:instrText xml:space="preserve"> ADDIN ZOTERO_ITEM CSL_CITATION {"citationID":"OTVBdaFz","properties":{"formattedCitation":"(Miura et al., 2006)","plainCitation":"(Miura et al., 2006)","dontUpdate":true,"noteIndex":0},"citationItems":[{"id":8170,"uris":["http://zotero.org/groups/2585270/items/8CJQ2TMB"],"itemData":{"id":8170,"type":"article-journal","abstract":"By modifying the behaviour and morphology of hosts, parasites may strongly impact host individuals, populations and communities. We examined the effects of a common trematode parasite on its snail host, Batillaria cumingi (Batillariidae). This widespread snail is usually the most abundant invertebrate in salt marshes and mudflats of the northeastern coast of Asia. More than half (52.6%, n=1360) of the snails in our study were infected. We found that snails living in the lower intertidal zone were markedly larger and exhibited different shell morphology than those in the upper intertidal zone. The large morphotypes in the lower tidal zone were all infected by the trematode, Cercaria batillariae (Heterophyidae). We used a transplant experiment, a mark-and-recapture experiment and stable carbon isotope ratios to reveal that snails infected by the trematode move to the lower intertidal zone, resume growth after maturation and consume different resources. By simultaneously changing the morphology and behaviour of individual hosts, this parasite alters the demographics and potentially modifies resource use of the snail population. Since trematodes are common and often abundant in marine and freshwater habitats throughout the world, their effects potentially alter food webs in many systems.","container-title":"Proceedings of the Royal Society B: Biological Sciences","DOI":"10.1098/rspb.2005.3451","ISSN":"0962-8452","issue":"1592","journalAbbreviation":"Proc Biol Sci","note":"PMID: 16777719\nPMCID: PMC1560305","page":"1323-1328","source":"PubMed Central","title":"Parasites alter host phenotype and may create a new ecological niche for snail hosts","volume":"273","author":[{"family":"Miura","given":"Osamu"},{"family":"Kuris","given":"Armand M"},{"family":"Torchin","given":"Mark E"},{"family":"Hechinger","given":"Ryan F"},{"family":"Chiba","given":"Satoshi"}],"issued":{"date-parts":[["2006",6,7]]}}}],"schema":"https://github.com/citation-style-language/schema/raw/master/csl-citation.json"} </w:instrText>
      </w:r>
      <w:r w:rsidR="009C6162">
        <w:rPr>
          <w:rStyle w:val="Numrodepage"/>
          <w:rFonts w:asciiTheme="majorHAnsi" w:hAnsiTheme="majorHAnsi" w:cstheme="majorHAnsi"/>
        </w:rPr>
        <w:fldChar w:fldCharType="separate"/>
      </w:r>
      <w:r w:rsidR="009C6162" w:rsidRPr="005E71AA">
        <w:rPr>
          <w:rStyle w:val="Numrodepage"/>
          <w:rFonts w:asciiTheme="majorHAnsi" w:hAnsiTheme="majorHAnsi" w:cstheme="majorHAnsi"/>
          <w:noProof/>
        </w:rPr>
        <w:t xml:space="preserve">Miura et al. </w:t>
      </w:r>
      <w:r w:rsidR="009C6162" w:rsidRPr="00145C0A">
        <w:rPr>
          <w:rStyle w:val="Numrodepage"/>
          <w:rFonts w:asciiTheme="majorHAnsi" w:hAnsiTheme="majorHAnsi" w:cstheme="majorHAnsi"/>
          <w:noProof/>
        </w:rPr>
        <w:t>(2006)</w:t>
      </w:r>
      <w:r w:rsidR="009C6162">
        <w:rPr>
          <w:rStyle w:val="Numrodepage"/>
          <w:rFonts w:asciiTheme="majorHAnsi" w:hAnsiTheme="majorHAnsi" w:cstheme="majorHAnsi"/>
        </w:rPr>
        <w:fldChar w:fldCharType="end"/>
      </w:r>
      <w:r w:rsidR="009C6162" w:rsidRPr="00145C0A">
        <w:rPr>
          <w:rStyle w:val="Numrodepage"/>
          <w:rFonts w:asciiTheme="majorHAnsi" w:hAnsiTheme="majorHAnsi" w:cstheme="majorHAnsi"/>
        </w:rPr>
        <w:t xml:space="preserve"> </w:t>
      </w:r>
      <w:r w:rsidR="00145C0A" w:rsidRPr="00145C0A">
        <w:rPr>
          <w:rStyle w:val="Numrodepage"/>
          <w:rFonts w:asciiTheme="majorHAnsi" w:hAnsiTheme="majorHAnsi" w:cstheme="majorHAnsi"/>
        </w:rPr>
        <w:t xml:space="preserve">par une </w:t>
      </w:r>
      <w:r w:rsidR="00A96328" w:rsidRPr="00145C0A">
        <w:rPr>
          <w:rStyle w:val="Numrodepage"/>
          <w:rFonts w:asciiTheme="majorHAnsi" w:hAnsiTheme="majorHAnsi" w:cstheme="majorHAnsi"/>
        </w:rPr>
        <w:t>expérience</w:t>
      </w:r>
      <w:r w:rsidR="00145C0A" w:rsidRPr="00145C0A">
        <w:rPr>
          <w:rStyle w:val="Numrodepage"/>
          <w:rFonts w:asciiTheme="majorHAnsi" w:hAnsiTheme="majorHAnsi" w:cstheme="majorHAnsi"/>
        </w:rPr>
        <w:t xml:space="preserve"> de </w:t>
      </w:r>
      <w:r w:rsidR="00145C0A" w:rsidRPr="00145C0A">
        <w:rPr>
          <w:rStyle w:val="Numrodepage"/>
          <w:rFonts w:asciiTheme="majorHAnsi" w:hAnsiTheme="majorHAnsi" w:cstheme="majorHAnsi"/>
        </w:rPr>
        <w:lastRenderedPageBreak/>
        <w:t>transplantation et de marquage-recapture, ont montré que les escargots (</w:t>
      </w:r>
      <w:proofErr w:type="spellStart"/>
      <w:r w:rsidR="00145C0A" w:rsidRPr="00145C0A">
        <w:rPr>
          <w:rStyle w:val="Numrodepage"/>
          <w:rFonts w:asciiTheme="majorHAnsi" w:hAnsiTheme="majorHAnsi" w:cstheme="majorHAnsi"/>
          <w:i/>
          <w:iCs/>
        </w:rPr>
        <w:t>Batillaria</w:t>
      </w:r>
      <w:proofErr w:type="spellEnd"/>
      <w:r w:rsidR="00145C0A" w:rsidRPr="00145C0A">
        <w:rPr>
          <w:rStyle w:val="Numrodepage"/>
          <w:rFonts w:asciiTheme="majorHAnsi" w:hAnsiTheme="majorHAnsi" w:cstheme="majorHAnsi"/>
          <w:i/>
          <w:iCs/>
        </w:rPr>
        <w:t xml:space="preserve"> </w:t>
      </w:r>
      <w:proofErr w:type="spellStart"/>
      <w:r w:rsidR="00145C0A" w:rsidRPr="00145C0A">
        <w:rPr>
          <w:rStyle w:val="Numrodepage"/>
          <w:rFonts w:asciiTheme="majorHAnsi" w:hAnsiTheme="majorHAnsi" w:cstheme="majorHAnsi"/>
          <w:i/>
          <w:iCs/>
        </w:rPr>
        <w:t>cumingi</w:t>
      </w:r>
      <w:proofErr w:type="spellEnd"/>
      <w:r w:rsidR="00145C0A" w:rsidRPr="00145C0A">
        <w:rPr>
          <w:rStyle w:val="Numrodepage"/>
          <w:rFonts w:asciiTheme="majorHAnsi" w:hAnsiTheme="majorHAnsi" w:cstheme="majorHAnsi"/>
        </w:rPr>
        <w:t>) infectés qui habitent les marais salés se déplacent plus bas dans la zone intertidale qui les escargots non</w:t>
      </w:r>
      <w:r>
        <w:rPr>
          <w:rStyle w:val="Numrodepage"/>
          <w:rFonts w:asciiTheme="majorHAnsi" w:hAnsiTheme="majorHAnsi" w:cstheme="majorHAnsi"/>
        </w:rPr>
        <w:t xml:space="preserve"> </w:t>
      </w:r>
      <w:r w:rsidR="00145C0A" w:rsidRPr="00145C0A">
        <w:rPr>
          <w:rStyle w:val="Numrodepage"/>
          <w:rFonts w:asciiTheme="majorHAnsi" w:hAnsiTheme="majorHAnsi" w:cstheme="majorHAnsi"/>
        </w:rPr>
        <w:t>infectés ainsi changeant l’arrangement spatial de la population, ce qui pourrait avoir un effet potenti</w:t>
      </w:r>
      <w:r w:rsidR="00145C0A">
        <w:rPr>
          <w:rStyle w:val="Numrodepage"/>
          <w:rFonts w:asciiTheme="majorHAnsi" w:hAnsiTheme="majorHAnsi" w:cstheme="majorHAnsi"/>
        </w:rPr>
        <w:t>e</w:t>
      </w:r>
      <w:r w:rsidR="00145C0A" w:rsidRPr="00145C0A">
        <w:rPr>
          <w:rStyle w:val="Numrodepage"/>
          <w:rFonts w:asciiTheme="majorHAnsi" w:hAnsiTheme="majorHAnsi" w:cstheme="majorHAnsi"/>
        </w:rPr>
        <w:t>l sur l’utilisation des ressources et les habitu</w:t>
      </w:r>
      <w:r w:rsidR="00145C0A">
        <w:rPr>
          <w:rStyle w:val="Numrodepage"/>
          <w:rFonts w:asciiTheme="majorHAnsi" w:hAnsiTheme="majorHAnsi" w:cstheme="majorHAnsi"/>
        </w:rPr>
        <w:t>d</w:t>
      </w:r>
      <w:r w:rsidR="00145C0A" w:rsidRPr="00145C0A">
        <w:rPr>
          <w:rStyle w:val="Numrodepage"/>
          <w:rFonts w:asciiTheme="majorHAnsi" w:hAnsiTheme="majorHAnsi" w:cstheme="majorHAnsi"/>
        </w:rPr>
        <w:t>e</w:t>
      </w:r>
      <w:r w:rsidR="00145C0A">
        <w:rPr>
          <w:rStyle w:val="Numrodepage"/>
          <w:rFonts w:asciiTheme="majorHAnsi" w:hAnsiTheme="majorHAnsi" w:cstheme="majorHAnsi"/>
        </w:rPr>
        <w:t>s alimentaire</w:t>
      </w:r>
      <w:r w:rsidR="00A96328">
        <w:rPr>
          <w:rStyle w:val="Numrodepage"/>
          <w:rFonts w:asciiTheme="majorHAnsi" w:hAnsiTheme="majorHAnsi" w:cstheme="majorHAnsi"/>
        </w:rPr>
        <w:t>s</w:t>
      </w:r>
      <w:r w:rsidR="00145C0A">
        <w:rPr>
          <w:rStyle w:val="Numrodepage"/>
          <w:rFonts w:asciiTheme="majorHAnsi" w:hAnsiTheme="majorHAnsi" w:cstheme="majorHAnsi"/>
        </w:rPr>
        <w:t xml:space="preserve"> de leurs prédateurs.</w:t>
      </w:r>
      <w:r w:rsidR="00091B95">
        <w:rPr>
          <w:rStyle w:val="Numrodepage"/>
          <w:rFonts w:asciiTheme="majorHAnsi" w:hAnsiTheme="majorHAnsi" w:cstheme="majorHAnsi"/>
        </w:rPr>
        <w:t xml:space="preserve"> La présence d’infection peut également changer les comportements et habitudes de migration indépendamment d’un</w:t>
      </w:r>
      <w:r w:rsidR="00C24AFA">
        <w:rPr>
          <w:rStyle w:val="Numrodepage"/>
          <w:rFonts w:asciiTheme="majorHAnsi" w:hAnsiTheme="majorHAnsi" w:cstheme="majorHAnsi"/>
        </w:rPr>
        <w:t xml:space="preserve"> effet indirect</w:t>
      </w:r>
      <w:r w:rsidR="00091B95">
        <w:rPr>
          <w:rStyle w:val="Numrodepage"/>
          <w:rFonts w:asciiTheme="majorHAnsi" w:hAnsiTheme="majorHAnsi" w:cstheme="majorHAnsi"/>
        </w:rPr>
        <w:t xml:space="preserve"> physiologique ou morphologi</w:t>
      </w:r>
      <w:r w:rsidR="00C24AFA">
        <w:rPr>
          <w:rStyle w:val="Numrodepage"/>
          <w:rFonts w:asciiTheme="majorHAnsi" w:hAnsiTheme="majorHAnsi" w:cstheme="majorHAnsi"/>
        </w:rPr>
        <w:t>que</w:t>
      </w:r>
      <w:r w:rsidR="00091B95">
        <w:rPr>
          <w:rStyle w:val="Numrodepage"/>
          <w:rFonts w:asciiTheme="majorHAnsi" w:hAnsiTheme="majorHAnsi" w:cstheme="majorHAnsi"/>
        </w:rPr>
        <w:t xml:space="preserve"> </w:t>
      </w:r>
      <w:r w:rsidR="00091B95">
        <w:rPr>
          <w:rStyle w:val="Numrodepage"/>
          <w:rFonts w:asciiTheme="majorHAnsi" w:hAnsiTheme="majorHAnsi" w:cstheme="majorHAnsi"/>
        </w:rPr>
        <w:fldChar w:fldCharType="begin"/>
      </w:r>
      <w:r w:rsidR="00CE0C9C">
        <w:rPr>
          <w:rStyle w:val="Numrodepage"/>
          <w:rFonts w:asciiTheme="majorHAnsi" w:hAnsiTheme="majorHAnsi" w:cstheme="majorHAnsi"/>
        </w:rPr>
        <w:instrText xml:space="preserve"> ADDIN ZOTERO_ITEM CSL_CITATION {"citationID":"Q1BHSwd9","properties":{"formattedCitation":"(Binning et al., 2017; Poulin &amp; de\\uc0\\u160{}Angeli Dutra, 2021)","plainCitation":"(Binning et al., 2017; Poulin &amp; de Angeli Dutra, 2021)","noteIndex":0},"citationItems":[{"id":1635,"uris":["http://zotero.org/groups/2585270/items/PEPZ3BTB"],"itemData":{"id":1635,"type":"article-journal","abstract":"Studies of animal locomotion and movement largely assume that individuals are healthy and performing to the best of their abilities in ways which are adapted to their survival. However, wild animals face numerous ecological challenges that can compromise their health, reduce their performance capacity, impair their movement abilities and, ultimately, lower their fitness. By diverting resources and increasing host energetic demands, parasites, bacteria, and viruses (hereafter parasites) can dramatically influence the ways in which their hosts allocate energy to movement. Yet, the role of parasites in influencing animal locomotor performance and movement remains relatively unexplored, perhaps because animals often hide outward signs of sickness, and parasites tend to be small and inconspicuous to researchers. Here, we review how parasite infection can alter host locomotor performance via impacts on host morphology and physiology. We also give examples of behavioral strategies that some hosts employ to help overcome the disadvantages imposed by infection. Finally, we discuss how parasites can lead to both increased and decreased host movement patterns, either as an adaptive strategy for the host or due to manipulation by the parasite. The dynamic interplay between host movement (such as migration and dispersal) and infection has profound consequences for population and ecosystem-level processes that are influenced by movement. Acknowledging the important functional role played by parasites in driving the evolution of host locomotor performance and behavior is a critical step toward developing a comprehensive understanding of the causes and consequences of animal movement.","container-title":"Integrative and Comparative Biology","DOI":"10.1093/icb/icx024","ISSN":"1540-7063","issue":"2","journalAbbreviation":"Integrative and Comparative Biology","page":"267-280","source":"Silverchair","title":"Parasites and Host Performance: Incorporating Infection into Our Understanding of Animal Movement","title-short":"Parasites and Host Performance","volume":"57","author":[{"family":"Binning","given":"Sandra A."},{"family":"Shaw","given":"Allison K."},{"family":"Roche","given":"Dominique G."}],"issued":{"date-parts":[["2017",8,1]]}}},{"id":8124,"uris":["http://zotero.org/groups/2585270/items/AT527P3A"],"itemData":{"id":8124,"type":"article-journal","abstract":"Migrations, i.e. the recurring, roundtrip movement of animals between distant and distinct habitats, occur among diverse metazoan taxa. Although traditionally linked to avoidance of food shortages, predators or harsh abiotic conditions, there is increasing evidence that parasites may have played a role in the evolution of migration. On the one hand, selective pressures from parasites can favour migratory strategies that allow either avoidance of infections or recovery from them. On the other hand, infected animals incur physiological costs that may limit their migratory abilities, affecting their speed, the timing of their departure or arrival, and/or their condition upon reaching their destination. During migration, reduced immunocompetence as well as exposure to different external conditions and parasite infective stages can influence infection dynamics. Here, we first explore whether parasites represent extra costs for their hosts during migration. We then review how infection dynamics and infection risk are affected by host migration, thereby considering parasites as both causes and consequences of migration. We also evaluate the comparative evidence testing the hypothesis that migratory species harbour a richer parasite fauna than their closest free-living relatives, finding general support for the hypothesis. Then we consider the implications of host migratory behaviour for parasite ecology and evolution, which have received much less attention. Parasites of migratory hosts may achieve much greater spatial dispersal than those of non-migratory hosts, expanding their geographical range, and providing more opportunities for host-switching. Exploiting migratory hosts also exerts pressures on the parasite to adapt its phenology and life-cycle duration, including the timing of major developmental, reproduction and transmission events. Natural selection may even favour parasites that manipulate their host's migratory strategy in ways that can enhance parasite transmission. Finally, we propose a simple integrated framework based on eco-evolutionary feedbacks to consider the reciprocal selection pressures acting on migratory hosts and their parasites. Host migratory strategies and parasite traits evolve in tandem, each acting on the other along two-way causal paths and feedback loops. Their likely adjustments to predicted climate change will be understood best from this coevolutionary perspective.","container-title":"Biological Reviews","DOI":"10.1111/brv.12704","ISSN":"1469-185X","issue":"4","language":"en","license":"© 2021 Cambridge Philosophical Society","note":"_eprint: https://onlinelibrary.wiley.com/doi/pdf/10.1111/brv.12704","page":"1331-1348","source":"Wiley Online Library","title":"Animal migrations and parasitism: reciprocal effects within a unified framework","title-short":"Animal migrations and parasitism","volume":"96","author":[{"family":"Poulin","given":"Robert"},{"family":"Angeli Dutra","given":"Daniela","non-dropping-particle":"de"}],"issued":{"date-parts":[["2021"]]}}}],"schema":"https://github.com/citation-style-language/schema/raw/master/csl-citation.json"} </w:instrText>
      </w:r>
      <w:r w:rsidR="00091B95">
        <w:rPr>
          <w:rStyle w:val="Numrodepage"/>
          <w:rFonts w:asciiTheme="majorHAnsi" w:hAnsiTheme="majorHAnsi" w:cstheme="majorHAnsi"/>
        </w:rPr>
        <w:fldChar w:fldCharType="separate"/>
      </w:r>
      <w:r w:rsidR="003138BC" w:rsidRPr="003138BC">
        <w:rPr>
          <w:rFonts w:ascii="Calibri Light" w:hAnsiTheme="majorHAnsi" w:cs="Calibri Light"/>
          <w:kern w:val="0"/>
        </w:rPr>
        <w:t>(Binning et al., 2017; Poulin &amp; de Angeli Dutra, 2021)</w:t>
      </w:r>
      <w:r w:rsidR="00091B95">
        <w:rPr>
          <w:rStyle w:val="Numrodepage"/>
          <w:rFonts w:asciiTheme="majorHAnsi" w:hAnsiTheme="majorHAnsi" w:cstheme="majorHAnsi"/>
        </w:rPr>
        <w:fldChar w:fldCharType="end"/>
      </w:r>
      <w:r w:rsidR="00091B95">
        <w:rPr>
          <w:rStyle w:val="Numrodepage"/>
          <w:rFonts w:asciiTheme="majorHAnsi" w:hAnsiTheme="majorHAnsi" w:cstheme="majorHAnsi"/>
        </w:rPr>
        <w:t xml:space="preserve">. </w:t>
      </w:r>
      <w:r w:rsidR="00C24AFA">
        <w:rPr>
          <w:rStyle w:val="Numrodepage"/>
          <w:rFonts w:asciiTheme="majorHAnsi" w:hAnsiTheme="majorHAnsi" w:cstheme="majorHAnsi"/>
        </w:rPr>
        <w:t xml:space="preserve">Plusieurs théories ont vu le jour dans les dernières décennies afin d’expliquer comment le comportement migratoire peut bénéficier à une espèce-hôte face à l’infection. </w:t>
      </w:r>
      <w:r w:rsidR="00193E3B">
        <w:rPr>
          <w:rStyle w:val="Numrodepage"/>
          <w:rFonts w:asciiTheme="majorHAnsi" w:hAnsiTheme="majorHAnsi" w:cstheme="majorHAnsi"/>
        </w:rPr>
        <w:t>L</w:t>
      </w:r>
      <w:r w:rsidR="00BE18B3">
        <w:rPr>
          <w:rStyle w:val="Numrodepage"/>
          <w:rFonts w:asciiTheme="majorHAnsi" w:hAnsiTheme="majorHAnsi" w:cstheme="majorHAnsi"/>
        </w:rPr>
        <w:t>a théorie d</w:t>
      </w:r>
      <w:r w:rsidR="00A96328">
        <w:rPr>
          <w:rStyle w:val="Numrodepage"/>
          <w:rFonts w:asciiTheme="majorHAnsi" w:hAnsiTheme="majorHAnsi" w:cstheme="majorHAnsi"/>
        </w:rPr>
        <w:t xml:space="preserve">u </w:t>
      </w:r>
      <w:r w:rsidR="00BE18B3">
        <w:rPr>
          <w:rStyle w:val="Numrodepage"/>
          <w:rFonts w:asciiTheme="majorHAnsi" w:hAnsiTheme="majorHAnsi" w:cstheme="majorHAnsi"/>
        </w:rPr>
        <w:t>«</w:t>
      </w:r>
      <w:proofErr w:type="spellStart"/>
      <w:r w:rsidR="00BE18B3">
        <w:rPr>
          <w:rStyle w:val="Numrodepage"/>
          <w:rFonts w:asciiTheme="majorHAnsi" w:hAnsiTheme="majorHAnsi" w:cstheme="majorHAnsi"/>
        </w:rPr>
        <w:t>migratory</w:t>
      </w:r>
      <w:proofErr w:type="spellEnd"/>
      <w:r w:rsidR="00BE18B3">
        <w:rPr>
          <w:rStyle w:val="Numrodepage"/>
          <w:rFonts w:asciiTheme="majorHAnsi" w:hAnsiTheme="majorHAnsi" w:cstheme="majorHAnsi"/>
        </w:rPr>
        <w:t xml:space="preserve"> escape»</w:t>
      </w:r>
      <w:r>
        <w:rPr>
          <w:rStyle w:val="Numrodepage"/>
          <w:rFonts w:asciiTheme="majorHAnsi" w:hAnsiTheme="majorHAnsi" w:cstheme="majorHAnsi"/>
        </w:rPr>
        <w:t xml:space="preserve"> qui</w:t>
      </w:r>
      <w:r w:rsidR="00BE18B3">
        <w:rPr>
          <w:rStyle w:val="Numrodepage"/>
          <w:rFonts w:asciiTheme="majorHAnsi" w:hAnsiTheme="majorHAnsi" w:cstheme="majorHAnsi"/>
        </w:rPr>
        <w:t xml:space="preserve"> se veut que certains individus migrent temporairement vers un refuge à faible risque d’infection pendant une période de hauts risques d’infection</w:t>
      </w:r>
      <w:r w:rsidR="004B2BC4">
        <w:rPr>
          <w:rStyle w:val="Numrodepage"/>
          <w:rFonts w:asciiTheme="majorHAnsi" w:hAnsiTheme="majorHAnsi" w:cstheme="majorHAnsi"/>
        </w:rPr>
        <w:t xml:space="preserve"> </w:t>
      </w:r>
      <w:r w:rsidR="00C24AFA">
        <w:rPr>
          <w:rStyle w:val="Numrodepage"/>
          <w:rFonts w:asciiTheme="majorHAnsi" w:hAnsiTheme="majorHAnsi" w:cstheme="majorHAnsi"/>
        </w:rPr>
        <w:fldChar w:fldCharType="begin"/>
      </w:r>
      <w:r w:rsidR="00CE0C9C">
        <w:rPr>
          <w:rStyle w:val="Numrodepage"/>
          <w:rFonts w:asciiTheme="majorHAnsi" w:hAnsiTheme="majorHAnsi" w:cstheme="majorHAnsi"/>
        </w:rPr>
        <w:instrText xml:space="preserve"> ADDIN ZOTERO_ITEM CSL_CITATION {"citationID":"u4yQ9342","properties":{"formattedCitation":"(Altizer et al., 2011; Loehle, 1995)","plainCitation":"(Altizer et al., 2011; Loehle, 1995)","noteIndex":0},"citationItems":[{"id":1967,"uris":["http://zotero.org/groups/2585270/items/A7KFPLJ8"],"itemData":{"id":1967,"type":"article-journal","abstract":"Animal migrations are often spectacular, and migratory species harbor zoonotic pathogens of importance to humans. Animal migrations are expected to enhance the global spread of pathogens and facilitate cross-species transmission. This does happen, but new ...","archive_location":"world","container-title":"Science","DOI":"10.1126/science.1194694","language":"EN","license":"Copyright © 2011, American Association for the Advancement of Science","note":"publisher: American Association for the Advancement of Science","source":"www.science.org","title":"Animal Migration and Infectious Disease Risk","URL":"https://www.science.org/doi/abs/10.1126/science.1194694","author":[{"family":"Altizer","given":"Sonia"},{"family":"Bartel","given":"Rebecca"},{"family":"Han","given":"Barbara A."}],"accessed":{"date-parts":[["2022",1,12]]},"issued":{"date-parts":[["2011",1,21]]}}},{"id":8210,"uris":["http://zotero.org/groups/2585270/items/ZJMIFQBP"],"itemData":{"id":8210,"type":"article-journal","abstract":"Diseases and pathogens are receiving increasing recognition as sources of mortality in animal populations. Immune system strength is clearly important in fending off pathogen attack. Physical barriers to pathogen entry are also important. Various individual behaviors are efficacious in reducing contact with diseases and pests. This paper focuses on a fourth mode of defense: social barriers to transmission. Various social behaviors have pathogen transmission consequences. Selective pressures on these social behaviors may therefore exist. Effects on pathogen transmission of mating strategies, social avoidance, group size, group isolation, and other behaviors are explored. It is concluded that many of these behaviors may have been affected by selection pressures to reduce transmission of pathogens.","container-title":"Ecology","DOI":"10.2307/1941192","ISSN":"0012-9658","issue":"2","note":"publisher: Ecological Society of America","page":"326-335","source":"JSTOR","title":"Social Barriers to Pathogen Transmission in Wild Animal Populations","volume":"76","author":[{"family":"Loehle","given":"Craig"}],"issued":{"date-parts":[["1995"]]}}}],"schema":"https://github.com/citation-style-language/schema/raw/master/csl-citation.json"} </w:instrText>
      </w:r>
      <w:r w:rsidR="00C24AFA">
        <w:rPr>
          <w:rStyle w:val="Numrodepage"/>
          <w:rFonts w:asciiTheme="majorHAnsi" w:hAnsiTheme="majorHAnsi" w:cstheme="majorHAnsi"/>
        </w:rPr>
        <w:fldChar w:fldCharType="separate"/>
      </w:r>
      <w:r w:rsidR="00C24AFA">
        <w:rPr>
          <w:rStyle w:val="Numrodepage"/>
          <w:rFonts w:asciiTheme="majorHAnsi" w:hAnsiTheme="majorHAnsi" w:cstheme="majorHAnsi"/>
          <w:noProof/>
        </w:rPr>
        <w:t>(Altizer et al., 2011; Loehle, 1995)</w:t>
      </w:r>
      <w:r w:rsidR="00C24AFA">
        <w:rPr>
          <w:rStyle w:val="Numrodepage"/>
          <w:rFonts w:asciiTheme="majorHAnsi" w:hAnsiTheme="majorHAnsi" w:cstheme="majorHAnsi"/>
        </w:rPr>
        <w:fldChar w:fldCharType="end"/>
      </w:r>
      <w:r w:rsidR="00BE18B3">
        <w:rPr>
          <w:rStyle w:val="Numrodepage"/>
          <w:rFonts w:asciiTheme="majorHAnsi" w:hAnsiTheme="majorHAnsi" w:cstheme="majorHAnsi"/>
        </w:rPr>
        <w:t xml:space="preserve"> gagne de plus en plus d</w:t>
      </w:r>
      <w:r>
        <w:rPr>
          <w:rStyle w:val="Numrodepage"/>
          <w:rFonts w:asciiTheme="majorHAnsi" w:hAnsiTheme="majorHAnsi" w:cstheme="majorHAnsi"/>
        </w:rPr>
        <w:t>’appuis</w:t>
      </w:r>
      <w:r w:rsidR="00BE18B3">
        <w:rPr>
          <w:rStyle w:val="Numrodepage"/>
          <w:rFonts w:asciiTheme="majorHAnsi" w:hAnsiTheme="majorHAnsi" w:cstheme="majorHAnsi"/>
        </w:rPr>
        <w:t xml:space="preserve"> empiriques. </w:t>
      </w:r>
      <w:r w:rsidR="00BE18B3" w:rsidRPr="00B07189">
        <w:rPr>
          <w:rStyle w:val="Numrodepage"/>
          <w:rFonts w:asciiTheme="majorHAnsi" w:hAnsiTheme="majorHAnsi" w:cstheme="majorHAnsi"/>
        </w:rPr>
        <w:t>Chez les poissons</w:t>
      </w:r>
      <w:r w:rsidR="004B2BC4" w:rsidRPr="00B07189">
        <w:rPr>
          <w:rStyle w:val="Numrodepage"/>
          <w:rFonts w:asciiTheme="majorHAnsi" w:hAnsiTheme="majorHAnsi" w:cstheme="majorHAnsi"/>
        </w:rPr>
        <w:t xml:space="preserve">, </w:t>
      </w:r>
      <w:r w:rsidR="004B2BC4" w:rsidRPr="00B07189">
        <w:rPr>
          <w:rStyle w:val="Numrodepage"/>
          <w:rFonts w:asciiTheme="majorHAnsi" w:hAnsiTheme="majorHAnsi" w:cstheme="majorHAnsi"/>
        </w:rPr>
        <w:fldChar w:fldCharType="begin"/>
      </w:r>
      <w:r w:rsidR="00CE0C9C">
        <w:rPr>
          <w:rStyle w:val="Numrodepage"/>
          <w:rFonts w:asciiTheme="majorHAnsi" w:hAnsiTheme="majorHAnsi" w:cstheme="majorHAnsi"/>
        </w:rPr>
        <w:instrText xml:space="preserve"> ADDIN ZOTERO_ITEM CSL_CITATION {"citationID":"DSO3e7Lq","properties":{"formattedCitation":"(Poulin et al., 2012)","plainCitation":"(Poulin et al., 2012)","dontUpdate":true,"noteIndex":0},"citationItems":[{"id":8179,"uris":["http://zotero.org/groups/2585270/items/UNTP4XAC"],"itemData":{"id":8179,"type":"article-journal","abstract":"Parasite avoidance is increasingly considered to be a potential driving factor in animal migrations. In many marine and freshwater benthic fish, migration into a pelagic environment by developing larvae is a common life history trait that could reduce exposure to parasites during a critical window of developmental susceptibility. We tested this hypothesis on congeneric fish (family Galaxiidae, genus Galaxias) belonging to a closely related species complex sampled from coastal streams in southeastern New Zealand. Migratory Galaxias have larvae that migrate to pelagic marine environments, whereas the larvae of non-migratory species rear close to adult habitats with no pelagic larval phase. Both migratory and non-migratory fish are hosts to two species of skin-penetrating trematodes that cause spinal malformations and high mortality in young fish. Using generalized linear models within an Akaike information criterion and model averaging framework, we compared infection levels between migratory and non-migratory fish while taking into account body size and several other local factors likely to influence infection levels. For one trematode species, we found a significant effect of migration: for any given body length, migratory fish harboured fewer parasites than non-migratory fish. Also, no parasites of any kind were found in juvenile migratory fish sampled in spring shortly after their return to stream habitats. Our results demonstrate that migration spares juvenile fish from the debilitating parasites to which they would be exposed in adult stream habitats. Therefore, either the historical adoption of a migratory strategy in some Galaxias was an adaptation against parasitism, or it evolved for other reasons and now provides protection from infection as a coincidental side-effect.","container-title":"Oecologia","DOI":"10.1007/s00442-012-2251-x","ISSN":"1432-1939","issue":"4","journalAbbreviation":"Oecologia","language":"en","page":"955-963","source":"Springer Link","title":"Migration as an escape from parasitism in New Zealand galaxiid fishes","volume":"169","author":[{"family":"Poulin","given":"Robert"},{"family":"Closs","given":"Gerard P."},{"family":"Lill","given":"Adrian W. T."},{"family":"Hicks","given":"Andy S."},{"family":"Herrmann","given":"Kristin K."},{"family":"Kelly","given":"David W."}],"issued":{"date-parts":[["2012",8,1]]}}}],"schema":"https://github.com/citation-style-language/schema/raw/master/csl-citation.json"} </w:instrText>
      </w:r>
      <w:r w:rsidR="004B2BC4" w:rsidRPr="00B07189">
        <w:rPr>
          <w:rStyle w:val="Numrodepage"/>
          <w:rFonts w:asciiTheme="majorHAnsi" w:hAnsiTheme="majorHAnsi" w:cstheme="majorHAnsi"/>
        </w:rPr>
        <w:fldChar w:fldCharType="separate"/>
      </w:r>
      <w:r w:rsidR="00B07189" w:rsidRPr="00B07189">
        <w:rPr>
          <w:rStyle w:val="Numrodepage"/>
          <w:rFonts w:asciiTheme="majorHAnsi" w:hAnsiTheme="majorHAnsi" w:cstheme="majorHAnsi"/>
          <w:noProof/>
        </w:rPr>
        <w:t>Poulin et al. (2012)</w:t>
      </w:r>
      <w:r w:rsidR="004B2BC4" w:rsidRPr="00B07189">
        <w:rPr>
          <w:rStyle w:val="Numrodepage"/>
          <w:rFonts w:asciiTheme="majorHAnsi" w:hAnsiTheme="majorHAnsi" w:cstheme="majorHAnsi"/>
        </w:rPr>
        <w:fldChar w:fldCharType="end"/>
      </w:r>
      <w:r w:rsidR="00B07189">
        <w:rPr>
          <w:rStyle w:val="Numrodepage"/>
          <w:rFonts w:asciiTheme="majorHAnsi" w:hAnsiTheme="majorHAnsi" w:cstheme="majorHAnsi"/>
        </w:rPr>
        <w:t xml:space="preserve"> ont non seulement observés que les individus </w:t>
      </w:r>
      <w:proofErr w:type="spellStart"/>
      <w:r w:rsidR="00B07189" w:rsidRPr="00B07189">
        <w:rPr>
          <w:rStyle w:val="Numrodepage"/>
          <w:rFonts w:asciiTheme="majorHAnsi" w:hAnsiTheme="majorHAnsi" w:cstheme="majorHAnsi"/>
          <w:i/>
          <w:iCs/>
        </w:rPr>
        <w:t>Galaxias</w:t>
      </w:r>
      <w:proofErr w:type="spellEnd"/>
      <w:r w:rsidR="00B07189" w:rsidRPr="00B07189">
        <w:rPr>
          <w:rStyle w:val="Numrodepage"/>
          <w:rFonts w:asciiTheme="majorHAnsi" w:hAnsiTheme="majorHAnsi" w:cstheme="majorHAnsi"/>
          <w:i/>
          <w:iCs/>
        </w:rPr>
        <w:t xml:space="preserve"> </w:t>
      </w:r>
      <w:proofErr w:type="spellStart"/>
      <w:r w:rsidR="00B07189" w:rsidRPr="00B07189">
        <w:rPr>
          <w:rStyle w:val="Numrodepage"/>
          <w:rFonts w:asciiTheme="majorHAnsi" w:hAnsiTheme="majorHAnsi" w:cstheme="majorHAnsi"/>
          <w:i/>
          <w:iCs/>
        </w:rPr>
        <w:t>spp</w:t>
      </w:r>
      <w:proofErr w:type="spellEnd"/>
      <w:r w:rsidR="00B07189" w:rsidRPr="00B07189">
        <w:rPr>
          <w:rStyle w:val="Numrodepage"/>
          <w:rFonts w:asciiTheme="majorHAnsi" w:hAnsiTheme="majorHAnsi" w:cstheme="majorHAnsi"/>
          <w:i/>
          <w:iCs/>
        </w:rPr>
        <w:t>.</w:t>
      </w:r>
      <w:r w:rsidR="00B07189">
        <w:rPr>
          <w:rStyle w:val="Numrodepage"/>
          <w:rFonts w:asciiTheme="majorHAnsi" w:hAnsiTheme="majorHAnsi" w:cstheme="majorHAnsi"/>
        </w:rPr>
        <w:t xml:space="preserve"> </w:t>
      </w:r>
      <w:proofErr w:type="gramStart"/>
      <w:r w:rsidR="00B07189">
        <w:rPr>
          <w:rStyle w:val="Numrodepage"/>
          <w:rFonts w:asciiTheme="majorHAnsi" w:hAnsiTheme="majorHAnsi" w:cstheme="majorHAnsi"/>
        </w:rPr>
        <w:t>migrateurs</w:t>
      </w:r>
      <w:proofErr w:type="gramEnd"/>
      <w:r w:rsidR="00B07189">
        <w:rPr>
          <w:rStyle w:val="Numrodepage"/>
          <w:rFonts w:asciiTheme="majorHAnsi" w:hAnsiTheme="majorHAnsi" w:cstheme="majorHAnsi"/>
        </w:rPr>
        <w:t xml:space="preserve"> étaient moins intensément infectés, mais que les juvéniles migrateurs retournaient à leur phase </w:t>
      </w:r>
      <w:r w:rsidR="00C24AFA">
        <w:rPr>
          <w:rStyle w:val="Numrodepage"/>
          <w:rFonts w:asciiTheme="majorHAnsi" w:hAnsiTheme="majorHAnsi" w:cstheme="majorHAnsi"/>
        </w:rPr>
        <w:t xml:space="preserve">pélagique </w:t>
      </w:r>
      <w:r w:rsidR="00B07189">
        <w:rPr>
          <w:rStyle w:val="Numrodepage"/>
          <w:rFonts w:asciiTheme="majorHAnsi" w:hAnsiTheme="majorHAnsi" w:cstheme="majorHAnsi"/>
        </w:rPr>
        <w:t>sans aucun parasite, supportant ainsi la théorie</w:t>
      </w:r>
      <w:r w:rsidR="00BE18B3">
        <w:rPr>
          <w:rStyle w:val="Numrodepage"/>
          <w:rFonts w:asciiTheme="majorHAnsi" w:hAnsiTheme="majorHAnsi" w:cstheme="majorHAnsi"/>
        </w:rPr>
        <w:t xml:space="preserve">. La théorie </w:t>
      </w:r>
      <w:r w:rsidR="00A96328">
        <w:rPr>
          <w:rStyle w:val="Numrodepage"/>
          <w:rFonts w:asciiTheme="majorHAnsi" w:hAnsiTheme="majorHAnsi" w:cstheme="majorHAnsi"/>
        </w:rPr>
        <w:t xml:space="preserve">du </w:t>
      </w:r>
      <w:r w:rsidR="00BE18B3">
        <w:rPr>
          <w:rStyle w:val="Numrodepage"/>
          <w:rFonts w:asciiTheme="majorHAnsi" w:hAnsiTheme="majorHAnsi" w:cstheme="majorHAnsi"/>
        </w:rPr>
        <w:t>«</w:t>
      </w:r>
      <w:proofErr w:type="spellStart"/>
      <w:r w:rsidR="00BE18B3">
        <w:rPr>
          <w:rStyle w:val="Numrodepage"/>
          <w:rFonts w:asciiTheme="majorHAnsi" w:hAnsiTheme="majorHAnsi" w:cstheme="majorHAnsi"/>
        </w:rPr>
        <w:t>migratory</w:t>
      </w:r>
      <w:proofErr w:type="spellEnd"/>
      <w:r w:rsidR="00BE18B3">
        <w:rPr>
          <w:rStyle w:val="Numrodepage"/>
          <w:rFonts w:asciiTheme="majorHAnsi" w:hAnsiTheme="majorHAnsi" w:cstheme="majorHAnsi"/>
        </w:rPr>
        <w:t xml:space="preserve"> </w:t>
      </w:r>
      <w:proofErr w:type="spellStart"/>
      <w:r w:rsidR="00BE18B3">
        <w:rPr>
          <w:rStyle w:val="Numrodepage"/>
          <w:rFonts w:asciiTheme="majorHAnsi" w:hAnsiTheme="majorHAnsi" w:cstheme="majorHAnsi"/>
        </w:rPr>
        <w:t>recovery</w:t>
      </w:r>
      <w:proofErr w:type="spellEnd"/>
      <w:r w:rsidR="00BE18B3">
        <w:rPr>
          <w:rStyle w:val="Numrodepage"/>
          <w:rFonts w:asciiTheme="majorHAnsi" w:hAnsiTheme="majorHAnsi" w:cstheme="majorHAnsi"/>
        </w:rPr>
        <w:t>» quant à elle stipule que les individus déjà infectés peuvent migr</w:t>
      </w:r>
      <w:r w:rsidR="00A96328">
        <w:rPr>
          <w:rStyle w:val="Numrodepage"/>
          <w:rFonts w:asciiTheme="majorHAnsi" w:hAnsiTheme="majorHAnsi" w:cstheme="majorHAnsi"/>
        </w:rPr>
        <w:t>er</w:t>
      </w:r>
      <w:r w:rsidR="00BE18B3">
        <w:rPr>
          <w:rStyle w:val="Numrodepage"/>
          <w:rFonts w:asciiTheme="majorHAnsi" w:hAnsiTheme="majorHAnsi" w:cstheme="majorHAnsi"/>
        </w:rPr>
        <w:t xml:space="preserve"> vers des environnements hostiles pour le parasite afin de se </w:t>
      </w:r>
      <w:r w:rsidR="00A96328">
        <w:rPr>
          <w:rStyle w:val="Numrodepage"/>
          <w:rFonts w:asciiTheme="majorHAnsi" w:hAnsiTheme="majorHAnsi" w:cstheme="majorHAnsi"/>
        </w:rPr>
        <w:t xml:space="preserve">dégreyer </w:t>
      </w:r>
      <w:r w:rsidR="00711102">
        <w:rPr>
          <w:rStyle w:val="Numrodepage"/>
          <w:rFonts w:asciiTheme="majorHAnsi" w:hAnsiTheme="majorHAnsi" w:cstheme="majorHAnsi"/>
        </w:rPr>
        <w:t>de celui-ci</w:t>
      </w:r>
      <w:r w:rsidR="004B2BC4">
        <w:rPr>
          <w:rStyle w:val="Numrodepage"/>
          <w:rFonts w:asciiTheme="majorHAnsi" w:hAnsiTheme="majorHAnsi" w:cstheme="majorHAnsi"/>
        </w:rPr>
        <w:t xml:space="preserve"> </w:t>
      </w:r>
      <w:r w:rsidR="004B2BC4">
        <w:rPr>
          <w:rStyle w:val="Numrodepage"/>
          <w:rFonts w:asciiTheme="majorHAnsi" w:hAnsiTheme="majorHAnsi" w:cstheme="majorHAnsi"/>
        </w:rPr>
        <w:fldChar w:fldCharType="begin"/>
      </w:r>
      <w:r w:rsidR="00CE0C9C">
        <w:rPr>
          <w:rStyle w:val="Numrodepage"/>
          <w:rFonts w:asciiTheme="majorHAnsi" w:hAnsiTheme="majorHAnsi" w:cstheme="majorHAnsi"/>
        </w:rPr>
        <w:instrText xml:space="preserve"> ADDIN ZOTERO_ITEM CSL_CITATION {"citationID":"3nM5B7Pd","properties":{"formattedCitation":"(Shaw &amp; Binning, 2016)","plainCitation":"(Shaw &amp; Binning, 2016)","noteIndex":0},"citationItems":[{"id":8186,"uris":["http://zotero.org/groups/2585270/items/KWMJ34DJ"],"itemData":{"id":8186,"type":"article-journal","abstract":"Migration, a widespread animal behavior, can influence how individuals acquire and transmit pathogens. Past work has demonstrated that migration can reduce the costs of pathogen or parasite infection through two processes: migratory escape from infected areas or individuals and migratory culling of infected individuals. Here, we propose a third process: migratory recovery, where infected individuals lose their parasites and recover from infection during migration. Recovery can occur when parasites and/or their intermediate hosts cannot support changes in the migratory host’s internal or external environment during migration. Thus, parasite mortality increases with migration. Although migratory recovery is likely widespread across species, it remains challenging to empirically test it as a selective force promoting migration. We develop a model and determine the conditions under which migratory recovery theoretically favors the evolution of migration. We show that incorporating migratory recovery into a model of migratory escape increases the range of biologically realistic conditions favoring migration and leads to scenarios where partial migration can evolve. Motivated by empirical estimates of infection costs, our model shows how recovery from infection could drive the evolution of migration. We suggest a number of future directions for both theoretical and empirical research in this area.","container-title":"The American Naturalist","DOI":"10.1086/685386","ISSN":"0003-0147","issue":"4","note":"publisher: The University of Chicago Press","page":"491-501","source":"journals.uchicago.edu (Atypon)","title":"Migratory Recovery from Infection as a Selective Pressure for the Evolution of Migration","volume":"187","author":[{"family":"Shaw","given":"Allison K."},{"family":"Binning","given":"Sandra A."}],"issued":{"date-parts":[["2016",4]]}}}],"schema":"https://github.com/citation-style-language/schema/raw/master/csl-citation.json"} </w:instrText>
      </w:r>
      <w:r w:rsidR="004B2BC4">
        <w:rPr>
          <w:rStyle w:val="Numrodepage"/>
          <w:rFonts w:asciiTheme="majorHAnsi" w:hAnsiTheme="majorHAnsi" w:cstheme="majorHAnsi"/>
        </w:rPr>
        <w:fldChar w:fldCharType="separate"/>
      </w:r>
      <w:r w:rsidR="004B2BC4">
        <w:rPr>
          <w:rStyle w:val="Numrodepage"/>
          <w:rFonts w:asciiTheme="majorHAnsi" w:hAnsiTheme="majorHAnsi" w:cstheme="majorHAnsi"/>
          <w:noProof/>
        </w:rPr>
        <w:t>(Shaw &amp; Binning, 2016)</w:t>
      </w:r>
      <w:r w:rsidR="004B2BC4">
        <w:rPr>
          <w:rStyle w:val="Numrodepage"/>
          <w:rFonts w:asciiTheme="majorHAnsi" w:hAnsiTheme="majorHAnsi" w:cstheme="majorHAnsi"/>
        </w:rPr>
        <w:fldChar w:fldCharType="end"/>
      </w:r>
      <w:r w:rsidR="00711102">
        <w:rPr>
          <w:rStyle w:val="Numrodepage"/>
          <w:rFonts w:asciiTheme="majorHAnsi" w:hAnsiTheme="majorHAnsi" w:cstheme="majorHAnsi"/>
        </w:rPr>
        <w:t xml:space="preserve">. </w:t>
      </w:r>
      <w:r w:rsidR="00C24AFA">
        <w:rPr>
          <w:rStyle w:val="Numrodepage"/>
          <w:rFonts w:asciiTheme="majorHAnsi" w:hAnsiTheme="majorHAnsi" w:cstheme="majorHAnsi"/>
        </w:rPr>
        <w:t xml:space="preserve">Par exemple, </w:t>
      </w:r>
      <w:r w:rsidR="00C24AFA" w:rsidRPr="00C24AFA">
        <w:rPr>
          <w:rStyle w:val="Numrodepage"/>
          <w:rFonts w:asciiTheme="majorHAnsi" w:hAnsiTheme="majorHAnsi" w:cstheme="majorHAnsi"/>
          <w:i/>
          <w:iCs/>
        </w:rPr>
        <w:t xml:space="preserve">G. </w:t>
      </w:r>
      <w:proofErr w:type="spellStart"/>
      <w:r w:rsidR="00C24AFA" w:rsidRPr="00C24AFA">
        <w:rPr>
          <w:rStyle w:val="Numrodepage"/>
          <w:rFonts w:asciiTheme="majorHAnsi" w:hAnsiTheme="majorHAnsi" w:cstheme="majorHAnsi"/>
          <w:i/>
          <w:iCs/>
        </w:rPr>
        <w:t>aculeatus</w:t>
      </w:r>
      <w:proofErr w:type="spellEnd"/>
      <w:r w:rsidR="00C24AFA" w:rsidRPr="00C24AFA">
        <w:rPr>
          <w:rStyle w:val="Numrodepage"/>
          <w:rFonts w:asciiTheme="majorHAnsi" w:hAnsiTheme="majorHAnsi" w:cstheme="majorHAnsi"/>
          <w:i/>
          <w:iCs/>
        </w:rPr>
        <w:t xml:space="preserve"> </w:t>
      </w:r>
      <w:r w:rsidR="00C24AFA">
        <w:rPr>
          <w:rStyle w:val="Numrodepage"/>
          <w:rFonts w:asciiTheme="majorHAnsi" w:hAnsiTheme="majorHAnsi" w:cstheme="majorHAnsi"/>
        </w:rPr>
        <w:t xml:space="preserve">migre en eau salée où son ectoparasite </w:t>
      </w:r>
      <w:proofErr w:type="spellStart"/>
      <w:r w:rsidR="00C24AFA" w:rsidRPr="00C24AFA">
        <w:rPr>
          <w:rStyle w:val="Numrodepage"/>
          <w:rFonts w:asciiTheme="majorHAnsi" w:hAnsiTheme="majorHAnsi" w:cstheme="majorHAnsi"/>
          <w:i/>
          <w:iCs/>
        </w:rPr>
        <w:t>Trichodina</w:t>
      </w:r>
      <w:proofErr w:type="spellEnd"/>
      <w:r w:rsidR="00C24AFA" w:rsidRPr="00C24AFA">
        <w:rPr>
          <w:rStyle w:val="Numrodepage"/>
          <w:rFonts w:asciiTheme="majorHAnsi" w:hAnsiTheme="majorHAnsi" w:cstheme="majorHAnsi"/>
          <w:i/>
          <w:iCs/>
        </w:rPr>
        <w:t xml:space="preserve"> </w:t>
      </w:r>
      <w:proofErr w:type="spellStart"/>
      <w:r w:rsidR="00C24AFA" w:rsidRPr="00C24AFA">
        <w:rPr>
          <w:rStyle w:val="Numrodepage"/>
          <w:rFonts w:asciiTheme="majorHAnsi" w:hAnsiTheme="majorHAnsi" w:cstheme="majorHAnsi"/>
          <w:i/>
          <w:iCs/>
        </w:rPr>
        <w:t>sp</w:t>
      </w:r>
      <w:proofErr w:type="spellEnd"/>
      <w:r w:rsidR="00C24AFA">
        <w:rPr>
          <w:rStyle w:val="Numrodepage"/>
          <w:rFonts w:asciiTheme="majorHAnsi" w:hAnsiTheme="majorHAnsi" w:cstheme="majorHAnsi"/>
        </w:rPr>
        <w:t xml:space="preserve">. ne tolère pas la forte salinité </w:t>
      </w:r>
      <w:r w:rsidR="00C24AFA">
        <w:rPr>
          <w:rStyle w:val="Numrodepage"/>
          <w:rFonts w:asciiTheme="majorHAnsi" w:hAnsiTheme="majorHAnsi" w:cstheme="majorHAnsi"/>
        </w:rPr>
        <w:fldChar w:fldCharType="begin"/>
      </w:r>
      <w:r w:rsidR="00CE0C9C">
        <w:rPr>
          <w:rStyle w:val="Numrodepage"/>
          <w:rFonts w:asciiTheme="majorHAnsi" w:hAnsiTheme="majorHAnsi" w:cstheme="majorHAnsi"/>
        </w:rPr>
        <w:instrText xml:space="preserve"> ADDIN ZOTERO_ITEM CSL_CITATION {"citationID":"4cc1iwqn","properties":{"formattedCitation":"(Shaw &amp; Binning, 2020)","plainCitation":"(Shaw &amp; Binning, 2020)","noteIndex":0},"citationItems":[{"id":8212,"uris":["http://zotero.org/groups/2585270/items/ZPVTJBB7"],"itemData":{"id":8212,"type":"article-journal","abstract":"Parasite infections are increasingly recognized as drivers of animal movement. Here, the authors compare two infection-related mechanisms that can favour seasonal migration, making it possible to dis...","container-title":"Journal of Animal Ecology","DOI":"10.1111/1365-2656.13195","ISSN":"1365-2656","issue":"6","language":"en","note":"publisher: John Wiley &amp; Sons, Ltd","page":"1448-1457","source":"besjournals.onlinelibrary.wiley.com","title":"Recovery from infection is more likely to favour the evolution of migration than social escape from infection","volume":"89","author":[{"family":"Shaw","given":"Allison K."},{"family":"Binning","given":"Sandra A."}],"issued":{"date-parts":[["2020",6,1]]}}}],"schema":"https://github.com/citation-style-language/schema/raw/master/csl-citation.json"} </w:instrText>
      </w:r>
      <w:r w:rsidR="00C24AFA">
        <w:rPr>
          <w:rStyle w:val="Numrodepage"/>
          <w:rFonts w:asciiTheme="majorHAnsi" w:hAnsiTheme="majorHAnsi" w:cstheme="majorHAnsi"/>
        </w:rPr>
        <w:fldChar w:fldCharType="separate"/>
      </w:r>
      <w:r w:rsidR="00C24AFA">
        <w:rPr>
          <w:rStyle w:val="Numrodepage"/>
          <w:rFonts w:asciiTheme="majorHAnsi" w:hAnsiTheme="majorHAnsi" w:cstheme="majorHAnsi"/>
          <w:noProof/>
        </w:rPr>
        <w:t>(Shaw &amp; Binning, 2020)</w:t>
      </w:r>
      <w:r w:rsidR="00C24AFA">
        <w:rPr>
          <w:rStyle w:val="Numrodepage"/>
          <w:rFonts w:asciiTheme="majorHAnsi" w:hAnsiTheme="majorHAnsi" w:cstheme="majorHAnsi"/>
        </w:rPr>
        <w:fldChar w:fldCharType="end"/>
      </w:r>
      <w:r w:rsidR="00C24AFA">
        <w:rPr>
          <w:rStyle w:val="Numrodepage"/>
          <w:rFonts w:asciiTheme="majorHAnsi" w:hAnsiTheme="majorHAnsi" w:cstheme="majorHAnsi"/>
        </w:rPr>
        <w:t xml:space="preserve">. </w:t>
      </w:r>
      <w:r w:rsidR="003418EA">
        <w:rPr>
          <w:rStyle w:val="Numrodepage"/>
          <w:rFonts w:asciiTheme="majorHAnsi" w:hAnsiTheme="majorHAnsi" w:cstheme="majorHAnsi"/>
        </w:rPr>
        <w:t>En b</w:t>
      </w:r>
      <w:r w:rsidR="00F00308" w:rsidRPr="00F00308">
        <w:rPr>
          <w:rStyle w:val="Numrodepage"/>
          <w:rFonts w:asciiTheme="majorHAnsi" w:hAnsiTheme="majorHAnsi" w:cstheme="majorHAnsi"/>
        </w:rPr>
        <w:t>ref, l</w:t>
      </w:r>
      <w:r w:rsidR="003418EA">
        <w:rPr>
          <w:rStyle w:val="Numrodepage"/>
          <w:rFonts w:asciiTheme="majorHAnsi" w:hAnsiTheme="majorHAnsi" w:cstheme="majorHAnsi"/>
        </w:rPr>
        <w:t>a présence de parasites et</w:t>
      </w:r>
      <w:r>
        <w:rPr>
          <w:rStyle w:val="Numrodepage"/>
          <w:rFonts w:asciiTheme="majorHAnsi" w:hAnsiTheme="majorHAnsi" w:cstheme="majorHAnsi"/>
        </w:rPr>
        <w:t xml:space="preserve"> de</w:t>
      </w:r>
      <w:r w:rsidR="003418EA">
        <w:rPr>
          <w:rStyle w:val="Numrodepage"/>
          <w:rFonts w:asciiTheme="majorHAnsi" w:hAnsiTheme="majorHAnsi" w:cstheme="majorHAnsi"/>
        </w:rPr>
        <w:t xml:space="preserve"> pathogènes </w:t>
      </w:r>
      <w:r w:rsidR="00F00308" w:rsidRPr="00F00308">
        <w:rPr>
          <w:rStyle w:val="Numrodepage"/>
          <w:rFonts w:asciiTheme="majorHAnsi" w:hAnsiTheme="majorHAnsi" w:cstheme="majorHAnsi"/>
        </w:rPr>
        <w:t>peut influenc</w:t>
      </w:r>
      <w:r w:rsidR="00F00308">
        <w:rPr>
          <w:rStyle w:val="Numrodepage"/>
          <w:rFonts w:asciiTheme="majorHAnsi" w:hAnsiTheme="majorHAnsi" w:cstheme="majorHAnsi"/>
        </w:rPr>
        <w:t xml:space="preserve">er la structure des communautés en régulant l’abondance et la dynamique des populations-hôtes </w:t>
      </w:r>
      <w:r w:rsidR="003418EA">
        <w:rPr>
          <w:rStyle w:val="Numrodepage"/>
          <w:rFonts w:asciiTheme="majorHAnsi" w:hAnsiTheme="majorHAnsi" w:cstheme="majorHAnsi"/>
        </w:rPr>
        <w:t xml:space="preserve">dans le temps et l’espace </w:t>
      </w:r>
      <w:r w:rsidR="00F00308">
        <w:rPr>
          <w:rStyle w:val="Numrodepage"/>
          <w:rFonts w:asciiTheme="majorHAnsi" w:hAnsiTheme="majorHAnsi" w:cstheme="majorHAnsi"/>
        </w:rPr>
        <w:fldChar w:fldCharType="begin"/>
      </w:r>
      <w:r w:rsidR="009C6162">
        <w:rPr>
          <w:rStyle w:val="Numrodepage"/>
          <w:rFonts w:asciiTheme="majorHAnsi" w:hAnsiTheme="majorHAnsi" w:cstheme="majorHAnsi"/>
        </w:rPr>
        <w:instrText xml:space="preserve"> ADDIN ZOTERO_ITEM CSL_CITATION {"citationID":"VDxXhsR4","properties":{"formattedCitation":"(Anderson &amp; May, 1979; May &amp; Anderson, 1979; Poulin, 1999; Scott &amp; Dobson, 1989)","plainCitation":"(Anderson &amp; May, 1979; May &amp; Anderson, 1979; Poulin, 1999; Scott &amp; Dobson, 1989)","noteIndex":0},"citationItems":[{"id":1716,"uris":["http://zotero.org/groups/2585270/items/B6QRPBXW"],"itemData":{"id":1716,"type":"article-journal","abstract":"If the host population is taken to be a dynamic variable (rather than constant, as conventionally assumed), a wider understanding of the population biology of infectious diseases emerges. In this first part of a two-part article, mathematical models are developed, shown to fit data from laboratory experiments, and used to explore the evolutionary relations among transmission parameters. In the second part of the article, to be published in next week's issue, the models are extended to include indirectly transmitted infections, and the general implications for infectious diseases are considered.","container-title":"Nature","DOI":"10.1038/280361a0","ISSN":"1476-4687","issue":"5721","language":"en","license":"1979 Nature Publishing Group","note":"Bandiera_abtest: a\nCg_type: Nature Research Journals\nnumber: 5721\nPrimary_atype: Reviews\npublisher: Nature Publishing Group","page":"361-367","source":"www.nature.com","title":"Population biology of infectious diseases: Part I","title-short":"Population biology of infectious diseases","volume":"280","author":[{"family":"Anderson","given":"Roy M."},{"family":"May","given":"Robert M."}],"issued":{"date-parts":[["1979",8]]}}},{"id":1717,"uris":["http://zotero.org/groups/2585270/items/9K9G4J3Z"],"itemData":{"id":1717,"type":"article-journal","abstract":"In the first part of this two-part article (Nature 280, 361–367), mathematical models of directly transmitted microparasitic infections were developed, taking explicit account of the dynamics of the host population. The discussion is now extended to both microparasites (viruses, bacteria and protozoa) and macroparasites (helminths and arthropods), transmitted either directly or indirectly via one or more intermediate hosts. Consideration is given to the relation between the ecology and evolution of the transmission processes and the overall dynamics, and to the mechanisms that can produce cyclic patterns, or multiple stable states, in the levels of infection in the host population.","container-title":"Nature","DOI":"10.1038/280455a0","ISSN":"1476-4687","issue":"5722","language":"en","license":"1979 Nature Publishing Group","note":"Bandiera_abtest: a\nCg_type: Nature Research Journals\nnumber: 5722\nPrimary_atype: Reviews\npublisher: Nature Publishing Group","page":"455-461","source":"www.nature.com","title":"Population biology of infectious diseases: Part II","title-short":"Population biology of infectious diseases","volume":"280","author":[{"family":"May","given":"Robert M."},{"family":"Anderson","given":"Roy M."}],"issued":{"date-parts":[["1979",8]]}}},{"id":1530,"uris":["http://zotero.org/groups/2585270/items/KYYZ4GHH"],"itemData":{"id":1530,"type":"article-journal","abstract":"Past research on parasites and community ecology has focussed on two distinct levels of the overall community. First, it has been shown that parasites can have a role in structuring host communities. They can have differential effects on the different hosts that they exploit, they can directly debilitate a host that itself is a key structuring force in the community, or they can indirectly alter the phenotype of their host and change the importance of the host for the community. Second, certain parasite species can be important in shaping parasite communities. Dominant parasite species can directly compete with other parasite species inside the host and reduce their abundance to some extent, and parasites that alter host phenotype can indirectly make the host more or less suitable for other parasite species. The possibility that a parasite species simultaneously affects the structure of all levels of the overall community, i.e. the parasite community and the community of free-living animals, is never considered. Given the many direct and indirect ways in which a parasite species can modulate the abundance of other species, it is conceivable that some parasite species have functionally important roles in a community, and that their removal would change the relative composition of the whole community. An example from a soft-sediment intertidal community is used to illustrate how the subtle, indirect effects of a parasite species on non-host species can be very important to the structure of the overall community. Future community studies addressing the many potential influences of parasites will no doubt identify other functionally important parasite species that serve to maintain biodiversity.","container-title":"International Journal for Parasitology","DOI":"10.1016/S0020-7519(99)00045-4","ISSN":"0020-7519","issue":"6","journalAbbreviation":"International Journal for Parasitology","language":"en","page":"903-914","source":"ScienceDire</w:instrText>
      </w:r>
      <w:r w:rsidR="009C6162" w:rsidRPr="0095680B">
        <w:rPr>
          <w:rStyle w:val="Numrodepage"/>
          <w:rFonts w:asciiTheme="majorHAnsi" w:hAnsiTheme="majorHAnsi" w:cstheme="majorHAnsi"/>
        </w:rPr>
        <w:instrText xml:space="preserve">ct","title":"The functional importance of parasites in animal communities: many roles at many levels?","title-short":"The functional importance of parasites in animal communities","volume":"29","author":[{"family":"Poulin","given":"Robert"}],"issued":{"date-parts":[["1999",6,1]]}}},{"id":1708,"uris":["http://zotero.org/groups/2585270/items/EJHS2E9A"],"itemData":{"id":1708,"type":"article-journal","abstract":"It has been 11 years since Anderson and May demonstrated the theoretical ability of helminth parasites to regulate host population abundance. In this review we consider how their work has advanced our understanding of the role of parasites in host populations. In particular Marilyn Scott and Andy Dobson consider three questions. What is meant by regulation? Is there empirical evidence that parasites can regulate host population abundance? Is it possible to predict the sort of host parasite association where one is most likely to be able to detect parasites as a major regulatory force?","container-title":"Parasitology Today","DOI":"10.1016/0169-4758(89)90140-3","ISSN":"0169-4758","issue":"6","journalAbbreviation":"Parasitology Today","language":"en","page":"176-183","source":"ScienceDirect","title":"The role of parasites in regulating host abundance","volume":"5","author":[{"family":"Scott","given":"M. E."},{"family":"Dobson","given":"A."}],"issued":{"date-parts":[["1989",6,1]]}}}],"schema":"https://github.com/citation-style-language/schema/raw/master/csl-citation.json"} </w:instrText>
      </w:r>
      <w:r w:rsidR="00F00308">
        <w:rPr>
          <w:rStyle w:val="Numrodepage"/>
          <w:rFonts w:asciiTheme="majorHAnsi" w:hAnsiTheme="majorHAnsi" w:cstheme="majorHAnsi"/>
        </w:rPr>
        <w:fldChar w:fldCharType="separate"/>
      </w:r>
      <w:r w:rsidR="009C6162" w:rsidRPr="0095680B">
        <w:rPr>
          <w:rStyle w:val="Numrodepage"/>
          <w:rFonts w:asciiTheme="majorHAnsi" w:hAnsiTheme="majorHAnsi" w:cstheme="majorHAnsi"/>
          <w:noProof/>
        </w:rPr>
        <w:t>(Anderson &amp; May, 1979; May &amp; Anderson, 1979; Poulin, 1999; Scott &amp; Dobson, 1989)</w:t>
      </w:r>
      <w:r w:rsidR="00F00308">
        <w:rPr>
          <w:rStyle w:val="Numrodepage"/>
          <w:rFonts w:asciiTheme="majorHAnsi" w:hAnsiTheme="majorHAnsi" w:cstheme="majorHAnsi"/>
        </w:rPr>
        <w:fldChar w:fldCharType="end"/>
      </w:r>
      <w:r w:rsidR="00092338" w:rsidRPr="0095680B">
        <w:rPr>
          <w:rStyle w:val="Numrodepage"/>
          <w:rFonts w:asciiTheme="majorHAnsi" w:hAnsiTheme="majorHAnsi" w:cstheme="majorHAnsi"/>
        </w:rPr>
        <w:t xml:space="preserve">. </w:t>
      </w:r>
    </w:p>
    <w:p w14:paraId="2EE8CE50" w14:textId="77777777" w:rsidR="008A1BEC" w:rsidRDefault="008A1BEC" w:rsidP="00C51CB6">
      <w:pPr>
        <w:spacing w:line="360" w:lineRule="auto"/>
        <w:jc w:val="both"/>
        <w:rPr>
          <w:rStyle w:val="Numrodepage"/>
          <w:rFonts w:asciiTheme="majorHAnsi" w:hAnsiTheme="majorHAnsi" w:cstheme="majorHAnsi"/>
          <w:b/>
          <w:bCs/>
        </w:rPr>
      </w:pPr>
    </w:p>
    <w:p w14:paraId="74E2AADA" w14:textId="77FDFEA1" w:rsidR="00622C4F" w:rsidRPr="00622C4F" w:rsidRDefault="000F09C2" w:rsidP="003D7A8B">
      <w:pPr>
        <w:spacing w:line="360" w:lineRule="auto"/>
        <w:ind w:firstLine="708"/>
        <w:jc w:val="both"/>
        <w:rPr>
          <w:rFonts w:asciiTheme="majorHAnsi" w:hAnsiTheme="majorHAnsi" w:cstheme="majorHAnsi"/>
        </w:rPr>
      </w:pPr>
      <w:r>
        <w:rPr>
          <w:rStyle w:val="Numrodepage"/>
          <w:rFonts w:asciiTheme="majorHAnsi" w:hAnsiTheme="majorHAnsi" w:cstheme="majorHAnsi"/>
        </w:rPr>
        <w:t>Comme</w:t>
      </w:r>
      <w:r w:rsidR="009E4C21">
        <w:rPr>
          <w:rStyle w:val="Numrodepage"/>
          <w:rFonts w:asciiTheme="majorHAnsi" w:hAnsiTheme="majorHAnsi" w:cstheme="majorHAnsi"/>
        </w:rPr>
        <w:t xml:space="preserve"> la dynamique d’infection </w:t>
      </w:r>
      <w:r>
        <w:rPr>
          <w:rStyle w:val="Numrodepage"/>
          <w:rFonts w:asciiTheme="majorHAnsi" w:hAnsiTheme="majorHAnsi" w:cstheme="majorHAnsi"/>
        </w:rPr>
        <w:t>joue</w:t>
      </w:r>
      <w:r w:rsidR="009E4C21">
        <w:rPr>
          <w:rStyle w:val="Numrodepage"/>
          <w:rFonts w:asciiTheme="majorHAnsi" w:hAnsiTheme="majorHAnsi" w:cstheme="majorHAnsi"/>
        </w:rPr>
        <w:t xml:space="preserve"> un rôle déterminant dans la structure et l</w:t>
      </w:r>
      <w:r>
        <w:rPr>
          <w:rStyle w:val="Numrodepage"/>
          <w:rFonts w:asciiTheme="majorHAnsi" w:hAnsiTheme="majorHAnsi" w:cstheme="majorHAnsi"/>
        </w:rPr>
        <w:t xml:space="preserve">a distribution </w:t>
      </w:r>
      <w:r w:rsidR="009E4C21">
        <w:rPr>
          <w:rStyle w:val="Numrodepage"/>
          <w:rFonts w:asciiTheme="majorHAnsi" w:hAnsiTheme="majorHAnsi" w:cstheme="majorHAnsi"/>
        </w:rPr>
        <w:t xml:space="preserve">des communautés biotiques, </w:t>
      </w:r>
      <w:r>
        <w:rPr>
          <w:rStyle w:val="Numrodepage"/>
          <w:rFonts w:asciiTheme="majorHAnsi" w:hAnsiTheme="majorHAnsi" w:cstheme="majorHAnsi"/>
        </w:rPr>
        <w:t>les parasites ont forcément une importance (directe et/ou indirecte) sur les fonctions</w:t>
      </w:r>
      <w:r w:rsidR="004145E3">
        <w:rPr>
          <w:rStyle w:val="Numrodepage"/>
          <w:rFonts w:asciiTheme="majorHAnsi" w:hAnsiTheme="majorHAnsi" w:cstheme="majorHAnsi"/>
        </w:rPr>
        <w:t xml:space="preserve"> et processus écosystémiques</w:t>
      </w:r>
      <w:r>
        <w:rPr>
          <w:rStyle w:val="Numrodepage"/>
          <w:rFonts w:asciiTheme="majorHAnsi" w:hAnsiTheme="majorHAnsi" w:cstheme="majorHAnsi"/>
        </w:rPr>
        <w:t xml:space="preserve">. </w:t>
      </w:r>
      <w:r w:rsidR="0095680B">
        <w:rPr>
          <w:rStyle w:val="Numrodepage"/>
          <w:rFonts w:asciiTheme="majorHAnsi" w:hAnsiTheme="majorHAnsi" w:cstheme="majorHAnsi"/>
        </w:rPr>
        <w:t>Pourtant, seulement 2% des publications en «</w:t>
      </w:r>
      <w:proofErr w:type="spellStart"/>
      <w:r w:rsidR="0095680B">
        <w:rPr>
          <w:rStyle w:val="Numrodepage"/>
          <w:rFonts w:asciiTheme="majorHAnsi" w:hAnsiTheme="majorHAnsi" w:cstheme="majorHAnsi"/>
        </w:rPr>
        <w:t>disease</w:t>
      </w:r>
      <w:proofErr w:type="spellEnd"/>
      <w:r w:rsidR="0095680B">
        <w:rPr>
          <w:rStyle w:val="Numrodepage"/>
          <w:rFonts w:asciiTheme="majorHAnsi" w:hAnsiTheme="majorHAnsi" w:cstheme="majorHAnsi"/>
        </w:rPr>
        <w:t xml:space="preserve"> </w:t>
      </w:r>
      <w:proofErr w:type="spellStart"/>
      <w:r w:rsidR="0095680B">
        <w:rPr>
          <w:rStyle w:val="Numrodepage"/>
          <w:rFonts w:asciiTheme="majorHAnsi" w:hAnsiTheme="majorHAnsi" w:cstheme="majorHAnsi"/>
        </w:rPr>
        <w:t>ecology</w:t>
      </w:r>
      <w:proofErr w:type="spellEnd"/>
      <w:r w:rsidR="0095680B">
        <w:rPr>
          <w:rStyle w:val="Numrodepage"/>
          <w:rFonts w:asciiTheme="majorHAnsi" w:hAnsiTheme="majorHAnsi" w:cstheme="majorHAnsi"/>
        </w:rPr>
        <w:t>»</w:t>
      </w:r>
      <w:r w:rsidR="009C7609">
        <w:rPr>
          <w:rStyle w:val="Numrodepage"/>
          <w:rFonts w:asciiTheme="majorHAnsi" w:hAnsiTheme="majorHAnsi" w:cstheme="majorHAnsi"/>
        </w:rPr>
        <w:t xml:space="preserve"> mettent l’accent</w:t>
      </w:r>
      <w:r w:rsidR="001065D8">
        <w:rPr>
          <w:rStyle w:val="Numrodepage"/>
          <w:rFonts w:asciiTheme="majorHAnsi" w:hAnsiTheme="majorHAnsi" w:cstheme="majorHAnsi"/>
        </w:rPr>
        <w:t xml:space="preserve"> sur les écosystèmes et leurs fonctions </w:t>
      </w:r>
      <w:r w:rsidR="001065D8">
        <w:rPr>
          <w:rStyle w:val="Numrodepage"/>
          <w:rFonts w:asciiTheme="majorHAnsi" w:hAnsiTheme="majorHAnsi" w:cstheme="majorHAnsi"/>
        </w:rPr>
        <w:fldChar w:fldCharType="begin"/>
      </w:r>
      <w:r w:rsidR="00CE0C9C">
        <w:rPr>
          <w:rStyle w:val="Numrodepage"/>
          <w:rFonts w:asciiTheme="majorHAnsi" w:hAnsiTheme="majorHAnsi" w:cstheme="majorHAnsi"/>
        </w:rPr>
        <w:instrText xml:space="preserve"> ADDIN ZOTERO_ITEM CSL_CITATION {"citationID":"vNpgu9Qg","properties":{"formattedCitation":"(D. Preston et al., 2016)","plainCitation":"(D. Preston et al., 2016)","dontUpdate":true,"noteIndex":0},"citationItems":[{"id":8235,"uris":["http://zotero.org/groups/2585270/items/EB6XSTJT"],"itemData":{"id":8235,"type":"article-journal","abstract":"Growing evidence indicates that parasites—when considered—can play influential roles in ecosystem structure and function, highlighting the need to integrate disease ecology and ecosystem science. To strengthen links between these traditionally disparate fields, we identified mechanisms through which parasites can affect ecosystems and used empirical literature searches to explore how commonly such mechanisms have been documented, the ecosystem properties affected, and the types of ecosystems in which they occur. Our results indicate that ecosystem-disease research has remained consistently rare, comprising less than 2% of disease ecology publications. Existing studies from terrestrial, freshwater, and marine systems, however, demonstrate that parasites can strongly affect (1) biogeochemical cycles of water, carbon, nutrients, and trace elements, (2) fluxes of biomass and energy, and (3) temporal ecosystem dynamics including disturbance, succession, and stability. Mechanistically, most studies have demonstrated density-mediated indirect effects, rather than trait-mediated effects, or direct effects of parasites, although whether this is representative remains unclear. Looking forward, we highlight the importance of applying traits-based approaches to predict when parasites are most likely to exert ecosystem-level effects. Future research should include efforts to extend host–parasite studies across levels of ecological organization, large-scale manipulations to experimentally quantify ecosystem roles of parasites, and the integration of parasites and disease into models of ecosystem functioning.","container-title":"Ecosystems","language":"en","source":"www.semanticscholar.org","title":"Disease Ecology Meets Ecosystem Science","URL":"https://www.semanticscholar.org/paper/Disease-Ecology-Meets-Ecosystem-Science-Preston-Mischler/f2501b3d77b5082744504433b647d826696d64d8","author":[{"family":"Preston","given":"D."},{"family":"Mischler","given":"John A."},{"family":"Townsend","given":"A."},{"family":"Johnson","given":"Pieter T. J."}],"accessed":{"date-parts":[["2023",10,30]]},"issued":{"date-parts":[["2016"]]}}}],"schema":"https://github.com/citation-style-language/schema/raw/master/csl-citation.json"} </w:instrText>
      </w:r>
      <w:r w:rsidR="001065D8">
        <w:rPr>
          <w:rStyle w:val="Numrodepage"/>
          <w:rFonts w:asciiTheme="majorHAnsi" w:hAnsiTheme="majorHAnsi" w:cstheme="majorHAnsi"/>
        </w:rPr>
        <w:fldChar w:fldCharType="separate"/>
      </w:r>
      <w:r w:rsidR="001065D8">
        <w:rPr>
          <w:rStyle w:val="Numrodepage"/>
          <w:rFonts w:asciiTheme="majorHAnsi" w:hAnsiTheme="majorHAnsi" w:cstheme="majorHAnsi"/>
          <w:noProof/>
        </w:rPr>
        <w:t>(Preston et al., 2016)</w:t>
      </w:r>
      <w:r w:rsidR="001065D8">
        <w:rPr>
          <w:rStyle w:val="Numrodepage"/>
          <w:rFonts w:asciiTheme="majorHAnsi" w:hAnsiTheme="majorHAnsi" w:cstheme="majorHAnsi"/>
        </w:rPr>
        <w:fldChar w:fldCharType="end"/>
      </w:r>
      <w:r w:rsidR="00622C4F">
        <w:rPr>
          <w:rStyle w:val="Numrodepage"/>
          <w:rFonts w:asciiTheme="majorHAnsi" w:hAnsiTheme="majorHAnsi" w:cstheme="majorHAnsi"/>
        </w:rPr>
        <w:t xml:space="preserve">. </w:t>
      </w:r>
      <w:r>
        <w:rPr>
          <w:rStyle w:val="Numrodepage"/>
          <w:rFonts w:asciiTheme="majorHAnsi" w:hAnsiTheme="majorHAnsi" w:cstheme="majorHAnsi"/>
        </w:rPr>
        <w:t>Tel qu’argumenté précédemment, la biomasse parasitaire d’un système peut être</w:t>
      </w:r>
      <w:r w:rsidR="00A524AA">
        <w:rPr>
          <w:rStyle w:val="Numrodepage"/>
          <w:rFonts w:asciiTheme="majorHAnsi" w:hAnsiTheme="majorHAnsi" w:cstheme="majorHAnsi"/>
        </w:rPr>
        <w:t xml:space="preserve"> aussi importante</w:t>
      </w:r>
      <w:r>
        <w:rPr>
          <w:rStyle w:val="Numrodepage"/>
          <w:rFonts w:asciiTheme="majorHAnsi" w:hAnsiTheme="majorHAnsi" w:cstheme="majorHAnsi"/>
        </w:rPr>
        <w:t xml:space="preserve"> </w:t>
      </w:r>
      <w:r w:rsidR="00A524AA">
        <w:rPr>
          <w:rStyle w:val="Numrodepage"/>
          <w:rFonts w:asciiTheme="majorHAnsi" w:hAnsiTheme="majorHAnsi" w:cstheme="majorHAnsi"/>
        </w:rPr>
        <w:t xml:space="preserve">que celle de leur hôte </w:t>
      </w:r>
      <w:r>
        <w:rPr>
          <w:rStyle w:val="Numrodepage"/>
          <w:rFonts w:asciiTheme="majorHAnsi" w:hAnsiTheme="majorHAnsi" w:cstheme="majorHAnsi"/>
        </w:rPr>
        <w:fldChar w:fldCharType="begin"/>
      </w:r>
      <w:r w:rsidR="001065D8">
        <w:rPr>
          <w:rStyle w:val="Numrodepage"/>
          <w:rFonts w:asciiTheme="majorHAnsi" w:hAnsiTheme="majorHAnsi" w:cstheme="majorHAnsi"/>
        </w:rPr>
        <w:instrText xml:space="preserve"> ADDIN ZOTERO_ITEM CSL_CITATION {"citationID":"8IiYrA7L","properties":{"formattedCitation":"(Kuris et al., 2008; D. L. Preston et al., 2013)","plainCitation":"(Kuris et al., 2008; D. L. Preston et al., 2013)","dontUpdate":true,"noteIndex":0},"citationItems":[{"id":1723,"uris":["http://zotero.org/groups/2585270/items/IM8NYFW7"],"itemData":{"id":1723,"type":"article-journal","abstract":"Parasites — and other infectious agents — can have a major impact on an ecosystem, by targeting a prominent prey or predator species. But a study of the biomass of free-living and parasitic species in three estuaries on the Pacific coast of California and Baja California suggests that parasite ecology should be given more weighty consideration in food-web analysis and ecosystem modelling in future. The surprise finding was that parasites have substantial biomass in these ecosystems, even exceeding that of top predators. For instance the biomass of trematodes — parasitic flukes — was particularly high, comparable to that of birds, fish, burrowing shrimps and polychaetes.","container-title":"Nature","DOI":"10.1038/nature06970","ISSN":"1476-4687","issue":"7203","language":"en","license":"2008 Macmillan Publishers Limited. All rights reserved","note":"Bandiera_abtest: a\nCg_type: Nature Research Journals\nnumber: 7203\nPrimary_atype: Research\npublisher: Nature Publishing Group","page":"515-518","source":"www.nature.com","title":"Ecosystem energetic implications of parasite and free-living biomass in three estuaries","volume":"454","author":[{"family":"Kuris","given":"Armand M."},{"family":"Hechinger","given":"Ryan F."},{"family":"Shaw","given":"Jenny C."},{"family":"Whitney","given":"Kathleen L."},{"family":"Aguirre-Macedo","given":"Leopoldina"},{"family":"Boch","given":"Charlie A."},{"family":"Dobson","given":"Andrew P."},{"family":"Dunham","given":"Eleca J."},{"family":"Fredensborg","given":"Brian L."},{"family":"Huspeni","given":"Todd C."},{"family":"Lorda","given":"Julio"},{"family":"Mababa","given":"Luzviminda"},{"family":"Mancini","given":"Frank T."},{"family":"Mora","given":"Adrienne B."},{"family":"Pickering","given":"Maria"},{"family":"Talhouk","given":"Nadia L."},{"family":"Torchin","given":"Mark E."},{"family":"Lafferty","given":"Kevin D."}],"issued":{"date-parts":[["2008",7]]}}},{"id":1721,"uris":["http://zotero.org/groups/2585270/items/QBMIWGZE"],"itemData":{"id":1721,"type":"article-journal","abstract":"1. Ecologists often measure the biomass and productivity of organisms to understand the importance of populations and communities in the flow of energy through ecosystems. Despite the central role of such studies in the advancement of freshwater ecology, there has been little effort to incorporate parasites into studies of freshwater energy flow. This omission is particularly important considering the roles that parasites sometimes play in shaping community structure and ecosystem processes. 2. Using quantitative surveys and dissections of over 1600 aquatic invertebrate and amphibian hosts, we calculated the ecosystem-level biomass and productivity of trematode parasites alongside the biomass of free-living aquatic organisms in three freshwater ponds in California, USA. 3. Snails and amphibian larvae, which are both important intermediate trematode hosts, dominated the dry biomass of free-living organisms across ponds (snails = 3.2 g m(-2); amphibians = 3.1 g m(-2)). An average of 33.5% of mature snails were infected with one of six trematode taxa, amounting to a density of 13 infected snails m(-2) of pond substrate. Between 18% and 33% of the combined host and parasite biomass within each infected snail consisted of larval trematode tissue, which collectively accounted for 87% of the total trematode biomass within the three ponds. Mid-summer trematode dry biomass averaged 0.10 g m(-2), which was equal to or greater than that of the most abundant insect orders (coleoptera = 0.10 g m(-2), odonata = 0.08 g m(-2), hemiptera = 0.07 g m(-2) and ephemeroptera = 0.03 g m(-2)). 4. On average, each trematode taxon produced between 14 and 1660 free-swimming larvae (cercariae) infected snail(-1) 24 h(-1) in mid-summer. Given that infected snails release cercariae for 3-4 months a year, the pond trematode communities produced an average of 153 mg m(-2) yr(-1) of dry cercarial biomass (range = 70-220 mg m(-2) yr(-1)). 5. Our results suggest that a significant amount of energy moves through trematode parasites in freshwater pond ecosystems, and that their contributions to ecosystem energetics may exceed those of many free-living taxa known to play key roles in structuring aquatic communities.","container-title":"The Journal of Animal Ecology","DOI":"10.1111/1365-2656.12030","ISSN":"1365-2656","issue":"3","journalAbbreviation":"J Anim Ecol","language":"eng","note":"PMID: 23488451","page":"509-517","source":"PubMed","title":"Biomass and productivity of trematode parasites in pond ecosystems","volume":"82","author":[{"family":"Preston","given":"Daniel L."},{"family":"Orlofske","given":"Sarah A."},{"family":"Lambden","given":"Jason P."},{"family":"Johnson","given":"Pieter T. J."}],"issued":{"date-parts":[["2013",5]]}}}],"schema":"https://github.com/citation-style-language/schema/raw/master/csl-citation.json"} </w:instrText>
      </w:r>
      <w:r>
        <w:rPr>
          <w:rStyle w:val="Numrodepage"/>
          <w:rFonts w:asciiTheme="majorHAnsi" w:hAnsiTheme="majorHAnsi" w:cstheme="majorHAnsi"/>
        </w:rPr>
        <w:fldChar w:fldCharType="separate"/>
      </w:r>
      <w:r w:rsidR="00A524AA">
        <w:rPr>
          <w:rStyle w:val="Numrodepage"/>
          <w:rFonts w:asciiTheme="majorHAnsi" w:hAnsiTheme="majorHAnsi" w:cstheme="majorHAnsi"/>
          <w:noProof/>
        </w:rPr>
        <w:t>(Kuris et al., 2008; Preston et al., 2013)</w:t>
      </w:r>
      <w:r>
        <w:rPr>
          <w:rStyle w:val="Numrodepage"/>
          <w:rFonts w:asciiTheme="majorHAnsi" w:hAnsiTheme="majorHAnsi" w:cstheme="majorHAnsi"/>
        </w:rPr>
        <w:fldChar w:fldCharType="end"/>
      </w:r>
      <w:r>
        <w:rPr>
          <w:rStyle w:val="Numrodepage"/>
          <w:rFonts w:asciiTheme="majorHAnsi" w:hAnsiTheme="majorHAnsi" w:cstheme="majorHAnsi"/>
        </w:rPr>
        <w:t xml:space="preserve">. </w:t>
      </w:r>
      <w:r w:rsidR="004145E3">
        <w:rPr>
          <w:rStyle w:val="Numrodepage"/>
          <w:rFonts w:asciiTheme="majorHAnsi" w:hAnsiTheme="majorHAnsi" w:cstheme="majorHAnsi"/>
        </w:rPr>
        <w:t xml:space="preserve">Ainsi, l’intensité d’infection aurait une incidence sur les flux de matières et le cycle des nutriments </w:t>
      </w:r>
      <w:r w:rsidR="00A524AA">
        <w:rPr>
          <w:rStyle w:val="Numrodepage"/>
          <w:rFonts w:asciiTheme="majorHAnsi" w:hAnsiTheme="majorHAnsi" w:cstheme="majorHAnsi"/>
        </w:rPr>
        <w:fldChar w:fldCharType="begin"/>
      </w:r>
      <w:r w:rsidR="00CE0C9C">
        <w:rPr>
          <w:rStyle w:val="Numrodepage"/>
          <w:rFonts w:asciiTheme="majorHAnsi" w:hAnsiTheme="majorHAnsi" w:cstheme="majorHAnsi"/>
        </w:rPr>
        <w:instrText xml:space="preserve"> ADDIN ZOTERO_ITEM CSL_CITATION {"citationID":"1W8iRIFc","properties":{"formattedCitation":"(D. Preston et al., 2016)","plainCitation":"(D. Preston et al., 2016)","dontUpdate":true,"noteIndex":0},"citationItems":[{"id":8235,"uris":["http://zotero.org/groups/2585270/items/EB6XSTJT"],"itemData":{"id":8235,"type":"article-journal","abstract":"Growing evidence indicates that parasites—when considered—can play influential roles in ecosystem structure and function, highlighting the need to integrate disease ecology and ecosystem science. To strengthen links between these traditionally disparate fields, we identified mechanisms through which parasites can affect ecosystems and used empirical literature searches to explore how commonly such mechanisms have been documented, the ecosystem properties affected, and the types of ecosystems in which they occur. Our results indicate that ecosystem-disease research has remained consistently rare, comprising less than 2% of disease ecology publications. Existing studies from terrestrial, freshwater, and marine systems, however, demonstrate that parasites can strongly affect (1) biogeochemical cycles of water, carbon, nutrients, and trace elements, (2) fluxes of biomass and energy, and (3) temporal ecosystem dynamics including disturbance, succession, and stability. Mechanistically, most studies have demonstrated density-mediated indirect effects, rather than trait-mediated effects, or direct effects of parasites, although whether this is representative remains unclear. Looking forward, we highlight the importance of applying traits-based approaches to predict when parasites are most likely to exert ecosystem-level effects. Future research should include efforts to extend host–parasite studies across levels of ecological organization, large-scale manipulations to experimentally quantify ecosystem roles of parasites, and the integration of parasites and disease into models of ecosystem functioning.","container-title":"Ecosystems","language":"en","source":"www.semanticscholar.org","title":"Disease Ecology Meets Ecosystem Science","URL":"https://www.semanticscholar.org/paper/Disease-Ecology-Meets-Ecosystem-Science-Preston-Mischler/f2501b3d77b5082744504433b647d826696d64d8","author":[{"family":"Preston","given":"D."},{"family":"Mischler","given":"John A."},{"family":"Townsend","given":"A."},{"family":"Johnson","given":"Pieter T. J."}],"accessed":{"date-parts":[["2023",10,30]]},"issued":{"date-parts":[["2016"]]}}}],"schema":"https://github.com/citation-style-language/schema/raw/master/csl-citation.json"} </w:instrText>
      </w:r>
      <w:r w:rsidR="00A524AA">
        <w:rPr>
          <w:rStyle w:val="Numrodepage"/>
          <w:rFonts w:asciiTheme="majorHAnsi" w:hAnsiTheme="majorHAnsi" w:cstheme="majorHAnsi"/>
        </w:rPr>
        <w:fldChar w:fldCharType="separate"/>
      </w:r>
      <w:r w:rsidR="00A524AA">
        <w:rPr>
          <w:rStyle w:val="Numrodepage"/>
          <w:rFonts w:asciiTheme="majorHAnsi" w:hAnsiTheme="majorHAnsi" w:cstheme="majorHAnsi"/>
          <w:noProof/>
        </w:rPr>
        <w:t xml:space="preserve">(Preston et al., </w:t>
      </w:r>
      <w:r w:rsidR="00A524AA">
        <w:rPr>
          <w:rStyle w:val="Numrodepage"/>
          <w:rFonts w:asciiTheme="majorHAnsi" w:hAnsiTheme="majorHAnsi" w:cstheme="majorHAnsi"/>
          <w:noProof/>
        </w:rPr>
        <w:lastRenderedPageBreak/>
        <w:t>2016)</w:t>
      </w:r>
      <w:r w:rsidR="00A524AA">
        <w:rPr>
          <w:rStyle w:val="Numrodepage"/>
          <w:rFonts w:asciiTheme="majorHAnsi" w:hAnsiTheme="majorHAnsi" w:cstheme="majorHAnsi"/>
        </w:rPr>
        <w:fldChar w:fldCharType="end"/>
      </w:r>
      <w:r w:rsidR="00A524AA">
        <w:rPr>
          <w:rStyle w:val="Numrodepage"/>
          <w:rFonts w:asciiTheme="majorHAnsi" w:hAnsiTheme="majorHAnsi" w:cstheme="majorHAnsi"/>
        </w:rPr>
        <w:t>.</w:t>
      </w:r>
      <w:r w:rsidR="004145E3">
        <w:rPr>
          <w:rStyle w:val="Numrodepage"/>
          <w:rFonts w:asciiTheme="majorHAnsi" w:hAnsiTheme="majorHAnsi" w:cstheme="majorHAnsi"/>
        </w:rPr>
        <w:t xml:space="preserve"> </w:t>
      </w:r>
      <w:r w:rsidR="00253B9D">
        <w:rPr>
          <w:rStyle w:val="Numrodepage"/>
          <w:rFonts w:asciiTheme="majorHAnsi" w:hAnsiTheme="majorHAnsi" w:cstheme="majorHAnsi"/>
        </w:rPr>
        <w:t xml:space="preserve">L’effet indirect du parasitisme sur les fonctions écosystémiques peut s’opérer d’une part par un changement des traits de comportement chez </w:t>
      </w:r>
      <w:r w:rsidR="009C7609">
        <w:rPr>
          <w:rStyle w:val="Numrodepage"/>
          <w:rFonts w:asciiTheme="majorHAnsi" w:hAnsiTheme="majorHAnsi" w:cstheme="majorHAnsi"/>
        </w:rPr>
        <w:t>les</w:t>
      </w:r>
      <w:r w:rsidR="00253B9D">
        <w:rPr>
          <w:rStyle w:val="Numrodepage"/>
          <w:rFonts w:asciiTheme="majorHAnsi" w:hAnsiTheme="majorHAnsi" w:cstheme="majorHAnsi"/>
        </w:rPr>
        <w:t xml:space="preserve"> espèce</w:t>
      </w:r>
      <w:r w:rsidR="009C7609">
        <w:rPr>
          <w:rStyle w:val="Numrodepage"/>
          <w:rFonts w:asciiTheme="majorHAnsi" w:hAnsiTheme="majorHAnsi" w:cstheme="majorHAnsi"/>
        </w:rPr>
        <w:t>s</w:t>
      </w:r>
      <w:r w:rsidR="00253B9D">
        <w:rPr>
          <w:rStyle w:val="Numrodepage"/>
          <w:rFonts w:asciiTheme="majorHAnsi" w:hAnsiTheme="majorHAnsi" w:cstheme="majorHAnsi"/>
        </w:rPr>
        <w:t xml:space="preserve"> dite</w:t>
      </w:r>
      <w:r w:rsidR="009C7609">
        <w:rPr>
          <w:rStyle w:val="Numrodepage"/>
          <w:rFonts w:asciiTheme="majorHAnsi" w:hAnsiTheme="majorHAnsi" w:cstheme="majorHAnsi"/>
        </w:rPr>
        <w:t>s</w:t>
      </w:r>
      <w:r w:rsidR="00253B9D">
        <w:rPr>
          <w:rStyle w:val="Numrodepage"/>
          <w:rFonts w:asciiTheme="majorHAnsi" w:hAnsiTheme="majorHAnsi" w:cstheme="majorHAnsi"/>
        </w:rPr>
        <w:t xml:space="preserve"> ingénieure</w:t>
      </w:r>
      <w:r w:rsidR="009C7609">
        <w:rPr>
          <w:rStyle w:val="Numrodepage"/>
          <w:rFonts w:asciiTheme="majorHAnsi" w:hAnsiTheme="majorHAnsi" w:cstheme="majorHAnsi"/>
        </w:rPr>
        <w:t>s</w:t>
      </w:r>
      <w:r w:rsidR="00253B9D">
        <w:rPr>
          <w:rStyle w:val="Numrodepage"/>
          <w:rFonts w:asciiTheme="majorHAnsi" w:hAnsiTheme="majorHAnsi" w:cstheme="majorHAnsi"/>
        </w:rPr>
        <w:t xml:space="preserve"> écosystémique</w:t>
      </w:r>
      <w:r w:rsidR="009C7609">
        <w:rPr>
          <w:rStyle w:val="Numrodepage"/>
          <w:rFonts w:asciiTheme="majorHAnsi" w:hAnsiTheme="majorHAnsi" w:cstheme="majorHAnsi"/>
        </w:rPr>
        <w:t>s</w:t>
      </w:r>
      <w:r w:rsidR="00253B9D">
        <w:rPr>
          <w:rStyle w:val="Numrodepage"/>
          <w:rFonts w:asciiTheme="majorHAnsi" w:hAnsiTheme="majorHAnsi" w:cstheme="majorHAnsi"/>
        </w:rPr>
        <w:t xml:space="preserve"> </w:t>
      </w:r>
      <w:r w:rsidR="00A524AA">
        <w:rPr>
          <w:rStyle w:val="Numrodepage"/>
          <w:rFonts w:asciiTheme="majorHAnsi" w:hAnsiTheme="majorHAnsi" w:cstheme="majorHAnsi"/>
        </w:rPr>
        <w:fldChar w:fldCharType="begin"/>
      </w:r>
      <w:r w:rsidR="00CE0C9C">
        <w:rPr>
          <w:rStyle w:val="Numrodepage"/>
          <w:rFonts w:asciiTheme="majorHAnsi" w:hAnsiTheme="majorHAnsi" w:cstheme="majorHAnsi"/>
        </w:rPr>
        <w:instrText xml:space="preserve"> ADDIN ZOTERO_ITEM CSL_CITATION {"citationID":"Hb1JayCh","properties":{"formattedCitation":"(Thomas et al., 1999)","plainCitation":"(Thomas et al., 1999)","noteIndex":0},"citationItems":[{"id":8226,"uris":["http://zotero.org/groups/2585270/items/K5VLYPS4"],"itemData":{"id":8226,"type":"article-journal","abstract":"In recent years, there has been a growing interest in understanding the ecological importance of ecosystem engineers. In this paper we argue that parasites, through the phenotypic alterations they induce in their hosts, are likely to be involved in engineering processes for at least two reasons. First, when ecosystem engineers are themselves infected, phenotypic alterations induced by parasites can interfere with host traits involved in the engineering processes. Secondly, parasites themselves can be ecosystem engineers since the phenotypic alterations of hosts directly modify the habitat of all the species inhabiting free-living organisms. This new research area at the interface between ecology and parasitology should improve our understanding of the ecological consequences of phenotypic alterations induced by parasites in ecosystems.","container-title":"Oikos","DOI":"10.2307/3546879","ISSN":"0030-1299","issue":"1","note":"publisher: [Nordic Society Oikos, Wiley]","page":"167-171","source":"JSTOR","title":"Parasites and Ecosystem Engineering: What Roles Could They Play?","title-short":"Parasites and Ecosystem Engineering","volume":"84","author":[{"family":"Thomas","given":"Frédéric"},{"family":"Poulin","given":"Robert"},{"family":"Meeüs","given":"Thierry","non-dropping-particle":"de"},{"family":"Guégan","given":"Jean-François"},{"family":"Renaud","given":"François"}],"issued":{"date-parts":[["1999"]]}}}],"schema":"https://github.com/citation-style-language/schema/raw/master/csl-citation.json"} </w:instrText>
      </w:r>
      <w:r w:rsidR="00A524AA">
        <w:rPr>
          <w:rStyle w:val="Numrodepage"/>
          <w:rFonts w:asciiTheme="majorHAnsi" w:hAnsiTheme="majorHAnsi" w:cstheme="majorHAnsi"/>
        </w:rPr>
        <w:fldChar w:fldCharType="separate"/>
      </w:r>
      <w:r w:rsidR="00A524AA">
        <w:rPr>
          <w:rStyle w:val="Numrodepage"/>
          <w:rFonts w:asciiTheme="majorHAnsi" w:hAnsiTheme="majorHAnsi" w:cstheme="majorHAnsi"/>
          <w:noProof/>
        </w:rPr>
        <w:t>(Thomas et al., 1999)</w:t>
      </w:r>
      <w:r w:rsidR="00A524AA">
        <w:rPr>
          <w:rStyle w:val="Numrodepage"/>
          <w:rFonts w:asciiTheme="majorHAnsi" w:hAnsiTheme="majorHAnsi" w:cstheme="majorHAnsi"/>
        </w:rPr>
        <w:fldChar w:fldCharType="end"/>
      </w:r>
      <w:r w:rsidR="00253B9D">
        <w:rPr>
          <w:rStyle w:val="Numrodepage"/>
          <w:rFonts w:asciiTheme="majorHAnsi" w:hAnsiTheme="majorHAnsi" w:cstheme="majorHAnsi"/>
        </w:rPr>
        <w:t xml:space="preserve">. Par exemple, </w:t>
      </w:r>
      <w:r w:rsidR="00A524AA">
        <w:rPr>
          <w:rStyle w:val="Numrodepage"/>
          <w:rFonts w:asciiTheme="majorHAnsi" w:hAnsiTheme="majorHAnsi" w:cstheme="majorHAnsi"/>
        </w:rPr>
        <w:t>les nématomorphes qui infecte</w:t>
      </w:r>
      <w:r w:rsidR="009C7609">
        <w:rPr>
          <w:rStyle w:val="Numrodepage"/>
          <w:rFonts w:asciiTheme="majorHAnsi" w:hAnsiTheme="majorHAnsi" w:cstheme="majorHAnsi"/>
        </w:rPr>
        <w:t>nt</w:t>
      </w:r>
      <w:r w:rsidR="00A524AA">
        <w:rPr>
          <w:rStyle w:val="Numrodepage"/>
          <w:rFonts w:asciiTheme="majorHAnsi" w:hAnsiTheme="majorHAnsi" w:cstheme="majorHAnsi"/>
        </w:rPr>
        <w:t xml:space="preserve"> les grillons manipule</w:t>
      </w:r>
      <w:r w:rsidR="009C7609">
        <w:rPr>
          <w:rStyle w:val="Numrodepage"/>
          <w:rFonts w:asciiTheme="majorHAnsi" w:hAnsiTheme="majorHAnsi" w:cstheme="majorHAnsi"/>
        </w:rPr>
        <w:t>nt</w:t>
      </w:r>
      <w:r w:rsidR="00A524AA">
        <w:rPr>
          <w:rStyle w:val="Numrodepage"/>
          <w:rFonts w:asciiTheme="majorHAnsi" w:hAnsiTheme="majorHAnsi" w:cstheme="majorHAnsi"/>
        </w:rPr>
        <w:t xml:space="preserve"> leur comportement afin qu’ils se jettent dans les rivières et permett</w:t>
      </w:r>
      <w:r w:rsidR="009C7609">
        <w:rPr>
          <w:rStyle w:val="Numrodepage"/>
          <w:rFonts w:asciiTheme="majorHAnsi" w:hAnsiTheme="majorHAnsi" w:cstheme="majorHAnsi"/>
        </w:rPr>
        <w:t>ent</w:t>
      </w:r>
      <w:r w:rsidR="00A524AA">
        <w:rPr>
          <w:rStyle w:val="Numrodepage"/>
          <w:rFonts w:asciiTheme="majorHAnsi" w:hAnsiTheme="majorHAnsi" w:cstheme="majorHAnsi"/>
        </w:rPr>
        <w:t xml:space="preserve"> ainsi la reproduction du parasite </w:t>
      </w:r>
      <w:r w:rsidR="00A524AA">
        <w:rPr>
          <w:rStyle w:val="Numrodepage"/>
          <w:rFonts w:asciiTheme="majorHAnsi" w:hAnsiTheme="majorHAnsi" w:cstheme="majorHAnsi"/>
        </w:rPr>
        <w:fldChar w:fldCharType="begin"/>
      </w:r>
      <w:r w:rsidR="00CE0C9C">
        <w:rPr>
          <w:rStyle w:val="Numrodepage"/>
          <w:rFonts w:asciiTheme="majorHAnsi" w:hAnsiTheme="majorHAnsi" w:cstheme="majorHAnsi"/>
        </w:rPr>
        <w:instrText xml:space="preserve"> ADDIN ZOTERO_ITEM CSL_CITATION {"citationID":"HodSSoXO","properties":{"formattedCitation":"(Thomas et al., 2002)","plainCitation":"(Thomas et al., 2002)","noteIndex":0},"citationItems":[{"id":8315,"uris":["http://zotero.org/groups/2585270/items/3D3XEN5F"],"itemData":{"id":8315,"type":"article-journal","abstract":"Several anecdotal reports in the literature have suggested that insects parasitized by hairworms (Nematomorpha) commit `suicide' by jumping into an aquatic environment needed by an adult worm for the continuation of its life cycle. Based on 2 years of observations at a swimming pool in open air, we saw this aberrant behaviour in nine insect species followed by the emergence of hairworms. We conducted field and laboratory experiments in order to compare the behaviour of infected and uninfected individuals of the cricket Nemobius sylvestris. The results clearly indicate that crickets infected by the nematomorph Paragordius tricuspidatus are more likely to jump into water than uninfected ones. The idea that this manipulation involved water detection from long distances by infected insects is not supported. Instead, our observations suggest that infected insects may first display an erratic behaviour which brings them sooner or later close to a stream and then a behavioural change that makes them enter the water.","container-title":"Journal of Evolutionary Biology","DOI":"10.1046/j.1420-9101.2002.00410.x","ISSN":"1420-9101","issue":"3","language":"en","note":"_eprint: https://onlinelibrary.wiley.com/doi/pdf/10.1046/j.1420-9101.2002.00410.x","page":"356-361","source":"Wiley Online Library","title":"Do hairworms (Nematomorpha) manipulate the water seeking behaviour of their terrestrial hosts?","volume":"15","author":[{"family":"Thomas","given":"F."},{"family":"Schmidt-Rhaesa","given":"A."},{"family":"Martin","given":"G."},{"family":"Manu","given":"C."},{"family":"Durand","given":"P."},{"family":"Renaud","given":"F."}],"issued":{"date-parts":[["2002"]]}}}],"schema":"https://github.com/citation-style-language/schema/raw/master/csl-citation.json"} </w:instrText>
      </w:r>
      <w:r w:rsidR="00A524AA">
        <w:rPr>
          <w:rStyle w:val="Numrodepage"/>
          <w:rFonts w:asciiTheme="majorHAnsi" w:hAnsiTheme="majorHAnsi" w:cstheme="majorHAnsi"/>
        </w:rPr>
        <w:fldChar w:fldCharType="separate"/>
      </w:r>
      <w:r w:rsidR="00A524AA">
        <w:rPr>
          <w:rStyle w:val="Numrodepage"/>
          <w:rFonts w:asciiTheme="majorHAnsi" w:hAnsiTheme="majorHAnsi" w:cstheme="majorHAnsi"/>
          <w:noProof/>
        </w:rPr>
        <w:t>(Thomas et al., 2002)</w:t>
      </w:r>
      <w:r w:rsidR="00A524AA">
        <w:rPr>
          <w:rStyle w:val="Numrodepage"/>
          <w:rFonts w:asciiTheme="majorHAnsi" w:hAnsiTheme="majorHAnsi" w:cstheme="majorHAnsi"/>
        </w:rPr>
        <w:fldChar w:fldCharType="end"/>
      </w:r>
      <w:r w:rsidR="00A524AA">
        <w:rPr>
          <w:rStyle w:val="Numrodepage"/>
          <w:rFonts w:asciiTheme="majorHAnsi" w:hAnsiTheme="majorHAnsi" w:cstheme="majorHAnsi"/>
        </w:rPr>
        <w:t>. Les grillons servent alors de proie alternative aux poissons</w:t>
      </w:r>
      <w:r w:rsidR="009C7609">
        <w:rPr>
          <w:rStyle w:val="Numrodepage"/>
          <w:rFonts w:asciiTheme="majorHAnsi" w:hAnsiTheme="majorHAnsi" w:cstheme="majorHAnsi"/>
        </w:rPr>
        <w:t>,</w:t>
      </w:r>
      <w:r w:rsidR="00A524AA">
        <w:rPr>
          <w:rStyle w:val="Numrodepage"/>
          <w:rFonts w:asciiTheme="majorHAnsi" w:hAnsiTheme="majorHAnsi" w:cstheme="majorHAnsi"/>
        </w:rPr>
        <w:t xml:space="preserve"> ce qui amène une diminution de leur consommation d’invertébrés benthiques et ainsi, crée un contr</w:t>
      </w:r>
      <w:r w:rsidR="009C7609">
        <w:rPr>
          <w:rStyle w:val="Numrodepage"/>
          <w:rFonts w:asciiTheme="majorHAnsi" w:hAnsiTheme="majorHAnsi" w:cstheme="majorHAnsi"/>
        </w:rPr>
        <w:t>ô</w:t>
      </w:r>
      <w:r w:rsidR="00A524AA">
        <w:rPr>
          <w:rStyle w:val="Numrodepage"/>
          <w:rFonts w:asciiTheme="majorHAnsi" w:hAnsiTheme="majorHAnsi" w:cstheme="majorHAnsi"/>
        </w:rPr>
        <w:t>l</w:t>
      </w:r>
      <w:r w:rsidR="009C7609">
        <w:rPr>
          <w:rStyle w:val="Numrodepage"/>
          <w:rFonts w:asciiTheme="majorHAnsi" w:hAnsiTheme="majorHAnsi" w:cstheme="majorHAnsi"/>
        </w:rPr>
        <w:t>e</w:t>
      </w:r>
      <w:r w:rsidR="00A524AA">
        <w:rPr>
          <w:rStyle w:val="Numrodepage"/>
          <w:rFonts w:asciiTheme="majorHAnsi" w:hAnsiTheme="majorHAnsi" w:cstheme="majorHAnsi"/>
        </w:rPr>
        <w:t xml:space="preserve"> «top-down» sur la biomasse d’algues et une diminution du taux de décomposition des feuilles dans l’eau </w:t>
      </w:r>
      <w:r w:rsidR="00A524AA">
        <w:rPr>
          <w:rStyle w:val="Numrodepage"/>
          <w:rFonts w:asciiTheme="majorHAnsi" w:hAnsiTheme="majorHAnsi" w:cstheme="majorHAnsi"/>
        </w:rPr>
        <w:fldChar w:fldCharType="begin"/>
      </w:r>
      <w:r w:rsidR="00CE0C9C">
        <w:rPr>
          <w:rStyle w:val="Numrodepage"/>
          <w:rFonts w:asciiTheme="majorHAnsi" w:hAnsiTheme="majorHAnsi" w:cstheme="majorHAnsi"/>
        </w:rPr>
        <w:instrText xml:space="preserve"> ADDIN ZOTERO_ITEM CSL_CITATION {"citationID":"aQopcl1o","properties":{"formattedCitation":"(Sato et al., 2012)","plainCitation":"(Sato et al., 2012)","noteIndex":0},"citationItems":[{"id":8248,"uris":["http://zotero.org/groups/2585270/items/K472Y2MR"],"itemData":{"id":8248,"type":"article-journal","abstract":"Nematomorph parasites manipulate crickets to enter streams where the parasites reproduce. These manipulated crickets become a substantial food subsidy for stream fishes. We used a field experiment to investigate how this subsidy affects the stream community and ecosystem function. When crickets were available, predatory fish ate fewer benthic invertebrates. The resulting release of the benthic invertebrate community from fish predation indirectly decreased the biomass of benthic algae and slightly increased leaf break-down rate. This is the first experimental demonstration that host manipulation by a parasite can reorganise a community and alter ecosystem function. Nematomorphs are common, and many other parasites have dramatic effects on host phenotypes, suggesting that similar effects of parasites on ecosystems might be widespread.","container-title":"Ecology Letters","DOI":"10.1111/j.1461-0248.2012.01798.x","ISSN":"1461-0248","issue":"8","language":"en","license":"© 2012 Blackwell Publishing Ltd/CNRS","note":"_eprint: https://onlinelibrary.wiley.com/doi/pdf/10.1111/j.1461-0248.2012.01798.x","page":"786-793","source":"Wiley Online Library","title":"Nematomorph parasites indirectly alter the food web and ecosystem function of streams through behavioural manipulation of their cricket hosts","volume":"15","author":[{"family":"Sato","given":"Takuya"},{"family":"Egusa","given":"Tomohiro"},{"family":"Fukushima","given":"Keitaro"},{"family":"Oda","given":"Tomoki"},{"family":"Ohte","given":"Nobuhito"},{"family":"Tokuchi","given":"Naoko"},{"family":"Watanabe","given":"Katsutoshi"},{"family":"Kanaiwa","given":"Minoru"},{"family":"Murakami","given":"Isaya"},{"family":"Lafferty","given":"Kevin D."}],"issued":{"date-parts":[["2012"]]}}}],"schema":"https://github.com/citation-style-language/schema/raw/master/csl-citation.json"} </w:instrText>
      </w:r>
      <w:r w:rsidR="00A524AA">
        <w:rPr>
          <w:rStyle w:val="Numrodepage"/>
          <w:rFonts w:asciiTheme="majorHAnsi" w:hAnsiTheme="majorHAnsi" w:cstheme="majorHAnsi"/>
        </w:rPr>
        <w:fldChar w:fldCharType="separate"/>
      </w:r>
      <w:r w:rsidR="00A524AA">
        <w:rPr>
          <w:rStyle w:val="Numrodepage"/>
          <w:rFonts w:asciiTheme="majorHAnsi" w:hAnsiTheme="majorHAnsi" w:cstheme="majorHAnsi"/>
          <w:noProof/>
        </w:rPr>
        <w:t>(Sato et al., 2012)</w:t>
      </w:r>
      <w:r w:rsidR="00A524AA">
        <w:rPr>
          <w:rStyle w:val="Numrodepage"/>
          <w:rFonts w:asciiTheme="majorHAnsi" w:hAnsiTheme="majorHAnsi" w:cstheme="majorHAnsi"/>
        </w:rPr>
        <w:fldChar w:fldCharType="end"/>
      </w:r>
      <w:r w:rsidR="00A524AA">
        <w:rPr>
          <w:rStyle w:val="Numrodepage"/>
          <w:rFonts w:asciiTheme="majorHAnsi" w:hAnsiTheme="majorHAnsi" w:cstheme="majorHAnsi"/>
        </w:rPr>
        <w:t>. Le parasite donc par un effet médiateur indirect change la cascade trophique et les fonctions environnementales reliées tel</w:t>
      </w:r>
      <w:r w:rsidR="009C7609">
        <w:rPr>
          <w:rStyle w:val="Numrodepage"/>
          <w:rFonts w:asciiTheme="majorHAnsi" w:hAnsiTheme="majorHAnsi" w:cstheme="majorHAnsi"/>
        </w:rPr>
        <w:t>les</w:t>
      </w:r>
      <w:r w:rsidR="00A524AA">
        <w:rPr>
          <w:rStyle w:val="Numrodepage"/>
          <w:rFonts w:asciiTheme="majorHAnsi" w:hAnsiTheme="majorHAnsi" w:cstheme="majorHAnsi"/>
        </w:rPr>
        <w:t xml:space="preserve"> que la production primaire et le recyclage des nutriments. Chez les crevettes </w:t>
      </w:r>
      <w:proofErr w:type="spellStart"/>
      <w:r w:rsidR="00A524AA" w:rsidRPr="00253B9D">
        <w:rPr>
          <w:rStyle w:val="Numrodepage"/>
          <w:rFonts w:asciiTheme="majorHAnsi" w:hAnsiTheme="majorHAnsi" w:cstheme="majorHAnsi"/>
          <w:i/>
          <w:iCs/>
        </w:rPr>
        <w:t>Upogebia</w:t>
      </w:r>
      <w:proofErr w:type="spellEnd"/>
      <w:r w:rsidR="00A524AA" w:rsidRPr="00253B9D">
        <w:rPr>
          <w:rStyle w:val="Numrodepage"/>
          <w:rFonts w:asciiTheme="majorHAnsi" w:hAnsiTheme="majorHAnsi" w:cstheme="majorHAnsi"/>
          <w:i/>
          <w:iCs/>
        </w:rPr>
        <w:t xml:space="preserve"> </w:t>
      </w:r>
      <w:proofErr w:type="spellStart"/>
      <w:r w:rsidR="00A524AA" w:rsidRPr="00253B9D">
        <w:rPr>
          <w:rStyle w:val="Numrodepage"/>
          <w:rFonts w:asciiTheme="majorHAnsi" w:hAnsiTheme="majorHAnsi" w:cstheme="majorHAnsi"/>
          <w:i/>
          <w:iCs/>
        </w:rPr>
        <w:t>pusilla</w:t>
      </w:r>
      <w:proofErr w:type="spellEnd"/>
      <w:r w:rsidR="00A524AA">
        <w:rPr>
          <w:rStyle w:val="Numrodepage"/>
          <w:rFonts w:asciiTheme="majorHAnsi" w:hAnsiTheme="majorHAnsi" w:cstheme="majorHAnsi"/>
        </w:rPr>
        <w:t xml:space="preserve"> parasitées, </w:t>
      </w:r>
      <w:r w:rsidR="00253B9D">
        <w:rPr>
          <w:rStyle w:val="Numrodepage"/>
          <w:rFonts w:asciiTheme="majorHAnsi" w:hAnsiTheme="majorHAnsi" w:cstheme="majorHAnsi"/>
        </w:rPr>
        <w:fldChar w:fldCharType="begin"/>
      </w:r>
      <w:r w:rsidR="001065D8">
        <w:rPr>
          <w:rStyle w:val="Numrodepage"/>
          <w:rFonts w:asciiTheme="majorHAnsi" w:hAnsiTheme="majorHAnsi" w:cstheme="majorHAnsi"/>
        </w:rPr>
        <w:instrText xml:space="preserve"> ADDIN ZOTERO_ITEM CSL_CITATION {"citationID":"7prBlMQK","properties":{"formattedCitation":"(Pascal et al., 2020)","plainCitation":"(Pascal et al., 2020)","dontUpdate":true,"noteIndex":0},"citationItems":[{"id":2013,"uris":["http://zotero.org/groups/2585270/items/JJE7GW6X"],"itemData":{"id":2013,"type":"article-journal","abstract":"Although parasites represent a substantial part of marine communities’ biomass and diversity, their influence on ecosystem functioning, especially via the modification of host behaviour, remains largely unknown. Here, we explored the effects of the bopyrid ectoparasite Gyge branchialis on the engineering activities of the thalassinid crustacean Upogebia pusilla and the cascading effects on intertidal ecosystem processes (e.g. sediment bioturbation) and functions (e.g. nutrient regeneration). Laboratory experiments revealed that the overall activity level of parasitized mud shrimp is reduced by a factor 3.3 due to a decrease in time allocated to burrowing and ventilating activities (by factors 1.9 and 2.9, respectively). Decrease in activity level led to strong reductions of bioturbation rates and biogeochemical fluxes at the sediment–water interface. Given the world-wide distribution of mud shrimp and their key role in biogeochemical processes, parasite-mediated alteration of their engineering behaviour has undoubtedly broad ecological impacts on marine coastal systems functioning. Our results illustrate further the need to consider host–parasite interactions (including trait-mediated indirect effects) when assessing the contribution of species to ecosystem properties, functions and services.","container-title":"Journal of Animal Ecology","DOI":"10.1111/1365-2656.13236","ISSN":"1365-2656","issue":"9","language":"en","note":"_eprint: https://onlinelibrary.wiley.com/doi/pdf/10.1111/1365-2656.13236","page":"2192-2205","source":"Wiley Online Library","title":"Parasitism in ecosystem engineer species: A key factor controlling marine ecosystem functioning","title-short":"Parasitism in ecosystem engineer species","volume":"89","author":[{"family":"Pascal","given":"Ludovic"},{"family":"Grémare","given":"Antoine"},{"family":"Montaudouin","given":"Xavier","non-dropping-particle":"de"},{"family":"Deflandre","given":"Bruno"},{"family":"Romero-Ramirez","given":"Alicia"},{"family":"Maire","given":"Olivier"}],"issued":{"date-parts":[["2020"]]}}}],"schema":"https://github.com/citation-style-language/schema/raw/master/csl-citation.json"} </w:instrText>
      </w:r>
      <w:r w:rsidR="00253B9D">
        <w:rPr>
          <w:rStyle w:val="Numrodepage"/>
          <w:rFonts w:asciiTheme="majorHAnsi" w:hAnsiTheme="majorHAnsi" w:cstheme="majorHAnsi"/>
        </w:rPr>
        <w:fldChar w:fldCharType="separate"/>
      </w:r>
      <w:r w:rsidR="00253B9D">
        <w:rPr>
          <w:rStyle w:val="Numrodepage"/>
          <w:rFonts w:asciiTheme="majorHAnsi" w:hAnsiTheme="majorHAnsi" w:cstheme="majorHAnsi"/>
          <w:noProof/>
        </w:rPr>
        <w:t>Pascal et al. (2020)</w:t>
      </w:r>
      <w:r w:rsidR="00253B9D">
        <w:rPr>
          <w:rStyle w:val="Numrodepage"/>
          <w:rFonts w:asciiTheme="majorHAnsi" w:hAnsiTheme="majorHAnsi" w:cstheme="majorHAnsi"/>
        </w:rPr>
        <w:fldChar w:fldCharType="end"/>
      </w:r>
      <w:r w:rsidR="00253B9D">
        <w:rPr>
          <w:rStyle w:val="Numrodepage"/>
          <w:rFonts w:asciiTheme="majorHAnsi" w:hAnsiTheme="majorHAnsi" w:cstheme="majorHAnsi"/>
        </w:rPr>
        <w:t xml:space="preserve"> ont quantifié une baisse des activités d’ingénierie (enfouissement et ventilation) et ainsi</w:t>
      </w:r>
      <w:r w:rsidR="00A524AA">
        <w:rPr>
          <w:rStyle w:val="Numrodepage"/>
          <w:rFonts w:asciiTheme="majorHAnsi" w:hAnsiTheme="majorHAnsi" w:cstheme="majorHAnsi"/>
        </w:rPr>
        <w:t>,</w:t>
      </w:r>
      <w:r w:rsidR="00253B9D">
        <w:rPr>
          <w:rStyle w:val="Numrodepage"/>
          <w:rFonts w:asciiTheme="majorHAnsi" w:hAnsiTheme="majorHAnsi" w:cstheme="majorHAnsi"/>
        </w:rPr>
        <w:t xml:space="preserve"> une baisse de la bioturbation</w:t>
      </w:r>
      <w:r w:rsidR="00A524AA">
        <w:rPr>
          <w:rStyle w:val="Numrodepage"/>
          <w:rFonts w:asciiTheme="majorHAnsi" w:hAnsiTheme="majorHAnsi" w:cstheme="majorHAnsi"/>
        </w:rPr>
        <w:t xml:space="preserve"> (modification physique et chimique du sol et sédiments par des organismes vivants)</w:t>
      </w:r>
      <w:r w:rsidR="00253B9D">
        <w:rPr>
          <w:rStyle w:val="Numrodepage"/>
          <w:rFonts w:asciiTheme="majorHAnsi" w:hAnsiTheme="majorHAnsi" w:cstheme="majorHAnsi"/>
        </w:rPr>
        <w:t>. Cette altération des processus de bioturbation aurait des conséquences majeures à l’échelle de l’écosystème puisqu’ils entrent en jeu entre</w:t>
      </w:r>
      <w:r w:rsidR="009C7609">
        <w:rPr>
          <w:rStyle w:val="Numrodepage"/>
          <w:rFonts w:asciiTheme="majorHAnsi" w:hAnsiTheme="majorHAnsi" w:cstheme="majorHAnsi"/>
        </w:rPr>
        <w:t xml:space="preserve"> </w:t>
      </w:r>
      <w:r w:rsidR="00253B9D">
        <w:rPr>
          <w:rStyle w:val="Numrodepage"/>
          <w:rFonts w:asciiTheme="majorHAnsi" w:hAnsiTheme="majorHAnsi" w:cstheme="majorHAnsi"/>
        </w:rPr>
        <w:t xml:space="preserve">autres dans la pénétration de l’oxygène, la distribution de la matière organique, l’efficacité de la reminéralisation et les flux de nutriments </w:t>
      </w:r>
      <w:r w:rsidR="00253B9D">
        <w:rPr>
          <w:rStyle w:val="Numrodepage"/>
          <w:rFonts w:asciiTheme="majorHAnsi" w:hAnsiTheme="majorHAnsi" w:cstheme="majorHAnsi"/>
        </w:rPr>
        <w:fldChar w:fldCharType="begin"/>
      </w:r>
      <w:r w:rsidR="00253B9D">
        <w:rPr>
          <w:rStyle w:val="Numrodepage"/>
          <w:rFonts w:asciiTheme="majorHAnsi" w:hAnsiTheme="majorHAnsi" w:cstheme="majorHAnsi"/>
        </w:rPr>
        <w:instrText xml:space="preserve"> ADDIN ZOTERO_ITEM CSL_CITATION {"citationID":"Zukb0HJh","properties":{"formattedCitation":"(Pascal et al., 2020)","plainCitation":"(Pascal et al., 2020)","noteIndex":0},"citationItems":[{"id":2013,"uris":["http://zotero.org/groups/2585270/items/JJE7GW6X"],"itemData":{"id":2013,"type":"article-journal","abstract":"Although parasites represent a substantial part of marine communities’ biomass and diversity, their influence on ecosystem functioning, especially via the modification of host behaviour, remains largely unknown. Here, we explored the effects of the bopyrid ectoparasite Gyge branchialis on the engineering activities of the thalassinid crustacean Upogebia pusilla and the cascading effects on intertidal ecosystem processes (e.g. sediment bioturbation) and functions (e.g. nutrient regeneration). Laboratory experiments revealed that the overall activity level of parasitized mud shrimp is reduced by a factor 3.3 due to a decrease in time allocated to burrowing and ventilating activities (by factors 1.9 and 2.9, respectively). Decrease in activity level led to strong reductions of bioturbation rates and biogeochemical fluxes at the sediment–water interface. Given the world-wide distribution of mud shrimp and their key role in biogeochemical processes, parasite-mediated alteration of their engineering behaviour has undoubtedly broad ecological impacts on marine coastal systems functioning. Our results illustrate further the need to consider host–parasite interactions (including trait-mediated indirect effects) when assessing the contribution of species to ecosystem properties, functions and services.","container-title":"Journal of Animal Ecology","DOI":"10.1111/1365-2656.13236","ISSN":"1365-2656","issue":"9","language":"en","note":"_eprint: https://onlinelibrary.wiley.com/doi/pdf/10.1111/1365-2656.13236","page":"2192-2205","source":"Wiley Online Library","title":"Parasitism in ecosystem engineer species: A key factor controlling marine ecosystem functioning","title-short":"Parasitism in ecosystem engineer species","volume":"89","author":[{"family":"Pascal","given":"Ludovic"},{"family":"Grémare","given":"Antoine"},{"family":"Montaudouin","given":"Xavier","non-dropping-particle":"de"},{"family":"Deflandre","given":"Bruno"},{"family":"Romero-Ramirez","given":"Alicia"},{"family":"Maire","given":"Olivier"}],"issued":{"date-parts":[["2020"]]}}}],"schema":"https://github.com/citation-style-language/schema/raw/master/csl-citation.json"} </w:instrText>
      </w:r>
      <w:r w:rsidR="00253B9D">
        <w:rPr>
          <w:rStyle w:val="Numrodepage"/>
          <w:rFonts w:asciiTheme="majorHAnsi" w:hAnsiTheme="majorHAnsi" w:cstheme="majorHAnsi"/>
        </w:rPr>
        <w:fldChar w:fldCharType="separate"/>
      </w:r>
      <w:r w:rsidR="00253B9D">
        <w:rPr>
          <w:rStyle w:val="Numrodepage"/>
          <w:rFonts w:asciiTheme="majorHAnsi" w:hAnsiTheme="majorHAnsi" w:cstheme="majorHAnsi"/>
          <w:noProof/>
        </w:rPr>
        <w:t>(Pascal et al., 2020)</w:t>
      </w:r>
      <w:r w:rsidR="00253B9D">
        <w:rPr>
          <w:rStyle w:val="Numrodepage"/>
          <w:rFonts w:asciiTheme="majorHAnsi" w:hAnsiTheme="majorHAnsi" w:cstheme="majorHAnsi"/>
        </w:rPr>
        <w:fldChar w:fldCharType="end"/>
      </w:r>
      <w:r w:rsidR="00253B9D">
        <w:rPr>
          <w:rStyle w:val="Numrodepage"/>
          <w:rFonts w:asciiTheme="majorHAnsi" w:hAnsiTheme="majorHAnsi" w:cstheme="majorHAnsi"/>
        </w:rPr>
        <w:t>.</w:t>
      </w:r>
      <w:r w:rsidR="00A524AA">
        <w:rPr>
          <w:rStyle w:val="Numrodepage"/>
          <w:rFonts w:asciiTheme="majorHAnsi" w:hAnsiTheme="majorHAnsi" w:cstheme="majorHAnsi"/>
        </w:rPr>
        <w:t xml:space="preserve"> D’une autre part, l’infection peut causer un débalancement nutritionnel (i.e. changement dans les ratios de nutriments) transformant le taux d’excrétion de nutriments vers l’environnement et ainsi, le recyclage des nutriments </w:t>
      </w:r>
      <w:r w:rsidR="00A524AA">
        <w:rPr>
          <w:rStyle w:val="Numrodepage"/>
          <w:rFonts w:asciiTheme="majorHAnsi" w:hAnsiTheme="majorHAnsi" w:cstheme="majorHAnsi"/>
        </w:rPr>
        <w:fldChar w:fldCharType="begin"/>
      </w:r>
      <w:r w:rsidR="00CE0C9C">
        <w:rPr>
          <w:rStyle w:val="Numrodepage"/>
          <w:rFonts w:asciiTheme="majorHAnsi" w:hAnsiTheme="majorHAnsi" w:cstheme="majorHAnsi"/>
        </w:rPr>
        <w:instrText xml:space="preserve"> ADDIN ZOTERO_ITEM CSL_CITATION {"citationID":"B5pqmH4I","properties":{"formattedCitation":"(Frainer et al., 2016; Mischler et al., 2016; Narr &amp; Frost, 2016)","plainCitation":"(Frainer et al., 2016; Mischler et al., 2016; Narr &amp; Frost, 2016)","noteIndex":0},"citationItems":[{"id":8236,"uris":["http://zotero.org/groups/2585270/items/DBX4NYFX"],"itemData":{"id":8236,"type":"article-journal","abstract":"How are resource consumption and growth rates of litter-consuming detritivores affected by imbalances between consumer and litter C:N:P ratios? To address this question, we offered leaf litter as food to three aquatic detritivore species, which represent a gradient of increasing body N:P ratios: a crustacean, a caddisfly and a stonefly. The detritivores were placed in microcosms and submerged in a natural stream. Four contrasting leaf species were offered, both singly and in two-species mixtures, to obtain different levels of stoichiometric imbalance between the resources and their consumers. The results suggest that detritivore growth was constrained by N rather than C or P, even though 1) the N:P ratios of the consumers’ body tissue was relatively low and 2) microbial leaf conditioning during the experiment reduced the N:P imbalance between detritivores and leaf litter. This surprisingly consistent N limitation may be a consequence of cumulative N-demand arising from the production of N-rich chitin in the exoskeletons of all three consumer species, which is lost during regular moults, in addition to N-demand for silk production by the caddisfly. These N requirements are not commonly quantified in stoichiometric analyses of arthropod consumers. There was no evidence for compensatory feeding, but when offered mixed-species litter varying in C:N:P ratios, detritivores consumed more of the litter species showing the highest N:P and lowest C:N ratio, accelerating the mass loss of the preferred leaf species in the litter mixture. These results show that imbalances in consumer–resource stoichiometry can have contrasting effects on coupled processes, highlighting a challenge in developing a mechanistic understanding of the role of stoichiometry in regulating ecosystem processes such as leaf litter decomposition.","container-title":"Oikos","DOI":"10.1111/oik.02687","ISSN":"1600-0706","issue":"6","language":"en","license":"© 2015 The Authors","note":"_eprint: https://onlinelibrary.wiley.com/doi/pdf/10.1111/oik.02687","page":"861-871","source":"Wiley Online Library","title":"Stoichiometric imbalances between detritus and detritivores are related to shifts in ecosystem functioning","volume":"125","author":[{"family":"Frainer","given":"André"},{"family":"Jabiol","given":"Jérémy"},{"family":"Gessner","given":"Mark O."},{"family":"Bruder","given":"Andreas"},{"family":"Chauvet","given":"Eric"},{"family":"McKie","given":"Brendan G."}],"issued":{"date-parts":[["2016"]]}}},{"id":8232,"uris":["http://zotero.org/groups/2585270/items/J2RGURET"],"itemData":{"id":8232,"type":"article-journal","abstract":"Despite growing evidence that parasites often alter nutrient flows through their hosts and can comprise a substantial amount of biomass in many systems, whether endemic parasites influence ecosystem nutrient cycling, and which nutrient pathways may be important, remains conjectural. A framework to evaluate how endemic parasites alter nutrient cycling across varied ecosystems requires an understanding of the following: (i) parasite effects on host nutrient excretion; (ii) ecosystem nutrient limitation; (iii) effects of parasite abundance, host density, host functional role and host excretion rate on nutrient flows; and (iv) how this infection-induced nutrient flux compares to other pools and fluxes. Pathogens that significantly increase the availability of a limiting nutrient within an ecosystem should produce a measurable ecosystem-scale response. Here, we combined field-derived estimates of trematode parasite infections in aquatic snails with measurements of snail excretion and tissue stoichiometry to show that parasites are capable of altering nutrient excretion in their intermediate host snails (dominant grazers). We integrated laboratory measurements of host nitrogen excretion with field-based estimates of infection in an ecosystem model and compared these fluxes to other pools and fluxes of nitrogen as measured in the field. Eighteen nitrogen-limited ponds were examined to determine whether infection had a measurable effect on ecosystem-scale nitrogen cycling. Because of their low nitrogen content and high demand for host carbon, parasites accelerated the rate at which infected hosts excreted nitrogen to the water column in a dose–response manner, thereby shifting nutrient stoichiometry and availability at the ecosystem scale. Infection-enhanced fluxes of dissolved inorganic nitrogen were similar to other commonly important environmental sources of bioavailable nitrogen to the system. Additional field measurements within nitrogen-limited ponds indicated that nitrogen flux rates from the periphyton to the water column in high-snail density/high-infection ponds were up to 50% higher than low-infection ponds. By altering host nutrient assimilation/excretion flexibility, parasites could play a widespread, but currently unrecognized, role in ecosystem nutrient cycling, especially when parasite and host abundances are high and hosts play a central role in ecosystem nutrient cycling.","container-title":"Journal of Animal Ecology","DOI":"10.1111/1365-2656.12505","ISSN":"1365-2656","issue":"3","language":"en","license":"© 2016 The Authors. Journal of Animal Ecology © 2016 British Ecological Society","note":"_eprint: https://onlinelibrary.wiley.com/doi/pdf/10.1111/1365-2656.12505","page":"817-828","source":"Wiley Online Library","title":"Parasite infection alters nitrogen cycling at the ecosystem scale","volume":"85","author":[{"family":"Mischler","given":"John"},{"family":"Johnson","given":"Pieter T.J."},{"family":"McKenzie","given":"Valerie J."},{"family":"Townsend","given":"Alan R."}],"issued":{"date-parts":[["2016"]]}}},{"id":8239,"uris":["http://zotero.org/groups/2585270/items/SMTE6EHA"],"itemData":{"id":8239,"type":"article-journal","abstract":"Parasite-induced changes in the nutrient balance of hosts could alter the availability of nutrients in ecosystems by changing consumer-driven nutrient recycling. While these effects on host nutrient use are mediated by host physiology, they likely depend on characteristics of the parasite and host diet quality. We examined this possibility by measuring nutrient release rates of uninfected Daphnia and conspecifics infected by two microparasites (the bacterium Pasteuria ramosa and the microsporidium Hamiltosporidium tvaerminnensis) from daphnid hosts fed food that varied in phosphorus content. We found that infection type and diet affected host nutrient release rates, but the strength of these effects varied among parasite treatments. To improve our understanding of these effects, we examined whether two separate aspects of host exploitation (parasite-induced reductions in host fecundity and parasite load) could account for variation in Daphnia nutrient release, ingestion, and elemental ratios caused by our infection and diet treatments. Regardless of whether we compared individuals across infection type or diet treatment, Daphnia fecundity described variation in multiple aspects of host nutrient use better than infection, diet, or spore load. Our results suggest that parasite-induced changes in host nutrient use are both parasite and diet specific, and that host fecundity could be a useful parameter for predicting the magnitude and direction of these changes.","container-title":"Ecology","DOI":"10.1002/ecy.1437","ISSN":"1939-9170","issue":"8","language":"en","license":"© 2016 by the Ecological Society of America","note":"_eprint: https://onlinelibrary.wiley.com/doi/pdf/10.1002/ecy.1437","page":"2012-2020","source":"Wiley Online Library","title":"Exploited and excreting: parasite type affects host nutrient recycling","title-short":"Exploited and excreting","volume":"97","author":[{"family":"Narr","given":"Charlotte F."},{"family":"Frost","given":"Paul C."}],"issued":{"date-parts":[["2016"]]}}}],"schema":"https://github.com/citation-style-language/schema/raw/master/csl-citation.json"} </w:instrText>
      </w:r>
      <w:r w:rsidR="00A524AA">
        <w:rPr>
          <w:rStyle w:val="Numrodepage"/>
          <w:rFonts w:asciiTheme="majorHAnsi" w:hAnsiTheme="majorHAnsi" w:cstheme="majorHAnsi"/>
        </w:rPr>
        <w:fldChar w:fldCharType="separate"/>
      </w:r>
      <w:r w:rsidR="00A524AA">
        <w:rPr>
          <w:rStyle w:val="Numrodepage"/>
          <w:rFonts w:asciiTheme="majorHAnsi" w:hAnsiTheme="majorHAnsi" w:cstheme="majorHAnsi"/>
          <w:noProof/>
        </w:rPr>
        <w:t>(Frainer et al., 2016; Mischler et al., 2016; Narr &amp; Frost, 2016)</w:t>
      </w:r>
      <w:r w:rsidR="00A524AA">
        <w:rPr>
          <w:rStyle w:val="Numrodepage"/>
          <w:rFonts w:asciiTheme="majorHAnsi" w:hAnsiTheme="majorHAnsi" w:cstheme="majorHAnsi"/>
        </w:rPr>
        <w:fldChar w:fldCharType="end"/>
      </w:r>
      <w:r w:rsidR="00A524AA">
        <w:rPr>
          <w:rStyle w:val="Numrodepage"/>
          <w:rFonts w:asciiTheme="majorHAnsi" w:hAnsiTheme="majorHAnsi" w:cstheme="majorHAnsi"/>
        </w:rPr>
        <w:t>. En effet, les flux d’azote dans les étangs induits par les parasites seraient comparable</w:t>
      </w:r>
      <w:r w:rsidR="009C7609">
        <w:rPr>
          <w:rStyle w:val="Numrodepage"/>
          <w:rFonts w:asciiTheme="majorHAnsi" w:hAnsiTheme="majorHAnsi" w:cstheme="majorHAnsi"/>
        </w:rPr>
        <w:t>s</w:t>
      </w:r>
      <w:r w:rsidR="00A524AA">
        <w:rPr>
          <w:rStyle w:val="Numrodepage"/>
          <w:rFonts w:asciiTheme="majorHAnsi" w:hAnsiTheme="majorHAnsi" w:cstheme="majorHAnsi"/>
        </w:rPr>
        <w:t xml:space="preserve"> aux flux de fixation d’azote dans la colonne d’eau et d’intrants hydrologiques </w:t>
      </w:r>
      <w:r w:rsidR="00A524AA">
        <w:rPr>
          <w:rStyle w:val="Numrodepage"/>
          <w:rFonts w:asciiTheme="majorHAnsi" w:hAnsiTheme="majorHAnsi" w:cstheme="majorHAnsi"/>
        </w:rPr>
        <w:fldChar w:fldCharType="begin"/>
      </w:r>
      <w:r w:rsidR="00CE0C9C">
        <w:rPr>
          <w:rStyle w:val="Numrodepage"/>
          <w:rFonts w:asciiTheme="majorHAnsi" w:hAnsiTheme="majorHAnsi" w:cstheme="majorHAnsi"/>
        </w:rPr>
        <w:instrText xml:space="preserve"> ADDIN ZOTERO_ITEM CSL_CITATION {"citationID":"RMINDuVF","properties":{"formattedCitation":"(Mischler et al., 2016)","plainCitation":"(Mischler et al., 2016)","noteIndex":0},"citationItems":[{"id":8232,"uris":["http://zotero.org/groups/2585270/items/J2RGURET"],"itemData":{"id":8232,"type":"article-journal","abstract":"Despite growing evidence that parasites often alter nutrient flows through their hosts and can comprise a substantial amount of biomass in many systems, whether endemic parasites influence ecosystem nutrient cycling, and which nutrient pathways may be important, remains conjectural. A framework to evaluate how endemic parasites alter nutrient cycling across varied ecosystems requires an understanding of the following: (i) parasite effects on host nutrient excretion; (ii) ecosystem nutrient limitation; (iii) effects of parasite abundance, host density, host functional role and host excretion rate on nutrient flows; and (iv) how this infection-induced nutrient flux compares to other pools and fluxes. Pathogens that significantly increase the availability of a limiting nutrient within an ecosystem should produce a measurable ecosystem-scale response. Here, we combined field-derived estimates of trematode parasite infections in aquatic snails with measurements of snail excretion and tissue stoichiometry to show that parasites are capable of altering nutrient excretion in their intermediate host snails (dominant grazers). We integrated laboratory measurements of host nitrogen excretion with field-based estimates of infection in an ecosystem model and compared these fluxes to other pools and fluxes of nitrogen as measured in the field. Eighteen nitrogen-limited ponds were examined to determine whether infection had a measurable effect on ecosystem-scale nitrogen cycling. Because of their low nitrogen content and high demand for host carbon, parasites accelerated the rate at which infected hosts excreted nitrogen to the water column in a dose–response manner, thereby shifting nutrient stoichiometry and availability at the ecosystem scale. Infection-enhanced fluxes of dissolved inorganic nitrogen were similar to other commonly important environmental sources of bioavailable nitrogen to the system. Additional field measurements within nitrogen-limited ponds indicated that nitrogen flux rates from the periphyton to the water column in high-snail density/high-infection ponds were up to 50% higher than low-infection ponds. By altering host nutrient assimilation/excretion flexibility, parasites could play a widespread, but currently unrecognized, role in ecosystem nutrient cycling, especially when parasite and host abundances are high and hosts play a central role in ecosystem nutrient cycling.","container-title":"Journal of Animal Ecology","DOI":"10.1111/1365-2656.12505","ISSN":"1365-2656","issue":"3","language":"en","license":"© 2016 The Authors. Journal of Animal Ecology © 2016 British Ecological Society","note":"_eprint: https://onlinelibrary.wiley.com/doi/pdf/10.1111/1365-2656.12505","page":"817-828","source":"Wiley Online Library","title":"Parasite infection alters nitrogen cycling at the ecosystem scale","volume":"85","author":[{"family":"Mischler","given":"John"},{"family":"Johnson","given":"Pieter T.J."},{"family":"McKenzie","given":"Valerie J."},{"family":"Townsend","given":"Alan R."}],"issued":{"date-parts":[["2016"]]}}}],"schema":"https://github.com/citation-style-language/schema/raw/master/csl-citation.json"} </w:instrText>
      </w:r>
      <w:r w:rsidR="00A524AA">
        <w:rPr>
          <w:rStyle w:val="Numrodepage"/>
          <w:rFonts w:asciiTheme="majorHAnsi" w:hAnsiTheme="majorHAnsi" w:cstheme="majorHAnsi"/>
        </w:rPr>
        <w:fldChar w:fldCharType="separate"/>
      </w:r>
      <w:r w:rsidR="00A524AA">
        <w:rPr>
          <w:rStyle w:val="Numrodepage"/>
          <w:rFonts w:asciiTheme="majorHAnsi" w:hAnsiTheme="majorHAnsi" w:cstheme="majorHAnsi"/>
          <w:noProof/>
        </w:rPr>
        <w:t>(Mischler et al., 2016)</w:t>
      </w:r>
      <w:r w:rsidR="00A524AA">
        <w:rPr>
          <w:rStyle w:val="Numrodepage"/>
          <w:rFonts w:asciiTheme="majorHAnsi" w:hAnsiTheme="majorHAnsi" w:cstheme="majorHAnsi"/>
        </w:rPr>
        <w:fldChar w:fldCharType="end"/>
      </w:r>
      <w:r w:rsidR="00A524AA">
        <w:rPr>
          <w:rStyle w:val="Numrodepage"/>
          <w:rFonts w:asciiTheme="majorHAnsi" w:hAnsiTheme="majorHAnsi" w:cstheme="majorHAnsi"/>
        </w:rPr>
        <w:t xml:space="preserve">. Chez les daphnies, les individus infectés par des </w:t>
      </w:r>
      <w:proofErr w:type="spellStart"/>
      <w:r w:rsidR="00A524AA">
        <w:rPr>
          <w:rStyle w:val="Numrodepage"/>
          <w:rFonts w:asciiTheme="majorHAnsi" w:hAnsiTheme="majorHAnsi" w:cstheme="majorHAnsi"/>
        </w:rPr>
        <w:t>microparasites</w:t>
      </w:r>
      <w:proofErr w:type="spellEnd"/>
      <w:r w:rsidR="00A524AA">
        <w:rPr>
          <w:rStyle w:val="Numrodepage"/>
          <w:rFonts w:asciiTheme="majorHAnsi" w:hAnsiTheme="majorHAnsi" w:cstheme="majorHAnsi"/>
        </w:rPr>
        <w:t xml:space="preserve"> ont un taux d’excrétion plus rapide pour le phosphore et l’azote que les individus non</w:t>
      </w:r>
      <w:r w:rsidR="009C7609">
        <w:rPr>
          <w:rStyle w:val="Numrodepage"/>
          <w:rFonts w:asciiTheme="majorHAnsi" w:hAnsiTheme="majorHAnsi" w:cstheme="majorHAnsi"/>
        </w:rPr>
        <w:t xml:space="preserve"> </w:t>
      </w:r>
      <w:r w:rsidR="00A524AA">
        <w:rPr>
          <w:rStyle w:val="Numrodepage"/>
          <w:rFonts w:asciiTheme="majorHAnsi" w:hAnsiTheme="majorHAnsi" w:cstheme="majorHAnsi"/>
        </w:rPr>
        <w:t xml:space="preserve">infectés. </w:t>
      </w:r>
    </w:p>
    <w:p w14:paraId="08EDB751" w14:textId="77777777" w:rsidR="006E08C7" w:rsidRPr="00F31E3D" w:rsidRDefault="006E08C7" w:rsidP="00AE0247">
      <w:pPr>
        <w:spacing w:line="360" w:lineRule="auto"/>
        <w:jc w:val="both"/>
        <w:rPr>
          <w:rFonts w:asciiTheme="majorHAnsi" w:hAnsiTheme="majorHAnsi" w:cstheme="majorHAnsi"/>
        </w:rPr>
      </w:pPr>
    </w:p>
    <w:p w14:paraId="3C67224D" w14:textId="02412C4B" w:rsidR="00BC7B27" w:rsidRPr="00F31E3D" w:rsidRDefault="00BC7B27" w:rsidP="00490C45">
      <w:pPr>
        <w:pStyle w:val="Titre2"/>
        <w:spacing w:line="360" w:lineRule="auto"/>
      </w:pPr>
      <w:r w:rsidRPr="00F31E3D">
        <w:t>5.</w:t>
      </w:r>
      <w:r w:rsidR="003D7A8B" w:rsidRPr="00F31E3D">
        <w:t>3</w:t>
      </w:r>
      <w:r w:rsidRPr="00F31E3D">
        <w:t xml:space="preserve">. </w:t>
      </w:r>
      <w:r w:rsidR="000F3226" w:rsidRPr="00F31E3D">
        <w:t>Concepts d’é</w:t>
      </w:r>
      <w:r w:rsidR="00C061DA" w:rsidRPr="00F31E3D">
        <w:t>cologie spatiale</w:t>
      </w:r>
    </w:p>
    <w:p w14:paraId="15336241" w14:textId="77777777" w:rsidR="00D61F85" w:rsidRPr="00D61F85" w:rsidRDefault="00D61F85" w:rsidP="00D61F85"/>
    <w:p w14:paraId="76EA6171" w14:textId="2102C6FF" w:rsidR="00EE642E" w:rsidRDefault="000F3226" w:rsidP="00012A09">
      <w:pPr>
        <w:spacing w:line="360" w:lineRule="auto"/>
        <w:ind w:firstLine="708"/>
        <w:jc w:val="both"/>
        <w:rPr>
          <w:rFonts w:asciiTheme="majorHAnsi" w:hAnsiTheme="majorHAnsi" w:cstheme="majorHAnsi"/>
        </w:rPr>
      </w:pPr>
      <w:r>
        <w:rPr>
          <w:rFonts w:asciiTheme="majorHAnsi" w:hAnsiTheme="majorHAnsi" w:cstheme="majorHAnsi"/>
        </w:rPr>
        <w:t xml:space="preserve">L’écologie spatiale </w:t>
      </w:r>
      <w:r w:rsidR="00D61F85">
        <w:rPr>
          <w:rFonts w:asciiTheme="majorHAnsi" w:hAnsiTheme="majorHAnsi" w:cstheme="majorHAnsi"/>
        </w:rPr>
        <w:t>est un</w:t>
      </w:r>
      <w:r w:rsidR="00337CF1">
        <w:rPr>
          <w:rFonts w:asciiTheme="majorHAnsi" w:hAnsiTheme="majorHAnsi" w:cstheme="majorHAnsi"/>
        </w:rPr>
        <w:t xml:space="preserve"> domaine</w:t>
      </w:r>
      <w:r w:rsidR="00D61F85">
        <w:rPr>
          <w:rFonts w:asciiTheme="majorHAnsi" w:hAnsiTheme="majorHAnsi" w:cstheme="majorHAnsi"/>
        </w:rPr>
        <w:t xml:space="preserve"> qui rassemble de nombreuses sphères de l’écologie telles que l’écologie animale/végétale, la génétique des populations, l’écologie des communautés et l</w:t>
      </w:r>
      <w:r w:rsidR="008C43A5">
        <w:rPr>
          <w:rFonts w:asciiTheme="majorHAnsi" w:hAnsiTheme="majorHAnsi" w:cstheme="majorHAnsi"/>
        </w:rPr>
        <w:t xml:space="preserve">’écologie du paysage </w:t>
      </w:r>
      <w:r w:rsidR="00D61F85">
        <w:rPr>
          <w:rFonts w:asciiTheme="majorHAnsi" w:hAnsiTheme="majorHAnsi" w:cstheme="majorHAnsi"/>
        </w:rPr>
        <w:t xml:space="preserve">dans </w:t>
      </w:r>
      <w:r w:rsidR="008C43A5">
        <w:rPr>
          <w:rFonts w:asciiTheme="majorHAnsi" w:hAnsiTheme="majorHAnsi" w:cstheme="majorHAnsi"/>
        </w:rPr>
        <w:t xml:space="preserve">leur contexte spatial </w:t>
      </w:r>
      <w:r w:rsidR="008C43A5">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uRXmtE11","properties":{"formattedCitation":"(Fletcher &amp; Fortin, 2018)","plainCitation":"(Fletcher &amp; Fortin, 2018)","noteIndex":0},"citationItems":[{"id":8977,"uris":["http://zotero.org/groups/2585270/items/VKGY6AN9"],"itemData":{"id":8977,"type":"book","event-place":"Cham, Switzerland","ISBN":"978-3-030-01989-1","language":"Anglais","number-of-volumes":"1 online resource (xviii, 523 pages) : illustrations (some color)","publisher":"Springer","publisher-place":"Cham, Switzerland","source":"WorldCat Discovery Service","title":"Spatial ecology and conservation modeling: applications with R","title-short":"Spatial ecology and conservation modeling","URL":"https://search.ebscohost.com/login.aspx?direct=true&amp;scope=site&amp;db=nlebk&amp;db=nlabk&amp;AN=2544672","author":[{"family":"Fletcher","given":"Robert"},{"family":"Fortin","given":"Marie-Josée"}],"accessed":{"date-parts":[["2023",11,20]]},"issued":{"date-parts":[["2018"]]}}}],"schema":"https://github.com/citation-style-language/schema/raw/master/csl-citation.json"} </w:instrText>
      </w:r>
      <w:r w:rsidR="008C43A5">
        <w:rPr>
          <w:rFonts w:asciiTheme="majorHAnsi" w:hAnsiTheme="majorHAnsi" w:cstheme="majorHAnsi"/>
        </w:rPr>
        <w:fldChar w:fldCharType="separate"/>
      </w:r>
      <w:r w:rsidR="008C43A5">
        <w:rPr>
          <w:rFonts w:asciiTheme="majorHAnsi" w:hAnsiTheme="majorHAnsi" w:cstheme="majorHAnsi"/>
          <w:noProof/>
        </w:rPr>
        <w:t>(Fletcher &amp; Fortin, 2018)</w:t>
      </w:r>
      <w:r w:rsidR="008C43A5">
        <w:rPr>
          <w:rFonts w:asciiTheme="majorHAnsi" w:hAnsiTheme="majorHAnsi" w:cstheme="majorHAnsi"/>
        </w:rPr>
        <w:fldChar w:fldCharType="end"/>
      </w:r>
      <w:r w:rsidR="008C43A5">
        <w:rPr>
          <w:rFonts w:asciiTheme="majorHAnsi" w:hAnsiTheme="majorHAnsi" w:cstheme="majorHAnsi"/>
        </w:rPr>
        <w:t xml:space="preserve">. </w:t>
      </w:r>
      <w:r w:rsidR="004D5D1A">
        <w:rPr>
          <w:rFonts w:asciiTheme="majorHAnsi" w:hAnsiTheme="majorHAnsi" w:cstheme="majorHAnsi"/>
        </w:rPr>
        <w:t>L’</w:t>
      </w:r>
      <w:r w:rsidR="008C43A5">
        <w:rPr>
          <w:rFonts w:asciiTheme="majorHAnsi" w:hAnsiTheme="majorHAnsi" w:cstheme="majorHAnsi"/>
        </w:rPr>
        <w:t xml:space="preserve">intérêt fondamental </w:t>
      </w:r>
      <w:r w:rsidR="004D5D1A" w:rsidRPr="004D5D1A">
        <w:rPr>
          <w:rFonts w:asciiTheme="majorHAnsi" w:hAnsiTheme="majorHAnsi" w:cstheme="majorHAnsi"/>
        </w:rPr>
        <w:t xml:space="preserve">de cette discipline </w:t>
      </w:r>
      <w:r w:rsidR="008C43A5">
        <w:rPr>
          <w:rFonts w:asciiTheme="majorHAnsi" w:hAnsiTheme="majorHAnsi" w:cstheme="majorHAnsi"/>
        </w:rPr>
        <w:t>est de comprendre les interactions en</w:t>
      </w:r>
      <w:r w:rsidR="00BE1947">
        <w:rPr>
          <w:rFonts w:asciiTheme="majorHAnsi" w:hAnsiTheme="majorHAnsi" w:cstheme="majorHAnsi"/>
        </w:rPr>
        <w:t>tre</w:t>
      </w:r>
      <w:r w:rsidR="008C43A5">
        <w:rPr>
          <w:rFonts w:asciiTheme="majorHAnsi" w:hAnsiTheme="majorHAnsi" w:cstheme="majorHAnsi"/>
        </w:rPr>
        <w:t xml:space="preserve"> l’espace et la biodiversité</w:t>
      </w:r>
      <w:r w:rsidR="00BE1947">
        <w:rPr>
          <w:rFonts w:asciiTheme="majorHAnsi" w:hAnsiTheme="majorHAnsi" w:cstheme="majorHAnsi"/>
        </w:rPr>
        <w:t>.</w:t>
      </w:r>
      <w:r w:rsidR="008C43A5">
        <w:rPr>
          <w:rFonts w:asciiTheme="majorHAnsi" w:hAnsiTheme="majorHAnsi" w:cstheme="majorHAnsi"/>
        </w:rPr>
        <w:t xml:space="preserve"> En d’autres mots, les études d’écologie spatiale </w:t>
      </w:r>
      <w:r w:rsidR="004D5D1A" w:rsidRPr="004D5D1A">
        <w:rPr>
          <w:rFonts w:asciiTheme="majorHAnsi" w:hAnsiTheme="majorHAnsi" w:cstheme="majorHAnsi"/>
        </w:rPr>
        <w:t>s’intéresse</w:t>
      </w:r>
      <w:r w:rsidR="008C43A5">
        <w:rPr>
          <w:rFonts w:asciiTheme="majorHAnsi" w:hAnsiTheme="majorHAnsi" w:cstheme="majorHAnsi"/>
        </w:rPr>
        <w:t>nt</w:t>
      </w:r>
      <w:r w:rsidR="004D5D1A" w:rsidRPr="004D5D1A">
        <w:rPr>
          <w:rFonts w:asciiTheme="majorHAnsi" w:hAnsiTheme="majorHAnsi" w:cstheme="majorHAnsi"/>
        </w:rPr>
        <w:t xml:space="preserve"> à comprendre </w:t>
      </w:r>
      <w:r w:rsidR="008C43A5">
        <w:rPr>
          <w:rFonts w:asciiTheme="majorHAnsi" w:hAnsiTheme="majorHAnsi" w:cstheme="majorHAnsi"/>
        </w:rPr>
        <w:t xml:space="preserve">les processus qui influencent la </w:t>
      </w:r>
      <w:r w:rsidR="008C43A5">
        <w:rPr>
          <w:rFonts w:asciiTheme="majorHAnsi" w:hAnsiTheme="majorHAnsi" w:cstheme="majorHAnsi"/>
        </w:rPr>
        <w:lastRenderedPageBreak/>
        <w:t>distribution des espèces</w:t>
      </w:r>
      <w:r w:rsidR="00BE1947">
        <w:rPr>
          <w:rFonts w:asciiTheme="majorHAnsi" w:hAnsiTheme="majorHAnsi" w:cstheme="majorHAnsi"/>
        </w:rPr>
        <w:t xml:space="preserve"> et</w:t>
      </w:r>
      <w:r w:rsidR="008C43A5">
        <w:rPr>
          <w:rFonts w:asciiTheme="majorHAnsi" w:hAnsiTheme="majorHAnsi" w:cstheme="majorHAnsi"/>
        </w:rPr>
        <w:t xml:space="preserve"> leur</w:t>
      </w:r>
      <w:r w:rsidR="00BE1947">
        <w:rPr>
          <w:rFonts w:asciiTheme="majorHAnsi" w:hAnsiTheme="majorHAnsi" w:cstheme="majorHAnsi"/>
        </w:rPr>
        <w:t>s</w:t>
      </w:r>
      <w:r w:rsidR="008C43A5">
        <w:rPr>
          <w:rFonts w:asciiTheme="majorHAnsi" w:hAnsiTheme="majorHAnsi" w:cstheme="majorHAnsi"/>
        </w:rPr>
        <w:t xml:space="preserve"> dynamiques</w:t>
      </w:r>
      <w:r w:rsidR="00BE1947">
        <w:rPr>
          <w:rFonts w:asciiTheme="majorHAnsi" w:hAnsiTheme="majorHAnsi" w:cstheme="majorHAnsi"/>
        </w:rPr>
        <w:t>,</w:t>
      </w:r>
      <w:r w:rsidR="008C43A5">
        <w:rPr>
          <w:rFonts w:asciiTheme="majorHAnsi" w:hAnsiTheme="majorHAnsi" w:cstheme="majorHAnsi"/>
        </w:rPr>
        <w:t xml:space="preserve"> et comment ces processus agissent d’une échelle à l’autre </w:t>
      </w:r>
      <w:r w:rsidR="004D5D1A">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t6Cr9R0Q","properties":{"formattedCitation":"(Cantrell et al., 2009; Fletcher &amp; Fortin, 2018)","plainCitation":"(Cantrell et al., 2009; Fletcher &amp; Fortin, 2018)","noteIndex":0},"citationItems":[{"id":8969,"uris":["http://zotero.org/groups/2585270/items/PKI8SGLB"],"itemData":{"id":8969,"type":"book","abstract":"Exploring the relationship between mathematics and ecology, Spatial Ecology focuses on some important emerging challenges in the field. These challenges consist of understanding the impact of space on community structure, incorporating the scale and structure of landscapes into mathematical models, and developing connections between spatial ecology","event-place":"New York","ISBN":"978-0-429-19002-5","note":"DOI: 10.1201/9781420059861","number-of-pages":"360","publisher":"Chapman and Hall/CRC","publisher-place":"New York","title":"Spatial Ecology","editor":[{"family":"Cantrell","given":"Stephen"},{"family":"Cosner","given":"Chris"},{"family":"Ruan","given":"Shigui"}],"issued":{"date-parts":[["2009",8,5]]}}},{"id":8977,"uris":["http://zotero.org/groups/2585270/items/VKGY6AN9"],"itemData":{"id":8977,"type":"book","event-place":"Cham, Switzerland","ISBN":"978-3-030-01989-1","language":"Anglais","number-of-volumes":"1 online resource (xviii, 523 pages) : illustrations (some color)","publisher":"Springer","publisher-place":"Cham, Switzerland","source":"WorldCat Discovery Service","title":"Spatial ecology and conservation modeling: applications with R","title-short":"Spatial ecology and conservation modeling","URL":"https://search.ebscohost.com/login.aspx?direct=true&amp;scope=site&amp;db=nlebk&amp;db=nlabk&amp;AN=2544672","author":[{"family":"Fletcher","given":"Robert"},{"family":"Fortin","given":"Marie-Josée"}],"accessed":{"date-parts":[["2023",11,20]]},"issued":{"date-parts":[["2018"]]}}}],"schema":"https://github.com/citation-style-language/schema/raw/master/csl-citation.json"} </w:instrText>
      </w:r>
      <w:r w:rsidR="004D5D1A">
        <w:rPr>
          <w:rFonts w:asciiTheme="majorHAnsi" w:hAnsiTheme="majorHAnsi" w:cstheme="majorHAnsi"/>
        </w:rPr>
        <w:fldChar w:fldCharType="separate"/>
      </w:r>
      <w:r w:rsidR="008C43A5">
        <w:rPr>
          <w:rFonts w:asciiTheme="majorHAnsi" w:hAnsiTheme="majorHAnsi" w:cstheme="majorHAnsi"/>
          <w:noProof/>
        </w:rPr>
        <w:t>(Cantrell et al., 2009; Fletcher &amp; Fortin, 2018)</w:t>
      </w:r>
      <w:r w:rsidR="004D5D1A">
        <w:rPr>
          <w:rFonts w:asciiTheme="majorHAnsi" w:hAnsiTheme="majorHAnsi" w:cstheme="majorHAnsi"/>
        </w:rPr>
        <w:fldChar w:fldCharType="end"/>
      </w:r>
      <w:r w:rsidR="004D5D1A">
        <w:rPr>
          <w:rFonts w:asciiTheme="majorHAnsi" w:hAnsiTheme="majorHAnsi" w:cstheme="majorHAnsi"/>
        </w:rPr>
        <w:t xml:space="preserve">. </w:t>
      </w:r>
      <w:r w:rsidR="008C43A5">
        <w:rPr>
          <w:rFonts w:asciiTheme="majorHAnsi" w:hAnsiTheme="majorHAnsi" w:cstheme="majorHAnsi"/>
        </w:rPr>
        <w:t>Dans un cadre spatial, deux types de</w:t>
      </w:r>
      <w:r w:rsidR="00742818">
        <w:rPr>
          <w:rFonts w:asciiTheme="majorHAnsi" w:hAnsiTheme="majorHAnsi" w:cstheme="majorHAnsi"/>
        </w:rPr>
        <w:t xml:space="preserve"> processus sont considérés : les processus endogènes, </w:t>
      </w:r>
      <w:r w:rsidR="000971AE">
        <w:rPr>
          <w:rFonts w:asciiTheme="majorHAnsi" w:hAnsiTheme="majorHAnsi" w:cstheme="majorHAnsi"/>
        </w:rPr>
        <w:t xml:space="preserve">qui font référence à la dynamique intrinsèque des organismes et </w:t>
      </w:r>
      <w:r w:rsidR="00BE1947">
        <w:rPr>
          <w:rFonts w:asciiTheme="majorHAnsi" w:hAnsiTheme="majorHAnsi" w:cstheme="majorHAnsi"/>
        </w:rPr>
        <w:t xml:space="preserve">les dynamiques </w:t>
      </w:r>
      <w:r w:rsidR="000971AE">
        <w:rPr>
          <w:rFonts w:asciiTheme="majorHAnsi" w:hAnsiTheme="majorHAnsi" w:cstheme="majorHAnsi"/>
        </w:rPr>
        <w:t xml:space="preserve">entre ceux-ci </w:t>
      </w:r>
      <w:r w:rsidR="00742818">
        <w:rPr>
          <w:rFonts w:asciiTheme="majorHAnsi" w:hAnsiTheme="majorHAnsi" w:cstheme="majorHAnsi"/>
        </w:rPr>
        <w:t>(</w:t>
      </w:r>
      <w:r w:rsidR="000971AE">
        <w:rPr>
          <w:rFonts w:asciiTheme="majorHAnsi" w:hAnsiTheme="majorHAnsi" w:cstheme="majorHAnsi"/>
        </w:rPr>
        <w:t>e.g., migration, dispersion, compétition, variation génétique</w:t>
      </w:r>
      <w:r w:rsidR="00742818">
        <w:rPr>
          <w:rFonts w:asciiTheme="majorHAnsi" w:hAnsiTheme="majorHAnsi" w:cstheme="majorHAnsi"/>
        </w:rPr>
        <w:t>) et les processus exogènes</w:t>
      </w:r>
      <w:r w:rsidR="000971AE">
        <w:rPr>
          <w:rFonts w:asciiTheme="majorHAnsi" w:hAnsiTheme="majorHAnsi" w:cstheme="majorHAnsi"/>
        </w:rPr>
        <w:t>, qui traient de la réponse des organismes à leur environnement (e.g., filtrage environnemental, climat, événements historiques)</w:t>
      </w:r>
      <w:r w:rsidR="000971AE">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mVOGxWFY","properties":{"formattedCitation":"(Fletcher &amp; Fortin, 2018)","plainCitation":"(Fletcher &amp; Fortin, 2018)","noteIndex":0},"citationItems":[{"id":8977,"uris":["http://zotero.org/groups/2585270/items/VKGY6AN9"],"itemData":{"id":8977,"type":"book","event-place":"Cham, Switzerland","ISBN":"978-3-030-01989-1","language":"Anglais","number-of-volumes":"1 online resource (xviii, 523 pages) : illustrations (some color)","publisher":"Springer","publisher-place":"Cham, Switzerland","source":"WorldCat Discovery Service","title":"Spatial ecology and conservation modeling: applications with R","title-short":"Spatial ecology and conservation modeling","URL":"https://search.ebscohost.com/login.aspx?direct=true&amp;scope=site&amp;db=nlebk&amp;db=nlabk&amp;AN=2544672","author":[{"family":"Fletcher","given":"Robert"},{"family":"Fortin","given":"Marie-Josée"}],"accessed":{"date-parts":[["2023",11,20]]},"issued":{"date-parts":[["2018"]]}}}],"schema":"https://github.com/citation-style-language/schema/raw/master/csl-citation.json"} </w:instrText>
      </w:r>
      <w:r w:rsidR="000971AE">
        <w:rPr>
          <w:rFonts w:asciiTheme="majorHAnsi" w:hAnsiTheme="majorHAnsi" w:cstheme="majorHAnsi"/>
        </w:rPr>
        <w:fldChar w:fldCharType="separate"/>
      </w:r>
      <w:r w:rsidR="000971AE">
        <w:rPr>
          <w:rFonts w:asciiTheme="majorHAnsi" w:hAnsiTheme="majorHAnsi" w:cstheme="majorHAnsi"/>
          <w:noProof/>
        </w:rPr>
        <w:t>(Fletcher &amp; Fortin, 2018)</w:t>
      </w:r>
      <w:r w:rsidR="000971AE">
        <w:rPr>
          <w:rFonts w:asciiTheme="majorHAnsi" w:hAnsiTheme="majorHAnsi" w:cstheme="majorHAnsi"/>
        </w:rPr>
        <w:fldChar w:fldCharType="end"/>
      </w:r>
      <w:r w:rsidR="000971AE">
        <w:rPr>
          <w:rFonts w:asciiTheme="majorHAnsi" w:hAnsiTheme="majorHAnsi" w:cstheme="majorHAnsi"/>
        </w:rPr>
        <w:t xml:space="preserve">. </w:t>
      </w:r>
      <w:r w:rsidR="00917464">
        <w:rPr>
          <w:rFonts w:asciiTheme="majorHAnsi" w:hAnsiTheme="majorHAnsi" w:cstheme="majorHAnsi"/>
        </w:rPr>
        <w:t xml:space="preserve">On appelle </w:t>
      </w:r>
      <w:r w:rsidR="00917464">
        <w:rPr>
          <w:rFonts w:asciiTheme="majorHAnsi" w:hAnsiTheme="majorHAnsi" w:cstheme="majorHAnsi"/>
          <w:i/>
          <w:iCs/>
        </w:rPr>
        <w:t xml:space="preserve">patron </w:t>
      </w:r>
      <w:r w:rsidR="00917464">
        <w:rPr>
          <w:rFonts w:asciiTheme="majorHAnsi" w:hAnsiTheme="majorHAnsi" w:cstheme="majorHAnsi"/>
        </w:rPr>
        <w:t xml:space="preserve">le caractère observable de la distribution des espèces ou de leurs dynamiques qui est façonné par les processus endogènes et exogènes </w:t>
      </w:r>
      <w:r w:rsidR="00BE1947">
        <w:rPr>
          <w:rFonts w:asciiTheme="majorHAnsi" w:hAnsiTheme="majorHAnsi" w:cstheme="majorHAnsi"/>
        </w:rPr>
        <w:t xml:space="preserve">à un certain niveau d’organisation spatial </w:t>
      </w:r>
      <w:r w:rsidR="00917464">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YjpcCxk9","properties":{"formattedCitation":"(Fletcher &amp; Fortin, 2018)","plainCitation":"(Fletcher &amp; Fortin, 2018)","noteIndex":0},"citationItems":[{"id":8977,"uris":["http://zotero.org/groups/2585270/items/VKGY6AN9"],"itemData":{"id":8977,"type":"book","event-place":"Cham, Switzerland","ISBN":"978-3-030-01989-1","language":"Anglais","number-of-volumes":"1 online resource (xviii, 523 pages) : illustrations (some color)","publisher":"Springer","publisher-place":"Cham, Switzerland","source":"WorldCat Discovery Service","title":"Spatial ecology and conservation modeling: applications with R","title-short":"Spatial ecology and conservation modeling","URL":"https://search.ebscohost.com/login.aspx?direct=true&amp;scope=site&amp;db=nlebk&amp;db=nlabk&amp;AN=2544672","author":[{"family":"Fletcher","given":"Robert"},{"family":"Fortin","given":"Marie-Josée"}],"accessed":{"date-parts":[["2023",11,20]]},"issued":{"date-parts":[["2018"]]}}}],"schema":"https://github.com/citation-style-language/schema/raw/master/csl-citation.json"} </w:instrText>
      </w:r>
      <w:r w:rsidR="00917464">
        <w:rPr>
          <w:rFonts w:asciiTheme="majorHAnsi" w:hAnsiTheme="majorHAnsi" w:cstheme="majorHAnsi"/>
        </w:rPr>
        <w:fldChar w:fldCharType="separate"/>
      </w:r>
      <w:r w:rsidR="00917464">
        <w:rPr>
          <w:rFonts w:asciiTheme="majorHAnsi" w:hAnsiTheme="majorHAnsi" w:cstheme="majorHAnsi"/>
          <w:noProof/>
        </w:rPr>
        <w:t>(Fletcher &amp; Fortin, 2018)</w:t>
      </w:r>
      <w:r w:rsidR="00917464">
        <w:rPr>
          <w:rFonts w:asciiTheme="majorHAnsi" w:hAnsiTheme="majorHAnsi" w:cstheme="majorHAnsi"/>
        </w:rPr>
        <w:fldChar w:fldCharType="end"/>
      </w:r>
      <w:r w:rsidR="00917464">
        <w:rPr>
          <w:rFonts w:asciiTheme="majorHAnsi" w:hAnsiTheme="majorHAnsi" w:cstheme="majorHAnsi"/>
        </w:rPr>
        <w:t>.</w:t>
      </w:r>
      <w:r w:rsidR="00EE642E">
        <w:rPr>
          <w:rFonts w:asciiTheme="majorHAnsi" w:hAnsiTheme="majorHAnsi" w:cstheme="majorHAnsi"/>
        </w:rPr>
        <w:t xml:space="preserve"> </w:t>
      </w:r>
      <w:r w:rsidR="00825E82">
        <w:rPr>
          <w:rFonts w:asciiTheme="majorHAnsi" w:hAnsiTheme="majorHAnsi" w:cstheme="majorHAnsi"/>
        </w:rPr>
        <w:t>Les patrons spatiaux d’assemblage des communautés sont donc issus de processus stochastiques (</w:t>
      </w:r>
      <w:r w:rsidR="006D6A2D">
        <w:rPr>
          <w:rFonts w:asciiTheme="majorHAnsi" w:hAnsiTheme="majorHAnsi" w:cstheme="majorHAnsi"/>
        </w:rPr>
        <w:t xml:space="preserve">événements </w:t>
      </w:r>
      <w:r w:rsidR="00331BEB">
        <w:rPr>
          <w:rFonts w:asciiTheme="majorHAnsi" w:hAnsiTheme="majorHAnsi" w:cstheme="majorHAnsi"/>
        </w:rPr>
        <w:t xml:space="preserve">aléatoires) et déterministes </w:t>
      </w:r>
      <w:r w:rsidR="00331BEB" w:rsidRPr="000B793C">
        <w:rPr>
          <w:rFonts w:asciiTheme="majorHAnsi" w:hAnsiTheme="majorHAnsi" w:cstheme="majorHAnsi"/>
        </w:rPr>
        <w:t>(</w:t>
      </w:r>
      <w:r w:rsidR="006D6A2D" w:rsidRPr="000B793C">
        <w:rPr>
          <w:rFonts w:asciiTheme="majorHAnsi" w:hAnsiTheme="majorHAnsi" w:cstheme="majorHAnsi"/>
        </w:rPr>
        <w:t>déterminés par des lois</w:t>
      </w:r>
      <w:r w:rsidR="00331BEB" w:rsidRPr="000B793C">
        <w:rPr>
          <w:rFonts w:asciiTheme="majorHAnsi" w:hAnsiTheme="majorHAnsi" w:cstheme="majorHAnsi"/>
        </w:rPr>
        <w:t>)</w:t>
      </w:r>
      <w:r w:rsidR="00331BEB">
        <w:rPr>
          <w:rFonts w:asciiTheme="majorHAnsi" w:hAnsiTheme="majorHAnsi" w:cstheme="majorHAnsi"/>
        </w:rPr>
        <w:t xml:space="preserve"> </w:t>
      </w:r>
      <w:r w:rsidR="00BE1947">
        <w:rPr>
          <w:rFonts w:asciiTheme="majorHAnsi" w:hAnsiTheme="majorHAnsi" w:cstheme="majorHAnsi"/>
        </w:rPr>
        <w:t>dont</w:t>
      </w:r>
      <w:r w:rsidR="00331BEB">
        <w:rPr>
          <w:rFonts w:asciiTheme="majorHAnsi" w:hAnsiTheme="majorHAnsi" w:cstheme="majorHAnsi"/>
        </w:rPr>
        <w:t xml:space="preserve"> l’importance relative peut varier en fonction de l’échelle considérée </w:t>
      </w:r>
      <w:r w:rsidR="00331BEB">
        <w:rPr>
          <w:rFonts w:asciiTheme="majorHAnsi" w:hAnsiTheme="majorHAnsi" w:cstheme="majorHAnsi"/>
        </w:rPr>
        <w:fldChar w:fldCharType="begin"/>
      </w:r>
      <w:r w:rsidR="00331BEB">
        <w:rPr>
          <w:rFonts w:asciiTheme="majorHAnsi" w:hAnsiTheme="majorHAnsi" w:cstheme="majorHAnsi"/>
        </w:rPr>
        <w:instrText xml:space="preserve"> ADDIN ZOTERO_ITEM CSL_CITATION {"citationID":"pV99nzGv","properties":{"formattedCitation":"(Bolnick et al., 2020)","plainCitation":"(Bolnick et al., 2020)","noteIndex":0},"citationItems":[{"id":1356,"uris":["http://zotero.org/groups/2585270/items/UXFK2ZJ7"],"itemData":{"id":1356,"type":"article-journal","abstract":"A core goal of ecology is to understand the abiotic and biotic variables that regulate species distributions and community composition. A major obstacle is that the rules governing species distributions can change with spatial scale. Here, we illustrate this point using data from a spatially nested metacommunity of parasites infecting a metapopulation of threespine stickleback fish from 34 lakes on Vancouver Island, British Columbia. Like most parasite metacommunities, the composition of stickleback parasites differs among host individuals within each host population, and differs between host populations. The distribution of each parasite taxon depends, to varying degrees, on individual host traits (e.g., mass, diet) and on host-population characteristics (e.g., lake size, mean host mass, mean diet). However, in most cases in this data set, a given parasite was regulated by different factors at the host-individual and host-population scales, leading to scale-dependent patterns of parasite-species co-occurrence.","container-title":"Ecology","DOI":"10.1002/ecy.3181","ISSN":"1939-9170","issue":"12","language":"en","note":"_eprint: https://esajournals.onlinelibrary.wiley.com/doi/pdf/10.1002/ecy.3181","page":"e03181","source":"Wiley Online Library","title":"Scale-dependent effects of host patch traits on species composition in a stickleback parasite metacommunity","volume":"101","author":[{"family":"Bolnick","given":"Daniel I."},{"family":"Resetarits","given":"Emlyn J."},{"family":"Ballare","given":"Kimberly"},{"family":"Stuart","given":"Yoel E."},{"family":"Stutz","given":"William E."}],"issued":{"date-parts":[["2020"]]}}}],"schema":"https://github.com/citation-style-language/schema/raw/master/csl-citation.json"} </w:instrText>
      </w:r>
      <w:r w:rsidR="00331BEB">
        <w:rPr>
          <w:rFonts w:asciiTheme="majorHAnsi" w:hAnsiTheme="majorHAnsi" w:cstheme="majorHAnsi"/>
        </w:rPr>
        <w:fldChar w:fldCharType="separate"/>
      </w:r>
      <w:r w:rsidR="00331BEB">
        <w:rPr>
          <w:rFonts w:asciiTheme="majorHAnsi" w:hAnsiTheme="majorHAnsi" w:cstheme="majorHAnsi"/>
          <w:noProof/>
        </w:rPr>
        <w:t>(Bolnick et al., 2020)</w:t>
      </w:r>
      <w:r w:rsidR="00331BEB">
        <w:rPr>
          <w:rFonts w:asciiTheme="majorHAnsi" w:hAnsiTheme="majorHAnsi" w:cstheme="majorHAnsi"/>
        </w:rPr>
        <w:fldChar w:fldCharType="end"/>
      </w:r>
      <w:r w:rsidR="00331BEB">
        <w:rPr>
          <w:rFonts w:asciiTheme="majorHAnsi" w:hAnsiTheme="majorHAnsi" w:cstheme="majorHAnsi"/>
        </w:rPr>
        <w:t>.</w:t>
      </w:r>
      <w:r w:rsidR="000B793C">
        <w:rPr>
          <w:rFonts w:asciiTheme="majorHAnsi" w:hAnsiTheme="majorHAnsi" w:cstheme="majorHAnsi"/>
        </w:rPr>
        <w:t xml:space="preserve"> Par exemple, </w:t>
      </w:r>
      <w:r w:rsidR="000B793C">
        <w:rPr>
          <w:rFonts w:asciiTheme="majorHAnsi" w:hAnsiTheme="majorHAnsi" w:cstheme="majorHAnsi"/>
        </w:rPr>
        <w:fldChar w:fldCharType="begin"/>
      </w:r>
      <w:r w:rsidR="000B793C">
        <w:rPr>
          <w:rFonts w:asciiTheme="majorHAnsi" w:hAnsiTheme="majorHAnsi" w:cstheme="majorHAnsi"/>
        </w:rPr>
        <w:instrText xml:space="preserve"> ADDIN ZOTERO_ITEM CSL_CITATION {"citationID":"JNvWYDiD","properties":{"formattedCitation":"(Bolnick et al., 2020)","plainCitation":"(Bolnick et al., 2020)","noteIndex":0},"citationItems":[{"id":1356,"uris":["http://zotero.org/groups/2585270/items/UXFK2ZJ7"],"itemData":{"id":1356,"type":"article-journal","abstract":"A core goal of ecology is to understand the abiotic and biotic variables that regulate species distributions and community composition. A major obstacle is that the rules governing species distributions can change with spatial scale. Here, we illustrate this point using data from a spatially nested metacommunity of parasites infecting a metapopulation of threespine stickleback fish from 34 lakes on Vancouver Island, British Columbia. Like most parasite metacommunities, the composition of stickleback parasites differs among host individuals within each host population, and differs between host populations. The distribution of each parasite taxon depends, to varying degrees, on individual host traits (e.g., mass, diet) and on host-population characteristics (e.g., lake size, mean host mass, mean diet). However, in most cases in this data set, a given parasite was regulated by different factors at the host-individual and host-population scales, leading to scale-dependent patterns of parasite-species co-occurrence.","container-title":"Ecology","DOI":"10.1002/ecy.3181","ISSN":"1939-9170","issue":"12","language":"en","note":"_eprint: https://esajournals.onlinelibrary.wiley.com/doi/pdf/10.1002/ecy.3181","page":"e03181","source":"Wiley Online Library","title":"Scale-dependent effects of host patch traits on species composition in a stickleback parasite metacommunity","volume":"101","author":[{"family":"Bolnick","given":"Daniel I."},{"family":"Resetarits","given":"Emlyn J."},{"family":"Ballare","given":"Kimberly"},{"family":"Stuart","given":"Yoel E."},{"family":"Stutz","given":"William E."}],"issued":{"date-parts":[["2020"]]}}}],"schema":"https://github.com/citation-style-language/schema/raw/master/csl-citation.json"} </w:instrText>
      </w:r>
      <w:r w:rsidR="000B793C">
        <w:rPr>
          <w:rFonts w:asciiTheme="majorHAnsi" w:hAnsiTheme="majorHAnsi" w:cstheme="majorHAnsi"/>
        </w:rPr>
        <w:fldChar w:fldCharType="separate"/>
      </w:r>
      <w:r w:rsidR="000B793C">
        <w:rPr>
          <w:rFonts w:asciiTheme="majorHAnsi" w:hAnsiTheme="majorHAnsi" w:cstheme="majorHAnsi"/>
          <w:noProof/>
        </w:rPr>
        <w:t>Bolnick et al. (2020)</w:t>
      </w:r>
      <w:r w:rsidR="000B793C">
        <w:rPr>
          <w:rFonts w:asciiTheme="majorHAnsi" w:hAnsiTheme="majorHAnsi" w:cstheme="majorHAnsi"/>
        </w:rPr>
        <w:fldChar w:fldCharType="end"/>
      </w:r>
      <w:r w:rsidR="00136F2F">
        <w:rPr>
          <w:rFonts w:asciiTheme="majorHAnsi" w:hAnsiTheme="majorHAnsi" w:cstheme="majorHAnsi"/>
        </w:rPr>
        <w:t xml:space="preserve"> ont remarqué que dans la plupart des cas, la distribution des espèces qui parasitent l’épinoche à trois épines était régulée par différents processus à l’échelle individuelle et à l’échelle de la population.</w:t>
      </w:r>
    </w:p>
    <w:p w14:paraId="79624D8B" w14:textId="77777777" w:rsidR="00136F2F" w:rsidRPr="000B793C" w:rsidRDefault="00136F2F" w:rsidP="00490C45">
      <w:pPr>
        <w:spacing w:line="360" w:lineRule="auto"/>
        <w:jc w:val="both"/>
        <w:rPr>
          <w:rFonts w:asciiTheme="majorHAnsi" w:hAnsiTheme="majorHAnsi" w:cstheme="majorHAnsi"/>
        </w:rPr>
      </w:pPr>
    </w:p>
    <w:p w14:paraId="1ABE5868" w14:textId="51B7640B" w:rsidR="00265058" w:rsidRDefault="001155F7" w:rsidP="00933E1D">
      <w:pPr>
        <w:spacing w:line="360" w:lineRule="auto"/>
        <w:ind w:firstLine="708"/>
        <w:jc w:val="both"/>
        <w:rPr>
          <w:rFonts w:asciiTheme="majorHAnsi" w:hAnsiTheme="majorHAnsi" w:cstheme="majorHAnsi"/>
        </w:rPr>
      </w:pPr>
      <w:r>
        <w:rPr>
          <w:rFonts w:asciiTheme="majorHAnsi" w:hAnsiTheme="majorHAnsi" w:cstheme="majorHAnsi"/>
        </w:rPr>
        <w:t xml:space="preserve">Les facteurs et mécanismes qui exercent une pression sur la distribution des espèces, à une échelle </w:t>
      </w:r>
      <w:r w:rsidR="00FF0C64">
        <w:rPr>
          <w:rFonts w:asciiTheme="majorHAnsi" w:hAnsiTheme="majorHAnsi" w:cstheme="majorHAnsi"/>
        </w:rPr>
        <w:t>donnée</w:t>
      </w:r>
      <w:r>
        <w:rPr>
          <w:rFonts w:asciiTheme="majorHAnsi" w:hAnsiTheme="majorHAnsi" w:cstheme="majorHAnsi"/>
        </w:rPr>
        <w:t xml:space="preserve">, sont appelés </w:t>
      </w:r>
      <w:r>
        <w:rPr>
          <w:rFonts w:asciiTheme="majorHAnsi" w:hAnsiTheme="majorHAnsi" w:cstheme="majorHAnsi"/>
          <w:i/>
          <w:iCs/>
        </w:rPr>
        <w:t>filtres</w:t>
      </w:r>
      <w:r w:rsidR="00265058">
        <w:rPr>
          <w:rFonts w:asciiTheme="majorHAnsi" w:hAnsiTheme="majorHAnsi" w:cstheme="majorHAnsi"/>
        </w:rPr>
        <w:t xml:space="preserve"> (</w:t>
      </w:r>
      <w:r w:rsidR="00265058" w:rsidRPr="00FF0C64">
        <w:rPr>
          <w:rFonts w:asciiTheme="majorHAnsi" w:hAnsiTheme="majorHAnsi" w:cstheme="majorHAnsi"/>
        </w:rPr>
        <w:t xml:space="preserve">voir Figure </w:t>
      </w:r>
      <w:r w:rsidR="00FF0C64" w:rsidRPr="00FF0C64">
        <w:rPr>
          <w:rFonts w:asciiTheme="majorHAnsi" w:hAnsiTheme="majorHAnsi" w:cstheme="majorHAnsi"/>
        </w:rPr>
        <w:t xml:space="preserve">2 pour les types de filtres associés aux parasites chez </w:t>
      </w:r>
      <w:r w:rsidR="00FF0C64" w:rsidRPr="00FF0C64">
        <w:rPr>
          <w:rFonts w:asciiTheme="majorHAnsi" w:hAnsiTheme="majorHAnsi" w:cstheme="majorHAnsi"/>
          <w:i/>
          <w:iCs/>
        </w:rPr>
        <w:t xml:space="preserve">G. </w:t>
      </w:r>
      <w:proofErr w:type="spellStart"/>
      <w:r w:rsidR="00FF0C64" w:rsidRPr="00FF0C64">
        <w:rPr>
          <w:rFonts w:asciiTheme="majorHAnsi" w:hAnsiTheme="majorHAnsi" w:cstheme="majorHAnsi"/>
          <w:i/>
          <w:iCs/>
        </w:rPr>
        <w:t>aculeatus</w:t>
      </w:r>
      <w:proofErr w:type="spellEnd"/>
      <w:r w:rsidR="00265058" w:rsidRPr="00FF0C64">
        <w:rPr>
          <w:rFonts w:asciiTheme="majorHAnsi" w:hAnsiTheme="majorHAnsi" w:cstheme="majorHAnsi"/>
        </w:rPr>
        <w:t>)</w:t>
      </w:r>
      <w:r w:rsidR="001A303C" w:rsidRPr="00FF0C64">
        <w:rPr>
          <w:rFonts w:asciiTheme="majorHAnsi" w:hAnsiTheme="majorHAnsi" w:cstheme="majorHAnsi"/>
          <w:i/>
          <w:iCs/>
        </w:rPr>
        <w:t>.</w:t>
      </w:r>
      <w:r w:rsidR="001A303C">
        <w:rPr>
          <w:rFonts w:asciiTheme="majorHAnsi" w:hAnsiTheme="majorHAnsi" w:cstheme="majorHAnsi"/>
          <w:i/>
          <w:iCs/>
        </w:rPr>
        <w:t xml:space="preserve"> </w:t>
      </w:r>
      <w:r>
        <w:rPr>
          <w:rFonts w:asciiTheme="majorHAnsi" w:hAnsiTheme="majorHAnsi" w:cstheme="majorHAnsi"/>
        </w:rPr>
        <w:t xml:space="preserve">En raison de leur dépendance à un hôte, </w:t>
      </w:r>
      <w:r w:rsidR="00574DA3">
        <w:rPr>
          <w:rFonts w:asciiTheme="majorHAnsi" w:hAnsiTheme="majorHAnsi" w:cstheme="majorHAnsi"/>
        </w:rPr>
        <w:t>les espèces parasites subissent deux types de filtres supplémentaires en comparaison aux organismes à mode de vie libre</w:t>
      </w:r>
      <w:r w:rsidR="00445F9D">
        <w:rPr>
          <w:rFonts w:asciiTheme="majorHAnsi" w:hAnsiTheme="majorHAnsi" w:cstheme="majorHAnsi"/>
        </w:rPr>
        <w:t xml:space="preserve"> : </w:t>
      </w:r>
      <w:r w:rsidR="00EE642E">
        <w:rPr>
          <w:rFonts w:asciiTheme="majorHAnsi" w:hAnsiTheme="majorHAnsi" w:cstheme="majorHAnsi"/>
        </w:rPr>
        <w:t>le</w:t>
      </w:r>
      <w:r w:rsidR="00B12E2E">
        <w:rPr>
          <w:rFonts w:asciiTheme="majorHAnsi" w:hAnsiTheme="majorHAnsi" w:cstheme="majorHAnsi"/>
        </w:rPr>
        <w:t>s</w:t>
      </w:r>
      <w:r w:rsidR="00EE642E">
        <w:rPr>
          <w:rFonts w:asciiTheme="majorHAnsi" w:hAnsiTheme="majorHAnsi" w:cstheme="majorHAnsi"/>
        </w:rPr>
        <w:t xml:space="preserve"> filtre</w:t>
      </w:r>
      <w:r w:rsidR="00B12E2E">
        <w:rPr>
          <w:rFonts w:asciiTheme="majorHAnsi" w:hAnsiTheme="majorHAnsi" w:cstheme="majorHAnsi"/>
        </w:rPr>
        <w:t>s</w:t>
      </w:r>
      <w:r w:rsidR="00EE642E">
        <w:rPr>
          <w:rFonts w:asciiTheme="majorHAnsi" w:hAnsiTheme="majorHAnsi" w:cstheme="majorHAnsi"/>
        </w:rPr>
        <w:t xml:space="preserve"> de rencontre </w:t>
      </w:r>
      <w:r w:rsidR="00445F9D">
        <w:rPr>
          <w:rFonts w:asciiTheme="majorHAnsi" w:hAnsiTheme="majorHAnsi" w:cstheme="majorHAnsi"/>
        </w:rPr>
        <w:t xml:space="preserve">et </w:t>
      </w:r>
      <w:r w:rsidR="00EE642E">
        <w:rPr>
          <w:rFonts w:asciiTheme="majorHAnsi" w:hAnsiTheme="majorHAnsi" w:cstheme="majorHAnsi"/>
        </w:rPr>
        <w:t xml:space="preserve"> le</w:t>
      </w:r>
      <w:r w:rsidR="00B12E2E">
        <w:rPr>
          <w:rFonts w:asciiTheme="majorHAnsi" w:hAnsiTheme="majorHAnsi" w:cstheme="majorHAnsi"/>
        </w:rPr>
        <w:t>s</w:t>
      </w:r>
      <w:r w:rsidR="00EE642E">
        <w:rPr>
          <w:rFonts w:asciiTheme="majorHAnsi" w:hAnsiTheme="majorHAnsi" w:cstheme="majorHAnsi"/>
        </w:rPr>
        <w:t xml:space="preserve"> filtre</w:t>
      </w:r>
      <w:r w:rsidR="00B12E2E">
        <w:rPr>
          <w:rFonts w:asciiTheme="majorHAnsi" w:hAnsiTheme="majorHAnsi" w:cstheme="majorHAnsi"/>
        </w:rPr>
        <w:t>s</w:t>
      </w:r>
      <w:r w:rsidR="00EE642E">
        <w:rPr>
          <w:rFonts w:asciiTheme="majorHAnsi" w:hAnsiTheme="majorHAnsi" w:cstheme="majorHAnsi"/>
        </w:rPr>
        <w:t xml:space="preserve"> de compatibilité </w:t>
      </w:r>
      <w:r w:rsidR="00EE642E">
        <w:rPr>
          <w:rFonts w:asciiTheme="majorHAnsi" w:hAnsiTheme="majorHAnsi" w:cstheme="majorHAnsi"/>
        </w:rPr>
        <w:fldChar w:fldCharType="begin"/>
      </w:r>
      <w:r w:rsidR="00EE642E">
        <w:rPr>
          <w:rFonts w:asciiTheme="majorHAnsi" w:hAnsiTheme="majorHAnsi" w:cstheme="majorHAnsi"/>
        </w:rPr>
        <w:instrText xml:space="preserve"> ADDIN ZOTERO_ITEM CSL_CITATION {"citationID":"mvtDsBzS","properties":{"formattedCitation":"(Combes, 2001)","plainCitation":"(Combes, 2001)","noteIndex":0},"citationItems":[{"id":2030,"uris":["http://zotero.org/groups/2585270/items/ZF4CVFJI"],"itemData":{"id":2030,"type":"book","abstract":"In Parasitism, Claude Combes explores the fascinating adaptations parasites have developed through their intimate interactions with their hosts. He begins with the biology of parasites—their life cycles, habitats, and different types of associations with their hosts. Next he discusses genetic interactions between hosts and parasites, and he ends with a section on the community ecology of parasites and their role in the evolution of their hosts. Throughout the book Combes enlivens his discussion with a wealth of concrete examples of host-parasite interactions.","ISBN":"978-0-226-11446-0","language":"en","note":"Google-Books-ID: LovrfCYloxgC","number-of-pages":"743","publisher":"University of Chicago Press","source":"Google Books","title":"Parasitism: The Ecology and Evolution of Intimate Interactions","title-short":"Parasitism","author":[{"family":"Combes","given":"Claude"}],"issued":{"date-parts":[["2001"]]}}}],"schema":"https://github.com/citation-style-language/schema/raw/master/csl-citation.json"} </w:instrText>
      </w:r>
      <w:r w:rsidR="00EE642E">
        <w:rPr>
          <w:rFonts w:asciiTheme="majorHAnsi" w:hAnsiTheme="majorHAnsi" w:cstheme="majorHAnsi"/>
        </w:rPr>
        <w:fldChar w:fldCharType="separate"/>
      </w:r>
      <w:r w:rsidR="00EE642E">
        <w:rPr>
          <w:rFonts w:asciiTheme="majorHAnsi" w:hAnsiTheme="majorHAnsi" w:cstheme="majorHAnsi"/>
          <w:noProof/>
        </w:rPr>
        <w:t>(Combes, 2001)</w:t>
      </w:r>
      <w:r w:rsidR="00EE642E">
        <w:rPr>
          <w:rFonts w:asciiTheme="majorHAnsi" w:hAnsiTheme="majorHAnsi" w:cstheme="majorHAnsi"/>
        </w:rPr>
        <w:fldChar w:fldCharType="end"/>
      </w:r>
      <w:r w:rsidR="00EE642E">
        <w:rPr>
          <w:rFonts w:asciiTheme="majorHAnsi" w:hAnsiTheme="majorHAnsi" w:cstheme="majorHAnsi"/>
        </w:rPr>
        <w:t xml:space="preserve">. </w:t>
      </w:r>
      <w:r w:rsidR="00FF0C64">
        <w:rPr>
          <w:rFonts w:asciiTheme="majorHAnsi" w:hAnsiTheme="majorHAnsi" w:cstheme="majorHAnsi"/>
        </w:rPr>
        <w:t>L</w:t>
      </w:r>
      <w:r w:rsidR="00EE642E">
        <w:rPr>
          <w:rFonts w:asciiTheme="majorHAnsi" w:hAnsiTheme="majorHAnsi" w:cstheme="majorHAnsi"/>
        </w:rPr>
        <w:t>e</w:t>
      </w:r>
      <w:r w:rsidR="00B12E2E">
        <w:rPr>
          <w:rFonts w:asciiTheme="majorHAnsi" w:hAnsiTheme="majorHAnsi" w:cstheme="majorHAnsi"/>
        </w:rPr>
        <w:t>s</w:t>
      </w:r>
      <w:r w:rsidR="00EE642E">
        <w:rPr>
          <w:rFonts w:asciiTheme="majorHAnsi" w:hAnsiTheme="majorHAnsi" w:cstheme="majorHAnsi"/>
        </w:rPr>
        <w:t xml:space="preserve"> filtre</w:t>
      </w:r>
      <w:r w:rsidR="00B12E2E">
        <w:rPr>
          <w:rFonts w:asciiTheme="majorHAnsi" w:hAnsiTheme="majorHAnsi" w:cstheme="majorHAnsi"/>
        </w:rPr>
        <w:t>s</w:t>
      </w:r>
      <w:r w:rsidR="00EE642E">
        <w:rPr>
          <w:rFonts w:asciiTheme="majorHAnsi" w:hAnsiTheme="majorHAnsi" w:cstheme="majorHAnsi"/>
        </w:rPr>
        <w:t xml:space="preserve"> de rencontre </w:t>
      </w:r>
      <w:r w:rsidR="00B12E2E">
        <w:rPr>
          <w:rFonts w:asciiTheme="majorHAnsi" w:hAnsiTheme="majorHAnsi" w:cstheme="majorHAnsi"/>
        </w:rPr>
        <w:t xml:space="preserve">agissent </w:t>
      </w:r>
      <w:proofErr w:type="spellStart"/>
      <w:r w:rsidR="00B12E2E">
        <w:rPr>
          <w:rFonts w:asciiTheme="majorHAnsi" w:hAnsiTheme="majorHAnsi" w:cstheme="majorHAnsi"/>
        </w:rPr>
        <w:t>pré</w:t>
      </w:r>
      <w:r w:rsidR="003569F1">
        <w:rPr>
          <w:rFonts w:asciiTheme="majorHAnsi" w:hAnsiTheme="majorHAnsi" w:cstheme="majorHAnsi"/>
        </w:rPr>
        <w:t>contact</w:t>
      </w:r>
      <w:proofErr w:type="spellEnd"/>
      <w:r w:rsidR="00B12E2E">
        <w:rPr>
          <w:rFonts w:asciiTheme="majorHAnsi" w:hAnsiTheme="majorHAnsi" w:cstheme="majorHAnsi"/>
        </w:rPr>
        <w:t xml:space="preserve"> et </w:t>
      </w:r>
      <w:r w:rsidR="00EE642E">
        <w:rPr>
          <w:rFonts w:asciiTheme="majorHAnsi" w:hAnsiTheme="majorHAnsi" w:cstheme="majorHAnsi"/>
        </w:rPr>
        <w:t>rassemble</w:t>
      </w:r>
      <w:r w:rsidR="00B12E2E">
        <w:rPr>
          <w:rFonts w:asciiTheme="majorHAnsi" w:hAnsiTheme="majorHAnsi" w:cstheme="majorHAnsi"/>
        </w:rPr>
        <w:t>nt</w:t>
      </w:r>
      <w:r w:rsidR="00EE642E">
        <w:rPr>
          <w:rFonts w:asciiTheme="majorHAnsi" w:hAnsiTheme="majorHAnsi" w:cstheme="majorHAnsi"/>
        </w:rPr>
        <w:t xml:space="preserve"> les </w:t>
      </w:r>
      <w:r w:rsidR="00B12E2E">
        <w:rPr>
          <w:rFonts w:asciiTheme="majorHAnsi" w:hAnsiTheme="majorHAnsi" w:cstheme="majorHAnsi"/>
        </w:rPr>
        <w:t xml:space="preserve">aspects </w:t>
      </w:r>
      <w:r w:rsidR="00EE642E">
        <w:rPr>
          <w:rFonts w:asciiTheme="majorHAnsi" w:hAnsiTheme="majorHAnsi" w:cstheme="majorHAnsi"/>
        </w:rPr>
        <w:t xml:space="preserve">qui </w:t>
      </w:r>
      <w:r w:rsidR="00B12E2E">
        <w:rPr>
          <w:rFonts w:asciiTheme="majorHAnsi" w:hAnsiTheme="majorHAnsi" w:cstheme="majorHAnsi"/>
        </w:rPr>
        <w:t>empêche</w:t>
      </w:r>
      <w:r w:rsidR="003569F1">
        <w:rPr>
          <w:rFonts w:asciiTheme="majorHAnsi" w:hAnsiTheme="majorHAnsi" w:cstheme="majorHAnsi"/>
        </w:rPr>
        <w:t xml:space="preserve"> le chevauchement spatiotemporel</w:t>
      </w:r>
      <w:r w:rsidR="00B12E2E">
        <w:rPr>
          <w:rFonts w:asciiTheme="majorHAnsi" w:hAnsiTheme="majorHAnsi" w:cstheme="majorHAnsi"/>
        </w:rPr>
        <w:t xml:space="preserve"> </w:t>
      </w:r>
      <w:r w:rsidR="00EE642E">
        <w:rPr>
          <w:rFonts w:asciiTheme="majorHAnsi" w:hAnsiTheme="majorHAnsi" w:cstheme="majorHAnsi"/>
        </w:rPr>
        <w:t>entre le parasite et son hôte</w:t>
      </w:r>
      <w:r w:rsidR="003569F1">
        <w:rPr>
          <w:rFonts w:asciiTheme="majorHAnsi" w:hAnsiTheme="majorHAnsi" w:cstheme="majorHAnsi"/>
        </w:rPr>
        <w:t xml:space="preserve">. </w:t>
      </w:r>
      <w:r w:rsidR="00EE642E">
        <w:rPr>
          <w:rFonts w:asciiTheme="majorHAnsi" w:hAnsiTheme="majorHAnsi" w:cstheme="majorHAnsi"/>
        </w:rPr>
        <w:t xml:space="preserve">Par exemple, </w:t>
      </w:r>
      <w:r w:rsidR="00C33B6D">
        <w:rPr>
          <w:rFonts w:asciiTheme="majorHAnsi" w:hAnsiTheme="majorHAnsi" w:cstheme="majorHAnsi"/>
        </w:rPr>
        <w:t xml:space="preserve">un poisson planctivore ne pourra jamais être infecté par un parasite </w:t>
      </w:r>
      <w:r w:rsidR="00445F9D">
        <w:rPr>
          <w:rFonts w:asciiTheme="majorHAnsi" w:hAnsiTheme="majorHAnsi" w:cstheme="majorHAnsi"/>
        </w:rPr>
        <w:t xml:space="preserve">de </w:t>
      </w:r>
      <w:proofErr w:type="spellStart"/>
      <w:r w:rsidR="00445F9D">
        <w:rPr>
          <w:rFonts w:asciiTheme="majorHAnsi" w:hAnsiTheme="majorHAnsi" w:cstheme="majorHAnsi"/>
        </w:rPr>
        <w:t>macroinvertébré</w:t>
      </w:r>
      <w:proofErr w:type="spellEnd"/>
      <w:r w:rsidR="00445F9D">
        <w:rPr>
          <w:rFonts w:asciiTheme="majorHAnsi" w:hAnsiTheme="majorHAnsi" w:cstheme="majorHAnsi"/>
        </w:rPr>
        <w:t xml:space="preserve"> </w:t>
      </w:r>
      <w:r w:rsidR="00C33B6D">
        <w:rPr>
          <w:rFonts w:asciiTheme="majorHAnsi" w:hAnsiTheme="majorHAnsi" w:cstheme="majorHAnsi"/>
        </w:rPr>
        <w:t>qui doit être tran</w:t>
      </w:r>
      <w:r w:rsidR="00445F9D">
        <w:rPr>
          <w:rFonts w:asciiTheme="majorHAnsi" w:hAnsiTheme="majorHAnsi" w:cstheme="majorHAnsi"/>
        </w:rPr>
        <w:t>smis</w:t>
      </w:r>
      <w:r w:rsidR="006D6A2D">
        <w:rPr>
          <w:rFonts w:asciiTheme="majorHAnsi" w:hAnsiTheme="majorHAnsi" w:cstheme="majorHAnsi"/>
        </w:rPr>
        <w:t xml:space="preserve"> </w:t>
      </w:r>
      <w:r w:rsidR="00FF0C64">
        <w:rPr>
          <w:rFonts w:asciiTheme="majorHAnsi" w:hAnsiTheme="majorHAnsi" w:cstheme="majorHAnsi"/>
        </w:rPr>
        <w:t xml:space="preserve">via la chaîne trophique </w:t>
      </w:r>
      <w:r w:rsidR="00B12E2E">
        <w:rPr>
          <w:rFonts w:asciiTheme="majorHAnsi" w:hAnsiTheme="majorHAnsi" w:cstheme="majorHAnsi"/>
        </w:rPr>
        <w:t>puisqu’il ne fait pas parti</w:t>
      </w:r>
      <w:r w:rsidR="00933E1D">
        <w:rPr>
          <w:rFonts w:asciiTheme="majorHAnsi" w:hAnsiTheme="majorHAnsi" w:cstheme="majorHAnsi"/>
        </w:rPr>
        <w:t>e</w:t>
      </w:r>
      <w:r w:rsidR="00B12E2E">
        <w:rPr>
          <w:rFonts w:asciiTheme="majorHAnsi" w:hAnsiTheme="majorHAnsi" w:cstheme="majorHAnsi"/>
        </w:rPr>
        <w:t xml:space="preserve"> de son alimentation</w:t>
      </w:r>
      <w:r w:rsidR="00445F9D">
        <w:rPr>
          <w:rFonts w:asciiTheme="majorHAnsi" w:hAnsiTheme="majorHAnsi" w:cstheme="majorHAnsi"/>
        </w:rPr>
        <w:t xml:space="preserve">. </w:t>
      </w:r>
      <w:r w:rsidR="00FF0C64">
        <w:rPr>
          <w:rFonts w:asciiTheme="majorHAnsi" w:hAnsiTheme="majorHAnsi" w:cstheme="majorHAnsi"/>
        </w:rPr>
        <w:t>L</w:t>
      </w:r>
      <w:r w:rsidR="00445F9D">
        <w:rPr>
          <w:rFonts w:asciiTheme="majorHAnsi" w:hAnsiTheme="majorHAnsi" w:cstheme="majorHAnsi"/>
        </w:rPr>
        <w:t>e</w:t>
      </w:r>
      <w:r w:rsidR="00B12E2E">
        <w:rPr>
          <w:rFonts w:asciiTheme="majorHAnsi" w:hAnsiTheme="majorHAnsi" w:cstheme="majorHAnsi"/>
        </w:rPr>
        <w:t>s</w:t>
      </w:r>
      <w:r w:rsidR="00445F9D">
        <w:rPr>
          <w:rFonts w:asciiTheme="majorHAnsi" w:hAnsiTheme="majorHAnsi" w:cstheme="majorHAnsi"/>
        </w:rPr>
        <w:t xml:space="preserve"> filtre</w:t>
      </w:r>
      <w:r w:rsidR="00B12E2E">
        <w:rPr>
          <w:rFonts w:asciiTheme="majorHAnsi" w:hAnsiTheme="majorHAnsi" w:cstheme="majorHAnsi"/>
        </w:rPr>
        <w:t>s</w:t>
      </w:r>
      <w:r w:rsidR="00445F9D">
        <w:rPr>
          <w:rFonts w:asciiTheme="majorHAnsi" w:hAnsiTheme="majorHAnsi" w:cstheme="majorHAnsi"/>
        </w:rPr>
        <w:t xml:space="preserve"> de compatibilité</w:t>
      </w:r>
      <w:r w:rsidR="00933E1D">
        <w:rPr>
          <w:rFonts w:asciiTheme="majorHAnsi" w:hAnsiTheme="majorHAnsi" w:cstheme="majorHAnsi"/>
        </w:rPr>
        <w:t>,</w:t>
      </w:r>
      <w:r w:rsidR="00445F9D">
        <w:rPr>
          <w:rFonts w:asciiTheme="majorHAnsi" w:hAnsiTheme="majorHAnsi" w:cstheme="majorHAnsi"/>
        </w:rPr>
        <w:t xml:space="preserve"> </w:t>
      </w:r>
      <w:r w:rsidR="00B12E2E">
        <w:rPr>
          <w:rFonts w:asciiTheme="majorHAnsi" w:hAnsiTheme="majorHAnsi" w:cstheme="majorHAnsi"/>
        </w:rPr>
        <w:t>quant à eux</w:t>
      </w:r>
      <w:r w:rsidR="00933E1D">
        <w:rPr>
          <w:rFonts w:asciiTheme="majorHAnsi" w:hAnsiTheme="majorHAnsi" w:cstheme="majorHAnsi"/>
        </w:rPr>
        <w:t>,</w:t>
      </w:r>
      <w:r w:rsidR="00B12E2E">
        <w:rPr>
          <w:rFonts w:asciiTheme="majorHAnsi" w:hAnsiTheme="majorHAnsi" w:cstheme="majorHAnsi"/>
        </w:rPr>
        <w:t xml:space="preserve"> agissent </w:t>
      </w:r>
      <w:proofErr w:type="spellStart"/>
      <w:r w:rsidR="00B12E2E">
        <w:rPr>
          <w:rFonts w:asciiTheme="majorHAnsi" w:hAnsiTheme="majorHAnsi" w:cstheme="majorHAnsi"/>
        </w:rPr>
        <w:t>postrencontre</w:t>
      </w:r>
      <w:proofErr w:type="spellEnd"/>
      <w:r w:rsidR="00933E1D">
        <w:rPr>
          <w:rFonts w:asciiTheme="majorHAnsi" w:hAnsiTheme="majorHAnsi" w:cstheme="majorHAnsi"/>
        </w:rPr>
        <w:t>,</w:t>
      </w:r>
      <w:r w:rsidR="00B12E2E">
        <w:rPr>
          <w:rFonts w:asciiTheme="majorHAnsi" w:hAnsiTheme="majorHAnsi" w:cstheme="majorHAnsi"/>
        </w:rPr>
        <w:t xml:space="preserve"> et </w:t>
      </w:r>
      <w:r w:rsidR="00445F9D">
        <w:rPr>
          <w:rFonts w:asciiTheme="majorHAnsi" w:hAnsiTheme="majorHAnsi" w:cstheme="majorHAnsi"/>
        </w:rPr>
        <w:t>rassemble</w:t>
      </w:r>
      <w:r w:rsidR="00B12E2E">
        <w:rPr>
          <w:rFonts w:asciiTheme="majorHAnsi" w:hAnsiTheme="majorHAnsi" w:cstheme="majorHAnsi"/>
        </w:rPr>
        <w:t>nt</w:t>
      </w:r>
      <w:r w:rsidR="00445F9D">
        <w:rPr>
          <w:rFonts w:asciiTheme="majorHAnsi" w:hAnsiTheme="majorHAnsi" w:cstheme="majorHAnsi"/>
        </w:rPr>
        <w:t xml:space="preserve"> les barrières morphologiques</w:t>
      </w:r>
      <w:r w:rsidR="00B12E2E">
        <w:rPr>
          <w:rFonts w:asciiTheme="majorHAnsi" w:hAnsiTheme="majorHAnsi" w:cstheme="majorHAnsi"/>
        </w:rPr>
        <w:t>,</w:t>
      </w:r>
      <w:r w:rsidR="00445F9D">
        <w:rPr>
          <w:rFonts w:asciiTheme="majorHAnsi" w:hAnsiTheme="majorHAnsi" w:cstheme="majorHAnsi"/>
        </w:rPr>
        <w:t xml:space="preserve"> physiologiques</w:t>
      </w:r>
      <w:r w:rsidR="00B12E2E">
        <w:rPr>
          <w:rFonts w:asciiTheme="majorHAnsi" w:hAnsiTheme="majorHAnsi" w:cstheme="majorHAnsi"/>
        </w:rPr>
        <w:t xml:space="preserve"> et génétiques</w:t>
      </w:r>
      <w:r w:rsidR="00445F9D">
        <w:rPr>
          <w:rFonts w:asciiTheme="majorHAnsi" w:hAnsiTheme="majorHAnsi" w:cstheme="majorHAnsi"/>
        </w:rPr>
        <w:t xml:space="preserve"> de l’hôte qui déterminent le succès d’infection du parasite. </w:t>
      </w:r>
      <w:r w:rsidR="00445F9D" w:rsidRPr="008B6D25">
        <w:rPr>
          <w:rFonts w:asciiTheme="majorHAnsi" w:hAnsiTheme="majorHAnsi" w:cstheme="majorHAnsi"/>
        </w:rPr>
        <w:t xml:space="preserve">Par exemple, </w:t>
      </w:r>
      <w:r w:rsidR="00FE316C" w:rsidRPr="008B6D25">
        <w:rPr>
          <w:rFonts w:asciiTheme="majorHAnsi" w:hAnsiTheme="majorHAnsi" w:cstheme="majorHAnsi"/>
        </w:rPr>
        <w:t xml:space="preserve">une population peut </w:t>
      </w:r>
      <w:r w:rsidR="00434F02" w:rsidRPr="008B6D25">
        <w:rPr>
          <w:rFonts w:asciiTheme="majorHAnsi" w:hAnsiTheme="majorHAnsi" w:cstheme="majorHAnsi"/>
        </w:rPr>
        <w:t>êt</w:t>
      </w:r>
      <w:r w:rsidR="00434F02">
        <w:rPr>
          <w:rFonts w:asciiTheme="majorHAnsi" w:hAnsiTheme="majorHAnsi" w:cstheme="majorHAnsi"/>
        </w:rPr>
        <w:t xml:space="preserve">re moins susceptible qu’une autre parce qu’elle a subi une plus grande pression de sélection par </w:t>
      </w:r>
      <w:r w:rsidR="00265058">
        <w:rPr>
          <w:rFonts w:asciiTheme="majorHAnsi" w:hAnsiTheme="majorHAnsi" w:cstheme="majorHAnsi"/>
        </w:rPr>
        <w:t xml:space="preserve">le parasite sur une longue période </w:t>
      </w:r>
      <w:r w:rsidR="00265058">
        <w:rPr>
          <w:rFonts w:asciiTheme="majorHAnsi" w:hAnsiTheme="majorHAnsi" w:cstheme="majorHAnsi"/>
        </w:rPr>
        <w:fldChar w:fldCharType="begin"/>
      </w:r>
      <w:r w:rsidR="00265058">
        <w:rPr>
          <w:rFonts w:asciiTheme="majorHAnsi" w:hAnsiTheme="majorHAnsi" w:cstheme="majorHAnsi"/>
        </w:rPr>
        <w:instrText xml:space="preserve"> ADDIN ZOTERO_ITEM CSL_CITATION {"citationID":"ngjRfEyU","properties":{"formattedCitation":"(Weber et al., 2017)","plainCitation":"(Weber et al., 2017)","noteIndex":0},"citationItems":[{"id":9093,"uris":["http://zotero.org/groups/2585270/items/WAMKSV27"],"itemData":{"id":9093,"type":"article-journal","abstract":"Genetic divergence between populations is shaped by a combination of drift, migration, and selection, yielding patterns of isolation-by-distance (IBD) and isolation-by-environment (IBE). Unfortunately, IBD and IBE may be confounded when comparing divergence across habitat boundaries. For instance, parapatric lake and stream threespine stickleback (Gasterosteus aculeatus) may have diverged due to selection against migrants (IBE), or mere spatial separation (IBD). To quantitatively partition the strength of IBE and IBD, we used recently developed population genetic software (BEDASSLE) to analyze partial genomic data from three lake-stream clines on Vancouver Island. We find support for IBD within each of three outlet streams (unlike prior studies of lake-stream stickleback). In addition, we find evidence for IBE (controlling for geographic distance): the genetic effect of habitat is equivalent to geographic separation of </w:instrText>
      </w:r>
      <w:r w:rsidR="00265058">
        <w:rPr>
          <w:rFonts w:ascii="Cambria Math" w:hAnsi="Cambria Math" w:cs="Cambria Math"/>
        </w:rPr>
        <w:instrText>∼</w:instrText>
      </w:r>
      <w:r w:rsidR="00265058">
        <w:rPr>
          <w:rFonts w:asciiTheme="majorHAnsi" w:hAnsiTheme="majorHAnsi" w:cstheme="majorHAnsi"/>
        </w:rPr>
        <w:instrText xml:space="preserve">1.9 km of IBD. Remarkably, of our three lake-stream pairs, IBE is strongest where migration between habitats is easiest. Such microgeographic genetic divergence would require exceptionally strong divergent selection, which multiple experiments have failed to detect. Instead, we propose that nonrandom dispersal (e.g., habitat choice) contributes to IBE. Supporting this conclusion, we show that the few migrants between habitats are a nonrandom subset of the phenotype distribution of the source population.","container-title":"Evolution","DOI":"10.1111/evo.13110","ISSN":"0014-3820","issue":"2","journalAbbreviation":"Evolution","page":"342-356","source":"Silverchair","title":"Partitioning the effects of isolation by distance, environment, and physical barriers on genomic divergence between parapatric threespine stickleback","volume":"71","author":[{"family":"Weber","given":"Jesse N."},{"family":"Bradburd","given":"Gideon S."},{"family":"Stuart","given":"Yoel E."},{"family":"Stutz","given":"William E."},{"family":"Bolnick","given":"Daniel I."}],"issued":{"date-parts":[["2017",2,1]]}}}],"schema":"https://github.com/citation-style-language/schema/raw/master/csl-citation.json"} </w:instrText>
      </w:r>
      <w:r w:rsidR="00265058">
        <w:rPr>
          <w:rFonts w:asciiTheme="majorHAnsi" w:hAnsiTheme="majorHAnsi" w:cstheme="majorHAnsi"/>
        </w:rPr>
        <w:fldChar w:fldCharType="separate"/>
      </w:r>
      <w:r w:rsidR="00265058">
        <w:rPr>
          <w:rFonts w:asciiTheme="majorHAnsi" w:hAnsiTheme="majorHAnsi" w:cstheme="majorHAnsi"/>
          <w:noProof/>
        </w:rPr>
        <w:t>(Weber et al., 2017)</w:t>
      </w:r>
      <w:r w:rsidR="00265058">
        <w:rPr>
          <w:rFonts w:asciiTheme="majorHAnsi" w:hAnsiTheme="majorHAnsi" w:cstheme="majorHAnsi"/>
        </w:rPr>
        <w:fldChar w:fldCharType="end"/>
      </w:r>
      <w:r w:rsidR="00265058">
        <w:rPr>
          <w:rFonts w:asciiTheme="majorHAnsi" w:hAnsiTheme="majorHAnsi" w:cstheme="majorHAnsi"/>
        </w:rPr>
        <w:t xml:space="preserve">. </w:t>
      </w:r>
    </w:p>
    <w:p w14:paraId="54FB3B62" w14:textId="346A42D6" w:rsidR="00E7305B" w:rsidRDefault="00E7305B" w:rsidP="003A574E">
      <w:pPr>
        <w:suppressLineNumbers/>
        <w:spacing w:line="360" w:lineRule="auto"/>
        <w:jc w:val="both"/>
        <w:rPr>
          <w:rFonts w:asciiTheme="majorHAnsi" w:hAnsiTheme="majorHAnsi" w:cstheme="majorHAnsi"/>
        </w:rPr>
      </w:pPr>
    </w:p>
    <w:p w14:paraId="3044CE2A" w14:textId="5A4414CD" w:rsidR="00313A2C" w:rsidRDefault="00E7305B" w:rsidP="003A574E">
      <w:pPr>
        <w:spacing w:line="360" w:lineRule="auto"/>
        <w:ind w:firstLine="708"/>
        <w:jc w:val="both"/>
        <w:rPr>
          <w:rFonts w:asciiTheme="majorHAnsi" w:hAnsiTheme="majorHAnsi" w:cstheme="majorHAnsi"/>
        </w:rPr>
      </w:pPr>
      <w:r>
        <w:rPr>
          <w:rFonts w:asciiTheme="majorHAnsi" w:hAnsiTheme="majorHAnsi" w:cstheme="majorHAnsi"/>
        </w:rPr>
        <w:lastRenderedPageBreak/>
        <w:t xml:space="preserve">Chez les parasites à cycle de vie complexe (qui requiert plusieurs hôtes), compléter un cycle complet demande un synchronisme </w:t>
      </w:r>
      <w:r w:rsidR="008B6D25">
        <w:rPr>
          <w:rFonts w:asciiTheme="majorHAnsi" w:hAnsiTheme="majorHAnsi" w:cstheme="majorHAnsi"/>
        </w:rPr>
        <w:t xml:space="preserve">spatiotemporel </w:t>
      </w:r>
      <w:r>
        <w:rPr>
          <w:rFonts w:asciiTheme="majorHAnsi" w:hAnsiTheme="majorHAnsi" w:cstheme="majorHAnsi"/>
        </w:rPr>
        <w:t xml:space="preserve">entre l’occurrence de chaque des hôtes et le bon stage de développement du parasite. Par exemple, chez </w:t>
      </w:r>
      <w:proofErr w:type="spellStart"/>
      <w:r w:rsidRPr="00E7305B">
        <w:rPr>
          <w:rFonts w:asciiTheme="majorHAnsi" w:hAnsiTheme="majorHAnsi" w:cstheme="majorHAnsi"/>
          <w:i/>
          <w:iCs/>
        </w:rPr>
        <w:t>Uvulifer</w:t>
      </w:r>
      <w:proofErr w:type="spellEnd"/>
      <w:r w:rsidRPr="00E7305B">
        <w:rPr>
          <w:rFonts w:asciiTheme="majorHAnsi" w:hAnsiTheme="majorHAnsi" w:cstheme="majorHAnsi"/>
          <w:i/>
          <w:iCs/>
        </w:rPr>
        <w:t xml:space="preserve"> </w:t>
      </w:r>
      <w:proofErr w:type="spellStart"/>
      <w:r w:rsidRPr="00E7305B">
        <w:rPr>
          <w:rFonts w:asciiTheme="majorHAnsi" w:hAnsiTheme="majorHAnsi" w:cstheme="majorHAnsi"/>
          <w:i/>
          <w:iCs/>
        </w:rPr>
        <w:t>ambloplitis</w:t>
      </w:r>
      <w:proofErr w:type="spellEnd"/>
      <w:r>
        <w:rPr>
          <w:rFonts w:asciiTheme="majorHAnsi" w:hAnsiTheme="majorHAnsi" w:cstheme="majorHAnsi"/>
        </w:rPr>
        <w:t xml:space="preserve">, comme </w:t>
      </w:r>
      <w:r w:rsidR="008B6D25">
        <w:rPr>
          <w:rFonts w:asciiTheme="majorHAnsi" w:hAnsiTheme="majorHAnsi" w:cstheme="majorHAnsi"/>
        </w:rPr>
        <w:t>beaucoup d’autres trématodes (</w:t>
      </w:r>
      <w:proofErr w:type="spellStart"/>
      <w:r w:rsidR="008B6D25">
        <w:rPr>
          <w:rFonts w:asciiTheme="majorHAnsi" w:hAnsiTheme="majorHAnsi" w:cstheme="majorHAnsi"/>
        </w:rPr>
        <w:t>Digenea</w:t>
      </w:r>
      <w:proofErr w:type="spellEnd"/>
      <w:r w:rsidR="008B6D25">
        <w:rPr>
          <w:rFonts w:asciiTheme="majorHAnsi" w:hAnsiTheme="majorHAnsi" w:cstheme="majorHAnsi"/>
        </w:rPr>
        <w:t xml:space="preserve">), le miracidium doit survivre assez longtemps et vivre dans un environnement où il rencontrer son premier hôte intermédiaire (escargot). Ensuite, la cercaire doit être en mesure de trouver son deuxième hôte intermédiaire (poisson) donc l’escargot et le poisson doivent vivre dans des milieux spatialement rapprochés. Finalement, la présence de l’hôte terminal (oiseau piscivore) doit être coordonnée avec la présence de la métacercaire chez une espèce faisant parti de la diète de celui-ci </w:t>
      </w:r>
      <w:r w:rsidR="008B6D25">
        <w:rPr>
          <w:rFonts w:asciiTheme="majorHAnsi" w:hAnsiTheme="majorHAnsi" w:cstheme="majorHAnsi"/>
        </w:rPr>
        <w:fldChar w:fldCharType="begin"/>
      </w:r>
      <w:r w:rsidR="008B6D25">
        <w:rPr>
          <w:rFonts w:asciiTheme="majorHAnsi" w:hAnsiTheme="majorHAnsi" w:cstheme="majorHAnsi"/>
        </w:rPr>
        <w:instrText xml:space="preserve"> ADDIN ZOTERO_TEMP </w:instrText>
      </w:r>
      <w:r w:rsidR="008B6D25">
        <w:rPr>
          <w:rFonts w:asciiTheme="majorHAnsi" w:hAnsiTheme="majorHAnsi" w:cstheme="majorHAnsi"/>
        </w:rPr>
        <w:fldChar w:fldCharType="separate"/>
      </w:r>
      <w:r w:rsidR="008B6D25">
        <w:rPr>
          <w:rFonts w:asciiTheme="majorHAnsi" w:hAnsiTheme="majorHAnsi" w:cstheme="majorHAnsi"/>
          <w:noProof/>
        </w:rPr>
        <w:t>(Lemly &amp; Esch, 1984b, 1984a)</w:t>
      </w:r>
      <w:r w:rsidR="008B6D25">
        <w:rPr>
          <w:rFonts w:asciiTheme="majorHAnsi" w:hAnsiTheme="majorHAnsi" w:cstheme="majorHAnsi"/>
        </w:rPr>
        <w:fldChar w:fldCharType="end"/>
      </w:r>
      <w:r w:rsidR="008B6D25">
        <w:rPr>
          <w:rFonts w:asciiTheme="majorHAnsi" w:hAnsiTheme="majorHAnsi" w:cstheme="majorHAnsi"/>
        </w:rPr>
        <w:t xml:space="preserve">. </w:t>
      </w:r>
      <w:r w:rsidR="00434F02">
        <w:rPr>
          <w:rFonts w:asciiTheme="majorHAnsi" w:hAnsiTheme="majorHAnsi" w:cstheme="majorHAnsi"/>
        </w:rPr>
        <w:t>En réalité, déterminer l’influence relative propre à chaque type de filtre sur la prévalence et l’intensité d’infection dans les systèmes naturels</w:t>
      </w:r>
      <w:r w:rsidR="003569F1">
        <w:rPr>
          <w:rFonts w:asciiTheme="majorHAnsi" w:hAnsiTheme="majorHAnsi" w:cstheme="majorHAnsi"/>
        </w:rPr>
        <w:t xml:space="preserve"> n’est pas une tâche facile puisque leur importance varie non seulement dans l’espace, mais également d’un système hôte-parasite à l’autre </w:t>
      </w:r>
      <w:r w:rsidR="003569F1">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p5QvNM70","properties":{"formattedCitation":"(Kuris et al., 2007; Lagrue et al., 2011; Mathieu-B\\uc0\\u233{}gn\\uc0\\u233{} et al., 2022; Resetarits &amp; Byers, 2023)","plainCitation":"(Kuris et al., 2007; Lagrue et al., 2011; Mathieu-Bégné et al., 2022; Resetarits &amp; Byers, 2023)","noteIndex":0},"citationItems":[{"id":2032,"uris":["http://zotero.org/groups/2585270/items/7FJ3RMSQ"],"itemData":{"id":2032,"type":"article-journal","abstract":"The encounter/compatibility paradigm of host specificity provides three qualitative pathways to the success or failure of a potential host-parasite interaction. It is usually impossible to distinguish between two of these (encounter and compatibility filters closed versus encounter filter open and compatibility filter closed) because unsuccessful infection attempts are difficult to observe in nature. We were able to open the encounter filter under experimental laboratory conditions. Our analytical system used the rhizocephalan barnacle, Sacculina carcini, a parasitic castrator of the European green crab, Carcinus maenas, and Pachygrapsus marmoratus, a native European crab that occurs with C. maenas but is not parasitized by S. carcini in nature. Penetration followed by unsuccessful infection of P. marmoratus crabs by parasitic barnacle larvae leaves a uniquely permanent record in the thoracic ganglion of the crabs. This provided us with a novel tool to quantify the encounter filter in a host-parasite system in nature. We demonstrated, in the laboratory, that the compatibility filter was closed and that, in nature, even where barnacle larvae were present, the encounter filter was also effectively closed. The closure of both filters in nature explains the failure of this potential host-parasite interaction, an outcome favored by selection in both host and parasite.","container-title":"International Journal for Parasitology","DOI":"10.1016/j.ijpara.2006.12.003","ISSN":"0020-7519","issue":"5","journalAbbreviation":"International Journal for Parasitology","language":"en","page":"539-545","source":"ScienceDirect","title":"An experimental evaluation of host specificity: The role of encounter and compatibility filters for a rhizocephalan parasite of crabs","title-short":"An experimental evaluation of host specificity","volume":"37","author":[{"family":"Kuris","given":"Armand M."},{"family":"Goddard","given":"Jeffrey H. R."},{"family":"Torchin","given":"Mark E."},{"family":"Murphy","given":"Nicole"},{"family":"Gurney","given":"Robert"},{"family":"Lafferty","given":"Kevin D."}],"issued":{"date-parts":[["2007",4,1]]}}},{"id":2036,"uris":["http://zotero.org/groups/2585270/items/9UTMJUUB"],"itemData":{"id":2036,"type":"article-journal","abstract":"Parasite infection patterns were compared with the occurrence of their intermediate hosts in the diet of nine sympatric fish species in a New Zealand lake. Stomach contents and infection levels of three gastrointestinal helminth species were examined from the entire fish community. The results highlighted some links between fish host diet and the flow of trophically transmitted helminths. Stomach contents indicated that all but one fish species were exposed to these helminths through their diet. Host feeding behaviour best explained infection patterns of the trematode Coitocaecum parvum among the fish community. Infection levels of the nematode Hedruris spinigera and the acanthocephalan Acanthocephalus galaxii, however, were not correlated with host diets. Host specificity is thus likely to modulate parasite infection patterns. The data indicate that host diet and host–parasite compatibility both contribute to the distribution of helminths in the fish community. Furthermore, the relative influence of encounter (trophic interactions between prey and predator hosts) and compatibility (host suitability) filters on infection levels appeared to vary between host–parasite species associations. Therefore, understanding parasite infection patterns and their potential impacts on fish communities requires determining the relative roles of encounter and compatibility filters within and across all potential host–parasite associations.","container-title":"Journal of Fish Biology","DOI":"10.1111/j.1095-8649.2011.03041.x","ISSN":"1095-8649","issue":"2","language":"en","note":"_eprint: https://onlinelibrary.wiley.com/doi/pdf/10.1111/j.1095-8649.2011.03041.x","page":"466-485","source":"Wiley Online Library","title":"Factors influencing infection patterns of trophically transmitted parasites among a fish community: host diet, host–parasite compatibility or both?","title-short":"Factors influencing infection patterns of trophically transmitted parasites among a fish community","volume":"79","author":[{"family":"Lagrue","given":"C."},{"family":"Kelly","given":"D. W."},{"family":"Hicks","given":"A."},{"family":"Poulin","given":"R."}],"issued":{"date-parts":[["2011"]]}}},{"id":5101,"uris":["http://zotero.org/users/5152508/items/QSTVAQPH"],"itemData":{"id":5101,"type":"article-journal","abstract":"For parasites, finding their hosts in vast and heterogeneous environments is a task that can be complex. Some parasite species rely on elaborate strategies to increase encounter rate with their hosts (e.g. behavioural modification of host), but others do not. For these parasites, a key issue is to reveal the processes that enable them to successfully find their hosts and complete their life cycles. Here, we tested the hypothesis that infective larvae of the freshwater ectoparasite Tracheliastes polycolpus are not homogeneously distributed along the river and preferentially occur in very specific microhabitats that maximize encounter rate, and hence infection rate, with their host fish. To do this, we combined an in situ experiment (caging) with an empirical survey carried out on the same sites to identify potential ‘hotspots’ of infection at the microgeographic scale and their environmental characteristics. Experimental and empirical results demonstrated that infections were not evenly distributed among microhabitats, and that infections were spatially aggregated in hotspots at a very fine spatial grain. We further found that certain combinations of environmental variables were consistently and nonlinearly associated with higher infection rate for both caged and wild-caught fish. Microhabitats characterized by very low or high stream velocities, associated with medium or very small substrate, respectively, and a deep water column were strongly and repeatedly associated with higher infection rates. These microhabitats could concentrate parasites and/or promote physical contact with the hosts. We conclude that the characteristics of some microhabitats could facilitate contact between hosts and parasites and explain how some parasites manage to find their hosts in complex environments. A free Plain Language Summary can be found within the Supporting Information of this article.","container-title":"Functional Ecology","DOI":"10.1111/1365-2435.13967","ISSN":"1365-2435","issue":"2","language":"en","license":"© 2021 British Ecological Society","note":"_eprint: https://onlinelibrary.wiley.com/doi/pdf/10.1111/1365-2435.13967","page":"380-391","source":"Wiley Online Library","title":"A fine-scale analysis reveals microgeographic hotspots maximizing infection rate between a parasite and its fish host","volume":"36","author":[{"family":"Mathieu-Bégné","given":"Eglantine"},{"family":"Blanchet","given":"Simon"},{"family":"Rey","given":"Olivier"},{"family":"Scelsi","given":"Orlane"},{"family":"Poesy","given":"Camille"},{"family":"Marselli","given":"Geoffrey"},{"family":"Loot","given":"Géraldine"}],"issued":{"date-parts":[["2022"]]}}},{"id":8978,"uris":["http://zotero.org/groups/2585270/items/UPJT9Q46"],"itemData":{"id":8978,"type":"article-journal","abstract":"Freshwater Biology | Freshwater Ecology Journal | Wiley Online Library","container-title":"Freshwater Biology","DOI":"10.1111/fwb.14140","ISSN":"1365-2427","issue":"8","language":"en","note":"publisher: John Wiley &amp; Sons, Ltd","page":"1453-1461","source":"onlinelibrary.wiley.com","title":"The role of small-scale environmental gradients on trematode infection","volume":"68","author":[{"family":"Resetarits","given":"Emlyn J."},{"family":"Byers","given":"James E."}],"issued":{"date-parts":[["2023",8,1]]}}}],"schema":"https://github.com/citation-style-language/schema/raw/master/csl-citation.json"} </w:instrText>
      </w:r>
      <w:r w:rsidR="003569F1">
        <w:rPr>
          <w:rFonts w:asciiTheme="majorHAnsi" w:hAnsiTheme="majorHAnsi" w:cstheme="majorHAnsi"/>
        </w:rPr>
        <w:fldChar w:fldCharType="separate"/>
      </w:r>
      <w:r w:rsidR="00D13523" w:rsidRPr="00D13523">
        <w:rPr>
          <w:rFonts w:ascii="Calibri Light" w:hAnsiTheme="majorHAnsi" w:cs="Calibri Light"/>
          <w:kern w:val="0"/>
        </w:rPr>
        <w:t>(Kuris et al., 2007; Lagrue et al., 2011; Mathieu-Bégné et al., 2022; Resetarits &amp; Byers, 2023)</w:t>
      </w:r>
      <w:r w:rsidR="003569F1">
        <w:rPr>
          <w:rFonts w:asciiTheme="majorHAnsi" w:hAnsiTheme="majorHAnsi" w:cstheme="majorHAnsi"/>
        </w:rPr>
        <w:fldChar w:fldCharType="end"/>
      </w:r>
      <w:r w:rsidR="003569F1">
        <w:rPr>
          <w:rFonts w:asciiTheme="majorHAnsi" w:hAnsiTheme="majorHAnsi" w:cstheme="majorHAnsi"/>
        </w:rPr>
        <w:t xml:space="preserve">. </w:t>
      </w:r>
    </w:p>
    <w:p w14:paraId="505D4E4B" w14:textId="27A743B2" w:rsidR="0098211E" w:rsidRDefault="003A574E" w:rsidP="0098211E">
      <w:pPr>
        <w:pStyle w:val="Titre2"/>
        <w:suppressLineNumbers/>
      </w:pPr>
      <w:r>
        <w:rPr>
          <w:noProof/>
        </w:rPr>
        <w:drawing>
          <wp:anchor distT="0" distB="0" distL="114300" distR="114300" simplePos="0" relativeHeight="251672576" behindDoc="0" locked="0" layoutInCell="1" allowOverlap="1" wp14:anchorId="7C62C38B" wp14:editId="215234D1">
            <wp:simplePos x="0" y="0"/>
            <wp:positionH relativeFrom="margin">
              <wp:posOffset>-8255</wp:posOffset>
            </wp:positionH>
            <wp:positionV relativeFrom="margin">
              <wp:posOffset>3771900</wp:posOffset>
            </wp:positionV>
            <wp:extent cx="3062605" cy="4488180"/>
            <wp:effectExtent l="0" t="0" r="0" b="0"/>
            <wp:wrapSquare wrapText="bothSides"/>
            <wp:docPr id="815660313" name="Image 8156603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4145825" name="Image 904145825"/>
                    <pic:cNvPicPr/>
                  </pic:nvPicPr>
                  <pic:blipFill>
                    <a:blip r:embed="rId5" cstate="print">
                      <a:extLst>
                        <a:ext uri="{28A0092B-C50C-407E-A947-70E740481C1C}">
                          <a14:useLocalDpi xmlns:a14="http://schemas.microsoft.com/office/drawing/2010/main" val="0"/>
                        </a:ext>
                      </a:extLst>
                    </a:blip>
                    <a:stretch>
                      <a:fillRect/>
                    </a:stretch>
                  </pic:blipFill>
                  <pic:spPr>
                    <a:xfrm>
                      <a:off x="0" y="0"/>
                      <a:ext cx="3062605" cy="4488180"/>
                    </a:xfrm>
                    <a:prstGeom prst="rect">
                      <a:avLst/>
                    </a:prstGeom>
                  </pic:spPr>
                </pic:pic>
              </a:graphicData>
            </a:graphic>
            <wp14:sizeRelH relativeFrom="margin">
              <wp14:pctWidth>0</wp14:pctWidth>
            </wp14:sizeRelH>
            <wp14:sizeRelV relativeFrom="margin">
              <wp14:pctHeight>0</wp14:pctHeight>
            </wp14:sizeRelV>
          </wp:anchor>
        </w:drawing>
      </w:r>
    </w:p>
    <w:p w14:paraId="20FFB6CE" w14:textId="6B5F6075" w:rsidR="0098211E" w:rsidRDefault="0098211E" w:rsidP="003A574E">
      <w:pPr>
        <w:pStyle w:val="Titre2"/>
        <w:suppressLineNumbers/>
      </w:pPr>
    </w:p>
    <w:p w14:paraId="56613A8A" w14:textId="2F34A9EC" w:rsidR="0098211E" w:rsidRDefault="0098211E" w:rsidP="003A574E">
      <w:pPr>
        <w:pStyle w:val="Titre2"/>
        <w:suppressLineNumbers/>
      </w:pPr>
    </w:p>
    <w:p w14:paraId="6310B78D" w14:textId="0AA53F2C" w:rsidR="0098211E" w:rsidRDefault="0098211E" w:rsidP="003A574E">
      <w:pPr>
        <w:pStyle w:val="Titre2"/>
        <w:suppressLineNumbers/>
      </w:pPr>
    </w:p>
    <w:p w14:paraId="058A4549" w14:textId="77777777" w:rsidR="0098211E" w:rsidRDefault="0098211E" w:rsidP="003A574E">
      <w:pPr>
        <w:pStyle w:val="Titre2"/>
        <w:suppressLineNumbers/>
      </w:pPr>
    </w:p>
    <w:p w14:paraId="48579A3F" w14:textId="77777777" w:rsidR="003A574E" w:rsidRDefault="003A574E" w:rsidP="003A574E">
      <w:pPr>
        <w:pStyle w:val="Titre2"/>
        <w:suppressLineNumbers/>
      </w:pPr>
    </w:p>
    <w:p w14:paraId="3AB8C186" w14:textId="77777777" w:rsidR="003A574E" w:rsidRDefault="003A574E" w:rsidP="003A574E">
      <w:pPr>
        <w:pStyle w:val="Titre2"/>
        <w:suppressLineNumbers/>
      </w:pPr>
    </w:p>
    <w:p w14:paraId="61FE8C64" w14:textId="77777777" w:rsidR="003A574E" w:rsidRDefault="003A574E" w:rsidP="003A574E">
      <w:pPr>
        <w:pStyle w:val="Titre2"/>
        <w:suppressLineNumbers/>
      </w:pPr>
    </w:p>
    <w:p w14:paraId="56C4CCE3" w14:textId="77777777" w:rsidR="003A574E" w:rsidRDefault="003A574E" w:rsidP="003A574E">
      <w:pPr>
        <w:pStyle w:val="Titre2"/>
        <w:suppressLineNumbers/>
      </w:pPr>
    </w:p>
    <w:p w14:paraId="7DAED492" w14:textId="77777777" w:rsidR="003A574E" w:rsidRDefault="003A574E" w:rsidP="003A574E">
      <w:pPr>
        <w:pStyle w:val="Titre2"/>
        <w:suppressLineNumbers/>
      </w:pPr>
    </w:p>
    <w:p w14:paraId="32980ABA" w14:textId="77777777" w:rsidR="003A574E" w:rsidRDefault="003A574E" w:rsidP="003A574E">
      <w:pPr>
        <w:pStyle w:val="Titre2"/>
        <w:suppressLineNumbers/>
      </w:pPr>
    </w:p>
    <w:p w14:paraId="5DC612E4" w14:textId="77777777" w:rsidR="003A574E" w:rsidRDefault="003A574E" w:rsidP="003A574E">
      <w:pPr>
        <w:pStyle w:val="Titre2"/>
        <w:suppressLineNumbers/>
      </w:pPr>
    </w:p>
    <w:p w14:paraId="5386E1C8" w14:textId="77777777" w:rsidR="003A574E" w:rsidRDefault="003A574E" w:rsidP="003A574E">
      <w:pPr>
        <w:pStyle w:val="Titre2"/>
        <w:suppressLineNumbers/>
      </w:pPr>
    </w:p>
    <w:p w14:paraId="2DAB2091" w14:textId="77777777" w:rsidR="003A574E" w:rsidRDefault="003A574E" w:rsidP="003A574E">
      <w:pPr>
        <w:pStyle w:val="Titre2"/>
        <w:suppressLineNumbers/>
      </w:pPr>
    </w:p>
    <w:p w14:paraId="7DED58E2" w14:textId="77777777" w:rsidR="003A574E" w:rsidRDefault="003A574E" w:rsidP="003A574E">
      <w:pPr>
        <w:pStyle w:val="Titre2"/>
        <w:suppressLineNumbers/>
      </w:pPr>
    </w:p>
    <w:p w14:paraId="7ED5EA75" w14:textId="5B115F9C" w:rsidR="003A574E" w:rsidRDefault="003A574E" w:rsidP="003A574E">
      <w:pPr>
        <w:pStyle w:val="Titre2"/>
        <w:suppressLineNumbers/>
      </w:pPr>
    </w:p>
    <w:p w14:paraId="77E43CA8" w14:textId="4A48404C" w:rsidR="003A574E" w:rsidRDefault="003A574E" w:rsidP="003A574E">
      <w:pPr>
        <w:pStyle w:val="Titre2"/>
        <w:suppressLineNumbers/>
      </w:pPr>
      <w:r>
        <w:rPr>
          <w:rFonts w:ascii="Calibri Light" w:cs="Calibri Light"/>
          <w:noProof/>
          <w:kern w:val="0"/>
        </w:rPr>
        <mc:AlternateContent>
          <mc:Choice Requires="wps">
            <w:drawing>
              <wp:anchor distT="0" distB="0" distL="114300" distR="114300" simplePos="0" relativeHeight="251663360" behindDoc="0" locked="0" layoutInCell="1" allowOverlap="1" wp14:anchorId="3104F046" wp14:editId="591C7004">
                <wp:simplePos x="0" y="0"/>
                <wp:positionH relativeFrom="column">
                  <wp:posOffset>3202305</wp:posOffset>
                </wp:positionH>
                <wp:positionV relativeFrom="paragraph">
                  <wp:posOffset>353786</wp:posOffset>
                </wp:positionV>
                <wp:extent cx="3224530" cy="1296670"/>
                <wp:effectExtent l="0" t="0" r="1270" b="0"/>
                <wp:wrapSquare wrapText="bothSides"/>
                <wp:docPr id="1644291415" name="Zone de texte 2" descr="Figure X. Les catégories de filtres qui régulent la co-occurrence des espèces de parasites chez les épinoches à trois épines. Figure présentée dans Bolnick et al. (2020). Les filtres sont présentés de bas en haut en fonction de l’échelle spatiale à laquelle ils opèrent."/>
                <wp:cNvGraphicFramePr/>
                <a:graphic xmlns:a="http://schemas.openxmlformats.org/drawingml/2006/main">
                  <a:graphicData uri="http://schemas.microsoft.com/office/word/2010/wordprocessingShape">
                    <wps:wsp>
                      <wps:cNvSpPr txBox="1"/>
                      <wps:spPr>
                        <a:xfrm>
                          <a:off x="0" y="0"/>
                          <a:ext cx="3224530" cy="1296670"/>
                        </a:xfrm>
                        <a:prstGeom prst="rect">
                          <a:avLst/>
                        </a:prstGeom>
                        <a:solidFill>
                          <a:schemeClr val="lt1"/>
                        </a:solidFill>
                        <a:ln w="6350">
                          <a:noFill/>
                        </a:ln>
                      </wps:spPr>
                      <wps:txbx>
                        <w:txbxContent>
                          <w:p w14:paraId="48A024EB" w14:textId="66DF2237" w:rsidR="00265058" w:rsidRPr="001A303C" w:rsidRDefault="00265058" w:rsidP="001A303C">
                            <w:pPr>
                              <w:jc w:val="both"/>
                              <w:rPr>
                                <w:rFonts w:asciiTheme="majorHAnsi" w:hAnsiTheme="majorHAnsi" w:cstheme="majorHAnsi"/>
                                <w:sz w:val="22"/>
                                <w:szCs w:val="22"/>
                              </w:rPr>
                            </w:pPr>
                            <w:r w:rsidRPr="00FF0C64">
                              <w:rPr>
                                <w:rFonts w:asciiTheme="majorHAnsi" w:hAnsiTheme="majorHAnsi" w:cstheme="majorHAnsi"/>
                                <w:b/>
                                <w:bCs/>
                                <w:color w:val="000000" w:themeColor="text1"/>
                                <w:sz w:val="22"/>
                                <w:szCs w:val="22"/>
                              </w:rPr>
                              <w:t xml:space="preserve">Figure </w:t>
                            </w:r>
                            <w:r w:rsidR="00FF0C64" w:rsidRPr="00FF0C64">
                              <w:rPr>
                                <w:rFonts w:asciiTheme="majorHAnsi" w:hAnsiTheme="majorHAnsi" w:cstheme="majorHAnsi"/>
                                <w:b/>
                                <w:bCs/>
                                <w:color w:val="000000" w:themeColor="text1"/>
                                <w:sz w:val="22"/>
                                <w:szCs w:val="22"/>
                              </w:rPr>
                              <w:t>2</w:t>
                            </w:r>
                            <w:r w:rsidRPr="00FF0C64">
                              <w:rPr>
                                <w:rFonts w:asciiTheme="majorHAnsi" w:hAnsiTheme="majorHAnsi" w:cstheme="majorHAnsi"/>
                                <w:b/>
                                <w:bCs/>
                                <w:color w:val="000000" w:themeColor="text1"/>
                                <w:sz w:val="22"/>
                                <w:szCs w:val="22"/>
                              </w:rPr>
                              <w:t>.</w:t>
                            </w:r>
                            <w:r w:rsidRPr="00FF0C64">
                              <w:rPr>
                                <w:rFonts w:asciiTheme="majorHAnsi" w:hAnsiTheme="majorHAnsi" w:cstheme="majorHAnsi"/>
                                <w:color w:val="000000" w:themeColor="text1"/>
                                <w:sz w:val="22"/>
                                <w:szCs w:val="22"/>
                              </w:rPr>
                              <w:t xml:space="preserve"> </w:t>
                            </w:r>
                            <w:r>
                              <w:rPr>
                                <w:rFonts w:asciiTheme="majorHAnsi" w:hAnsiTheme="majorHAnsi" w:cstheme="majorHAnsi"/>
                                <w:sz w:val="22"/>
                                <w:szCs w:val="22"/>
                              </w:rPr>
                              <w:t>Les catégories de filtres qui régulent la co-occurrence des espèces de parasites chez les épinoches à trois épines</w:t>
                            </w:r>
                            <w:r w:rsidR="00933E1D">
                              <w:rPr>
                                <w:rFonts w:asciiTheme="majorHAnsi" w:hAnsiTheme="majorHAnsi" w:cstheme="majorHAnsi"/>
                                <w:sz w:val="22"/>
                                <w:szCs w:val="22"/>
                              </w:rPr>
                              <w:t xml:space="preserve"> (</w:t>
                            </w:r>
                            <w:proofErr w:type="spellStart"/>
                            <w:r w:rsidR="00933E1D" w:rsidRPr="00933E1D">
                              <w:rPr>
                                <w:rFonts w:asciiTheme="majorHAnsi" w:hAnsiTheme="majorHAnsi" w:cstheme="majorHAnsi"/>
                                <w:i/>
                                <w:iCs/>
                                <w:sz w:val="22"/>
                                <w:szCs w:val="22"/>
                              </w:rPr>
                              <w:t>Gasterosteus</w:t>
                            </w:r>
                            <w:proofErr w:type="spellEnd"/>
                            <w:r w:rsidR="00933E1D" w:rsidRPr="00933E1D">
                              <w:rPr>
                                <w:rFonts w:asciiTheme="majorHAnsi" w:hAnsiTheme="majorHAnsi" w:cstheme="majorHAnsi"/>
                                <w:i/>
                                <w:iCs/>
                                <w:sz w:val="22"/>
                                <w:szCs w:val="22"/>
                              </w:rPr>
                              <w:t xml:space="preserve"> </w:t>
                            </w:r>
                            <w:proofErr w:type="spellStart"/>
                            <w:r w:rsidR="00933E1D" w:rsidRPr="00933E1D">
                              <w:rPr>
                                <w:rFonts w:asciiTheme="majorHAnsi" w:hAnsiTheme="majorHAnsi" w:cstheme="majorHAnsi"/>
                                <w:i/>
                                <w:iCs/>
                                <w:sz w:val="22"/>
                                <w:szCs w:val="22"/>
                              </w:rPr>
                              <w:t>aculeatus</w:t>
                            </w:r>
                            <w:proofErr w:type="spellEnd"/>
                            <w:r w:rsidR="00933E1D">
                              <w:rPr>
                                <w:rFonts w:asciiTheme="majorHAnsi" w:hAnsiTheme="majorHAnsi" w:cstheme="majorHAnsi"/>
                                <w:sz w:val="22"/>
                                <w:szCs w:val="22"/>
                              </w:rPr>
                              <w:t>) à partir d’un pool régional d’espèces de parasites</w:t>
                            </w:r>
                            <w:r>
                              <w:rPr>
                                <w:rFonts w:asciiTheme="majorHAnsi" w:hAnsiTheme="majorHAnsi" w:cstheme="majorHAnsi"/>
                                <w:sz w:val="22"/>
                                <w:szCs w:val="22"/>
                              </w:rPr>
                              <w:t xml:space="preserve">. </w:t>
                            </w:r>
                            <w:r w:rsidR="00933E1D">
                              <w:rPr>
                                <w:rFonts w:asciiTheme="majorHAnsi" w:hAnsiTheme="majorHAnsi" w:cstheme="majorHAnsi"/>
                                <w:sz w:val="22"/>
                                <w:szCs w:val="22"/>
                              </w:rPr>
                              <w:t>La f</w:t>
                            </w:r>
                            <w:r>
                              <w:rPr>
                                <w:rFonts w:asciiTheme="majorHAnsi" w:hAnsiTheme="majorHAnsi" w:cstheme="majorHAnsi"/>
                                <w:sz w:val="22"/>
                                <w:szCs w:val="22"/>
                              </w:rPr>
                              <w:t>igure</w:t>
                            </w:r>
                            <w:r w:rsidR="00933E1D">
                              <w:rPr>
                                <w:rFonts w:asciiTheme="majorHAnsi" w:hAnsiTheme="majorHAnsi" w:cstheme="majorHAnsi"/>
                                <w:sz w:val="22"/>
                                <w:szCs w:val="22"/>
                              </w:rPr>
                              <w:t xml:space="preserve"> originale est</w:t>
                            </w:r>
                            <w:r>
                              <w:rPr>
                                <w:rFonts w:asciiTheme="majorHAnsi" w:hAnsiTheme="majorHAnsi" w:cstheme="majorHAnsi"/>
                                <w:sz w:val="22"/>
                                <w:szCs w:val="22"/>
                              </w:rPr>
                              <w:t xml:space="preserve"> présentée dans </w:t>
                            </w:r>
                            <w:proofErr w:type="spellStart"/>
                            <w:r>
                              <w:rPr>
                                <w:rFonts w:asciiTheme="majorHAnsi" w:hAnsiTheme="majorHAnsi" w:cstheme="majorHAnsi"/>
                                <w:sz w:val="22"/>
                                <w:szCs w:val="22"/>
                              </w:rPr>
                              <w:t>Bolnick</w:t>
                            </w:r>
                            <w:proofErr w:type="spellEnd"/>
                            <w:r>
                              <w:rPr>
                                <w:rFonts w:asciiTheme="majorHAnsi" w:hAnsiTheme="majorHAnsi" w:cstheme="majorHAnsi"/>
                                <w:sz w:val="22"/>
                                <w:szCs w:val="22"/>
                              </w:rPr>
                              <w:t xml:space="preserve"> et al. (2020). Les filtres sont présentés de bas en haut en fonction de l’échelle spatiale à laquelle ils opèr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104F046" id="_x0000_t202" coordsize="21600,21600" o:spt="202" path="m,l,21600r21600,l21600,xe">
                <v:stroke joinstyle="miter"/>
                <v:path gradientshapeok="t" o:connecttype="rect"/>
              </v:shapetype>
              <v:shape id="Zone de texte 2" o:spid="_x0000_s1026" type="#_x0000_t202" alt="Figure X. Les catégories de filtres qui régulent la co-occurrence des espèces de parasites chez les épinoches à trois épines. Figure présentée dans Bolnick et al. (2020). Les filtres sont présentés de bas en haut en fonction de l’échelle spatiale à laquelle ils opèrent." style="position:absolute;left:0;text-align:left;margin-left:252.15pt;margin-top:27.85pt;width:253.9pt;height:102.1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" fillcolor="white [3201]" stroked="f" strokeweight=".5pt">
                <v:textbox>
                  <w:txbxContent>
                    <w:p w14:paraId="48A024EB" w14:textId="66DF2237" w:rsidR="00265058" w:rsidRPr="001A303C" w:rsidRDefault="00265058" w:rsidP="001A303C">
                      <w:pPr>
                        <w:jc w:val="both"/>
                        <w:rPr>
                          <w:rFonts w:asciiTheme="majorHAnsi" w:hAnsiTheme="majorHAnsi" w:cstheme="majorHAnsi"/>
                          <w:sz w:val="22"/>
                          <w:szCs w:val="22"/>
                        </w:rPr>
                      </w:pPr>
                      <w:r w:rsidRPr="00FF0C64">
                        <w:rPr>
                          <w:rFonts w:asciiTheme="majorHAnsi" w:hAnsiTheme="majorHAnsi" w:cstheme="majorHAnsi"/>
                          <w:b/>
                          <w:bCs/>
                          <w:color w:val="000000" w:themeColor="text1"/>
                          <w:sz w:val="22"/>
                          <w:szCs w:val="22"/>
                        </w:rPr>
                        <w:t xml:space="preserve">Figure </w:t>
                      </w:r>
                      <w:r w:rsidR="00FF0C64" w:rsidRPr="00FF0C64">
                        <w:rPr>
                          <w:rFonts w:asciiTheme="majorHAnsi" w:hAnsiTheme="majorHAnsi" w:cstheme="majorHAnsi"/>
                          <w:b/>
                          <w:bCs/>
                          <w:color w:val="000000" w:themeColor="text1"/>
                          <w:sz w:val="22"/>
                          <w:szCs w:val="22"/>
                        </w:rPr>
                        <w:t>2</w:t>
                      </w:r>
                      <w:r w:rsidRPr="00FF0C64">
                        <w:rPr>
                          <w:rFonts w:asciiTheme="majorHAnsi" w:hAnsiTheme="majorHAnsi" w:cstheme="majorHAnsi"/>
                          <w:b/>
                          <w:bCs/>
                          <w:color w:val="000000" w:themeColor="text1"/>
                          <w:sz w:val="22"/>
                          <w:szCs w:val="22"/>
                        </w:rPr>
                        <w:t>.</w:t>
                      </w:r>
                      <w:r w:rsidRPr="00FF0C64">
                        <w:rPr>
                          <w:rFonts w:asciiTheme="majorHAnsi" w:hAnsiTheme="majorHAnsi" w:cstheme="majorHAnsi"/>
                          <w:color w:val="000000" w:themeColor="text1"/>
                          <w:sz w:val="22"/>
                          <w:szCs w:val="22"/>
                        </w:rPr>
                        <w:t xml:space="preserve"> </w:t>
                      </w:r>
                      <w:r>
                        <w:rPr>
                          <w:rFonts w:asciiTheme="majorHAnsi" w:hAnsiTheme="majorHAnsi" w:cstheme="majorHAnsi"/>
                          <w:sz w:val="22"/>
                          <w:szCs w:val="22"/>
                        </w:rPr>
                        <w:t>Les catégories de filtres qui régulent la co-occurrence des espèces de parasites chez les épinoches à trois épines</w:t>
                      </w:r>
                      <w:r w:rsidR="00933E1D">
                        <w:rPr>
                          <w:rFonts w:asciiTheme="majorHAnsi" w:hAnsiTheme="majorHAnsi" w:cstheme="majorHAnsi"/>
                          <w:sz w:val="22"/>
                          <w:szCs w:val="22"/>
                        </w:rPr>
                        <w:t xml:space="preserve"> (</w:t>
                      </w:r>
                      <w:proofErr w:type="spellStart"/>
                      <w:r w:rsidR="00933E1D" w:rsidRPr="00933E1D">
                        <w:rPr>
                          <w:rFonts w:asciiTheme="majorHAnsi" w:hAnsiTheme="majorHAnsi" w:cstheme="majorHAnsi"/>
                          <w:i/>
                          <w:iCs/>
                          <w:sz w:val="22"/>
                          <w:szCs w:val="22"/>
                        </w:rPr>
                        <w:t>Gasterosteus</w:t>
                      </w:r>
                      <w:proofErr w:type="spellEnd"/>
                      <w:r w:rsidR="00933E1D" w:rsidRPr="00933E1D">
                        <w:rPr>
                          <w:rFonts w:asciiTheme="majorHAnsi" w:hAnsiTheme="majorHAnsi" w:cstheme="majorHAnsi"/>
                          <w:i/>
                          <w:iCs/>
                          <w:sz w:val="22"/>
                          <w:szCs w:val="22"/>
                        </w:rPr>
                        <w:t xml:space="preserve"> </w:t>
                      </w:r>
                      <w:proofErr w:type="spellStart"/>
                      <w:r w:rsidR="00933E1D" w:rsidRPr="00933E1D">
                        <w:rPr>
                          <w:rFonts w:asciiTheme="majorHAnsi" w:hAnsiTheme="majorHAnsi" w:cstheme="majorHAnsi"/>
                          <w:i/>
                          <w:iCs/>
                          <w:sz w:val="22"/>
                          <w:szCs w:val="22"/>
                        </w:rPr>
                        <w:t>aculeatus</w:t>
                      </w:r>
                      <w:proofErr w:type="spellEnd"/>
                      <w:r w:rsidR="00933E1D">
                        <w:rPr>
                          <w:rFonts w:asciiTheme="majorHAnsi" w:hAnsiTheme="majorHAnsi" w:cstheme="majorHAnsi"/>
                          <w:sz w:val="22"/>
                          <w:szCs w:val="22"/>
                        </w:rPr>
                        <w:t>) à partir d’un pool régional d’espèces de parasites</w:t>
                      </w:r>
                      <w:r>
                        <w:rPr>
                          <w:rFonts w:asciiTheme="majorHAnsi" w:hAnsiTheme="majorHAnsi" w:cstheme="majorHAnsi"/>
                          <w:sz w:val="22"/>
                          <w:szCs w:val="22"/>
                        </w:rPr>
                        <w:t xml:space="preserve">. </w:t>
                      </w:r>
                      <w:r w:rsidR="00933E1D">
                        <w:rPr>
                          <w:rFonts w:asciiTheme="majorHAnsi" w:hAnsiTheme="majorHAnsi" w:cstheme="majorHAnsi"/>
                          <w:sz w:val="22"/>
                          <w:szCs w:val="22"/>
                        </w:rPr>
                        <w:t>La f</w:t>
                      </w:r>
                      <w:r>
                        <w:rPr>
                          <w:rFonts w:asciiTheme="majorHAnsi" w:hAnsiTheme="majorHAnsi" w:cstheme="majorHAnsi"/>
                          <w:sz w:val="22"/>
                          <w:szCs w:val="22"/>
                        </w:rPr>
                        <w:t>igure</w:t>
                      </w:r>
                      <w:r w:rsidR="00933E1D">
                        <w:rPr>
                          <w:rFonts w:asciiTheme="majorHAnsi" w:hAnsiTheme="majorHAnsi" w:cstheme="majorHAnsi"/>
                          <w:sz w:val="22"/>
                          <w:szCs w:val="22"/>
                        </w:rPr>
                        <w:t xml:space="preserve"> originale est</w:t>
                      </w:r>
                      <w:r>
                        <w:rPr>
                          <w:rFonts w:asciiTheme="majorHAnsi" w:hAnsiTheme="majorHAnsi" w:cstheme="majorHAnsi"/>
                          <w:sz w:val="22"/>
                          <w:szCs w:val="22"/>
                        </w:rPr>
                        <w:t xml:space="preserve"> présentée dans </w:t>
                      </w:r>
                      <w:proofErr w:type="spellStart"/>
                      <w:r>
                        <w:rPr>
                          <w:rFonts w:asciiTheme="majorHAnsi" w:hAnsiTheme="majorHAnsi" w:cstheme="majorHAnsi"/>
                          <w:sz w:val="22"/>
                          <w:szCs w:val="22"/>
                        </w:rPr>
                        <w:t>Bolnick</w:t>
                      </w:r>
                      <w:proofErr w:type="spellEnd"/>
                      <w:r>
                        <w:rPr>
                          <w:rFonts w:asciiTheme="majorHAnsi" w:hAnsiTheme="majorHAnsi" w:cstheme="majorHAnsi"/>
                          <w:sz w:val="22"/>
                          <w:szCs w:val="22"/>
                        </w:rPr>
                        <w:t xml:space="preserve"> et al. (2020). Les filtres sont présentés de bas en haut en fonction de l’échelle spatiale à laquelle ils opèrent.</w:t>
                      </w:r>
                    </w:p>
                  </w:txbxContent>
                </v:textbox>
                <w10:wrap type="square"/>
              </v:shape>
            </w:pict>
          </mc:Fallback>
        </mc:AlternateContent>
      </w:r>
    </w:p>
    <w:p w14:paraId="2A151CFC" w14:textId="3098CB61" w:rsidR="00313A2C" w:rsidRPr="00F31E3D" w:rsidRDefault="00313A2C" w:rsidP="00313A2C">
      <w:pPr>
        <w:pStyle w:val="Titre2"/>
      </w:pPr>
      <w:r w:rsidRPr="00F31E3D">
        <w:lastRenderedPageBreak/>
        <w:t>5.</w:t>
      </w:r>
      <w:r w:rsidR="003D7A8B" w:rsidRPr="00F31E3D">
        <w:t>4</w:t>
      </w:r>
      <w:r w:rsidRPr="00F31E3D">
        <w:t>. Moteurs d’infection</w:t>
      </w:r>
    </w:p>
    <w:p w14:paraId="602A0116" w14:textId="18D0B2D7" w:rsidR="008C2D9D" w:rsidRDefault="008C2D9D" w:rsidP="00490C45">
      <w:pPr>
        <w:spacing w:line="360" w:lineRule="auto"/>
        <w:jc w:val="both"/>
        <w:rPr>
          <w:rFonts w:asciiTheme="majorHAnsi" w:hAnsiTheme="majorHAnsi" w:cstheme="majorHAnsi"/>
        </w:rPr>
      </w:pPr>
    </w:p>
    <w:p w14:paraId="0DB8EC5B" w14:textId="4596EE7E" w:rsidR="002A409C" w:rsidRDefault="002C3B7F" w:rsidP="00012A09">
      <w:pPr>
        <w:spacing w:line="360" w:lineRule="auto"/>
        <w:ind w:firstLine="708"/>
        <w:jc w:val="both"/>
        <w:rPr>
          <w:rFonts w:asciiTheme="majorHAnsi" w:hAnsiTheme="majorHAnsi" w:cstheme="majorHAnsi"/>
        </w:rPr>
      </w:pPr>
      <w:r>
        <w:rPr>
          <w:rFonts w:asciiTheme="majorHAnsi" w:hAnsiTheme="majorHAnsi" w:cstheme="majorHAnsi"/>
        </w:rPr>
        <w:t>Comm</w:t>
      </w:r>
      <w:r w:rsidR="002A409C">
        <w:rPr>
          <w:rFonts w:asciiTheme="majorHAnsi" w:hAnsiTheme="majorHAnsi" w:cstheme="majorHAnsi"/>
        </w:rPr>
        <w:t xml:space="preserve">e mentionné précédemment, les processus </w:t>
      </w:r>
      <w:r w:rsidR="005351B8">
        <w:rPr>
          <w:rFonts w:asciiTheme="majorHAnsi" w:hAnsiTheme="majorHAnsi" w:cstheme="majorHAnsi"/>
        </w:rPr>
        <w:t xml:space="preserve">qui </w:t>
      </w:r>
      <w:r w:rsidR="002A409C">
        <w:rPr>
          <w:rFonts w:asciiTheme="majorHAnsi" w:hAnsiTheme="majorHAnsi" w:cstheme="majorHAnsi"/>
        </w:rPr>
        <w:t xml:space="preserve">déterminent la distribution </w:t>
      </w:r>
      <w:r w:rsidR="004E3308">
        <w:rPr>
          <w:rFonts w:asciiTheme="majorHAnsi" w:hAnsiTheme="majorHAnsi" w:cstheme="majorHAnsi"/>
        </w:rPr>
        <w:t xml:space="preserve">des espèces et leurs dynamiques </w:t>
      </w:r>
      <w:r w:rsidR="005351B8">
        <w:rPr>
          <w:rFonts w:asciiTheme="majorHAnsi" w:hAnsiTheme="majorHAnsi" w:cstheme="majorHAnsi"/>
        </w:rPr>
        <w:t>sont contraint</w:t>
      </w:r>
      <w:r>
        <w:rPr>
          <w:rFonts w:asciiTheme="majorHAnsi" w:hAnsiTheme="majorHAnsi" w:cstheme="majorHAnsi"/>
        </w:rPr>
        <w:t>s</w:t>
      </w:r>
      <w:r w:rsidR="005351B8">
        <w:rPr>
          <w:rFonts w:asciiTheme="majorHAnsi" w:hAnsiTheme="majorHAnsi" w:cstheme="majorHAnsi"/>
        </w:rPr>
        <w:t xml:space="preserve"> dans un </w:t>
      </w:r>
      <w:r>
        <w:rPr>
          <w:rFonts w:asciiTheme="majorHAnsi" w:hAnsiTheme="majorHAnsi" w:cstheme="majorHAnsi"/>
        </w:rPr>
        <w:t xml:space="preserve">contexte </w:t>
      </w:r>
      <w:r w:rsidR="005351B8">
        <w:rPr>
          <w:rFonts w:asciiTheme="majorHAnsi" w:hAnsiTheme="majorHAnsi" w:cstheme="majorHAnsi"/>
        </w:rPr>
        <w:t xml:space="preserve">spatial </w:t>
      </w:r>
      <w:r w:rsidR="004E3308">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MoADsLMr","properties":{"formattedCitation":"(Fletcher &amp; Fortin, 2018)","plainCitation":"(Fletcher &amp; Fortin, 2018)","noteIndex":0},"citationItems":[{"id":8977,"uris":["http://zotero.org/groups/2585270/items/VKGY6AN9"],"itemData":{"id":8977,"type":"book","event-place":"Cham, Switzerland","ISBN":"978-3-030-01989-1","language":"Anglais","number-of-volumes":"1 online resource (xviii, 523 pages) : illustrations (some color)","publisher":"Springer","publisher-place":"Cham, Switzerland","source":"WorldCat Discovery Service","title":"Spatial ecology and conservation modeling: applications with R","title-short":"Spatial ecology and conservation modeling","URL":"https://search.ebscohost.com/login.aspx?direct=true&amp;scope=site&amp;db=nlebk&amp;db=nlabk&amp;AN=2544672","author":[{"family":"Fletcher","given":"Robert"},{"family":"Fortin","given":"Marie-Josée"}],"accessed":{"date-parts":[["2023",11,20]]},"issued":{"date-parts":[["2018"]]}}}],"schema":"https://github.com/citation-style-language/schema/raw/master/csl-citation.json"} </w:instrText>
      </w:r>
      <w:r w:rsidR="004E3308">
        <w:rPr>
          <w:rFonts w:asciiTheme="majorHAnsi" w:hAnsiTheme="majorHAnsi" w:cstheme="majorHAnsi"/>
        </w:rPr>
        <w:fldChar w:fldCharType="separate"/>
      </w:r>
      <w:r w:rsidR="004E3308">
        <w:rPr>
          <w:rFonts w:asciiTheme="majorHAnsi" w:hAnsiTheme="majorHAnsi" w:cstheme="majorHAnsi"/>
          <w:noProof/>
        </w:rPr>
        <w:t>(Fletcher &amp; Fortin, 2018)</w:t>
      </w:r>
      <w:r w:rsidR="004E3308">
        <w:rPr>
          <w:rFonts w:asciiTheme="majorHAnsi" w:hAnsiTheme="majorHAnsi" w:cstheme="majorHAnsi"/>
        </w:rPr>
        <w:fldChar w:fldCharType="end"/>
      </w:r>
      <w:r w:rsidR="004E3308">
        <w:rPr>
          <w:rFonts w:asciiTheme="majorHAnsi" w:hAnsiTheme="majorHAnsi" w:cstheme="majorHAnsi"/>
        </w:rPr>
        <w:t xml:space="preserve">. Dans le cadre d’une association hôte-parasite, les paramètres d’infection (e.g., abondance, intensité, prévalence) </w:t>
      </w:r>
      <w:r w:rsidR="00EA766F">
        <w:rPr>
          <w:rFonts w:asciiTheme="majorHAnsi" w:hAnsiTheme="majorHAnsi" w:cstheme="majorHAnsi"/>
        </w:rPr>
        <w:t xml:space="preserve">résultent </w:t>
      </w:r>
      <w:r w:rsidR="004E3308">
        <w:rPr>
          <w:rFonts w:asciiTheme="majorHAnsi" w:hAnsiTheme="majorHAnsi" w:cstheme="majorHAnsi"/>
        </w:rPr>
        <w:t xml:space="preserve">de la dynamique entre les deux espèces donc, ultimement des processus qui les forgent. </w:t>
      </w:r>
      <w:r w:rsidR="007F6FA9">
        <w:rPr>
          <w:rFonts w:asciiTheme="majorHAnsi" w:hAnsiTheme="majorHAnsi" w:cstheme="majorHAnsi"/>
        </w:rPr>
        <w:t>Cette section présente un survol des facteurs qui influencent les paramètres d’infection (</w:t>
      </w:r>
      <w:r w:rsidR="005351B8">
        <w:rPr>
          <w:rFonts w:asciiTheme="majorHAnsi" w:hAnsiTheme="majorHAnsi" w:cstheme="majorHAnsi"/>
        </w:rPr>
        <w:t xml:space="preserve">i.e., moteurs d’infection) </w:t>
      </w:r>
      <w:r w:rsidR="007F6FA9">
        <w:rPr>
          <w:rFonts w:asciiTheme="majorHAnsi" w:hAnsiTheme="majorHAnsi" w:cstheme="majorHAnsi"/>
        </w:rPr>
        <w:t xml:space="preserve">dans les écosystèmes d’eau douce, avec un intérêt particulier pour les infections </w:t>
      </w:r>
      <w:r w:rsidR="00EA766F">
        <w:rPr>
          <w:rFonts w:asciiTheme="majorHAnsi" w:hAnsiTheme="majorHAnsi" w:cstheme="majorHAnsi"/>
        </w:rPr>
        <w:t xml:space="preserve">par des </w:t>
      </w:r>
      <w:r w:rsidR="007F6FA9">
        <w:rPr>
          <w:rFonts w:asciiTheme="majorHAnsi" w:hAnsiTheme="majorHAnsi" w:cstheme="majorHAnsi"/>
        </w:rPr>
        <w:t>helminthes chez</w:t>
      </w:r>
      <w:r w:rsidR="00EA766F">
        <w:rPr>
          <w:rFonts w:asciiTheme="majorHAnsi" w:hAnsiTheme="majorHAnsi" w:cstheme="majorHAnsi"/>
        </w:rPr>
        <w:t xml:space="preserve"> les espèces aquatiques ectothermes</w:t>
      </w:r>
      <w:r w:rsidR="007F6FA9">
        <w:rPr>
          <w:rFonts w:asciiTheme="majorHAnsi" w:hAnsiTheme="majorHAnsi" w:cstheme="majorHAnsi"/>
        </w:rPr>
        <w:t xml:space="preserve">. </w:t>
      </w:r>
      <w:r w:rsidR="004E3308">
        <w:rPr>
          <w:rFonts w:asciiTheme="majorHAnsi" w:hAnsiTheme="majorHAnsi" w:cstheme="majorHAnsi"/>
        </w:rPr>
        <w:t xml:space="preserve">Pour des raisons de simplicité, les </w:t>
      </w:r>
      <w:r w:rsidR="005351B8">
        <w:rPr>
          <w:rFonts w:asciiTheme="majorHAnsi" w:hAnsiTheme="majorHAnsi" w:cstheme="majorHAnsi"/>
        </w:rPr>
        <w:t>moteurs d’infection</w:t>
      </w:r>
      <w:r w:rsidR="004E3308">
        <w:rPr>
          <w:rFonts w:asciiTheme="majorHAnsi" w:hAnsiTheme="majorHAnsi" w:cstheme="majorHAnsi"/>
        </w:rPr>
        <w:t xml:space="preserve"> sont </w:t>
      </w:r>
      <w:r w:rsidR="005351B8">
        <w:rPr>
          <w:rFonts w:asciiTheme="majorHAnsi" w:hAnsiTheme="majorHAnsi" w:cstheme="majorHAnsi"/>
        </w:rPr>
        <w:t>rassemblés</w:t>
      </w:r>
      <w:r w:rsidR="004E3308">
        <w:rPr>
          <w:rFonts w:asciiTheme="majorHAnsi" w:hAnsiTheme="majorHAnsi" w:cstheme="majorHAnsi"/>
        </w:rPr>
        <w:t xml:space="preserve"> en quatre catégories : l</w:t>
      </w:r>
      <w:r w:rsidR="007F6FA9">
        <w:rPr>
          <w:rFonts w:asciiTheme="majorHAnsi" w:hAnsiTheme="majorHAnsi" w:cstheme="majorHAnsi"/>
        </w:rPr>
        <w:t>es communautés biotiques</w:t>
      </w:r>
      <w:r w:rsidR="004E3308">
        <w:rPr>
          <w:rFonts w:asciiTheme="majorHAnsi" w:hAnsiTheme="majorHAnsi" w:cstheme="majorHAnsi"/>
        </w:rPr>
        <w:t>, l</w:t>
      </w:r>
      <w:r w:rsidR="007F6FA9">
        <w:rPr>
          <w:rFonts w:asciiTheme="majorHAnsi" w:hAnsiTheme="majorHAnsi" w:cstheme="majorHAnsi"/>
        </w:rPr>
        <w:t xml:space="preserve">a </w:t>
      </w:r>
      <w:r w:rsidR="004E3308">
        <w:rPr>
          <w:rFonts w:asciiTheme="majorHAnsi" w:hAnsiTheme="majorHAnsi" w:cstheme="majorHAnsi"/>
        </w:rPr>
        <w:t xml:space="preserve">qualité de l’eau, </w:t>
      </w:r>
      <w:r w:rsidR="007F6FA9">
        <w:rPr>
          <w:rFonts w:asciiTheme="majorHAnsi" w:hAnsiTheme="majorHAnsi" w:cstheme="majorHAnsi"/>
        </w:rPr>
        <w:t xml:space="preserve">la structure d’habitat et les attributs spatiaux. </w:t>
      </w:r>
    </w:p>
    <w:p w14:paraId="453F9785" w14:textId="77777777" w:rsidR="005351B8" w:rsidRDefault="005351B8" w:rsidP="00490C45">
      <w:pPr>
        <w:spacing w:line="360" w:lineRule="auto"/>
        <w:jc w:val="both"/>
        <w:rPr>
          <w:rFonts w:asciiTheme="majorHAnsi" w:hAnsiTheme="majorHAnsi" w:cstheme="majorHAnsi"/>
        </w:rPr>
      </w:pPr>
    </w:p>
    <w:p w14:paraId="59D61727" w14:textId="12512A6E" w:rsidR="00A13865" w:rsidRPr="00A13865" w:rsidRDefault="00A13865" w:rsidP="00A13865">
      <w:pPr>
        <w:pStyle w:val="Titre3"/>
      </w:pPr>
      <w:r w:rsidRPr="00A13865">
        <w:t>5.</w:t>
      </w:r>
      <w:r w:rsidR="003D7A8B">
        <w:t>4</w:t>
      </w:r>
      <w:r w:rsidRPr="00A13865">
        <w:t>.1. Communautés biotiques</w:t>
      </w:r>
    </w:p>
    <w:p w14:paraId="755464AA" w14:textId="77777777" w:rsidR="00A13865" w:rsidRDefault="00A13865" w:rsidP="00490C45">
      <w:pPr>
        <w:spacing w:line="360" w:lineRule="auto"/>
        <w:jc w:val="both"/>
        <w:rPr>
          <w:rFonts w:asciiTheme="majorHAnsi" w:hAnsiTheme="majorHAnsi" w:cstheme="majorHAnsi"/>
        </w:rPr>
      </w:pPr>
    </w:p>
    <w:p w14:paraId="15C2D45C" w14:textId="1F131164" w:rsidR="002677F2" w:rsidRDefault="005F14DE" w:rsidP="00786F58">
      <w:pPr>
        <w:spacing w:line="360" w:lineRule="auto"/>
        <w:ind w:firstLine="708"/>
        <w:jc w:val="both"/>
        <w:rPr>
          <w:rFonts w:asciiTheme="majorHAnsi" w:hAnsiTheme="majorHAnsi" w:cstheme="majorHAnsi"/>
          <w:b/>
          <w:bCs/>
        </w:rPr>
      </w:pPr>
      <w:r>
        <w:rPr>
          <w:rFonts w:asciiTheme="majorHAnsi" w:hAnsiTheme="majorHAnsi" w:cstheme="majorHAnsi"/>
        </w:rPr>
        <w:t>D’abord, chez les parasites à cycle de vie complexe,</w:t>
      </w:r>
      <w:r w:rsidR="002677F2">
        <w:rPr>
          <w:rFonts w:asciiTheme="majorHAnsi" w:hAnsiTheme="majorHAnsi" w:cstheme="majorHAnsi"/>
        </w:rPr>
        <w:t xml:space="preserve"> la dynamique d’infection chez les poissons (deuxième hôte intermédiaire) n’est pas indépendante des paramètres d’infection et de la dynamique spatiale des autres hôtes associés </w:t>
      </w:r>
      <w:r w:rsidR="002C3B7F">
        <w:rPr>
          <w:rFonts w:asciiTheme="majorHAnsi" w:hAnsiTheme="majorHAnsi" w:cstheme="majorHAnsi"/>
        </w:rPr>
        <w:t xml:space="preserve">au </w:t>
      </w:r>
      <w:r w:rsidR="002677F2">
        <w:rPr>
          <w:rFonts w:asciiTheme="majorHAnsi" w:hAnsiTheme="majorHAnsi" w:cstheme="majorHAnsi"/>
        </w:rPr>
        <w:t>cycle de vie du parasite (</w:t>
      </w:r>
      <w:r w:rsidR="000A35DA">
        <w:rPr>
          <w:rFonts w:asciiTheme="majorHAnsi" w:hAnsiTheme="majorHAnsi" w:cstheme="majorHAnsi"/>
        </w:rPr>
        <w:t>premier hôte intermédiaire et hôte</w:t>
      </w:r>
      <w:r w:rsidR="00164F9D">
        <w:rPr>
          <w:rFonts w:asciiTheme="majorHAnsi" w:hAnsiTheme="majorHAnsi" w:cstheme="majorHAnsi"/>
        </w:rPr>
        <w:t xml:space="preserve"> définitif</w:t>
      </w:r>
      <w:r w:rsidR="002677F2">
        <w:rPr>
          <w:rFonts w:asciiTheme="majorHAnsi" w:hAnsiTheme="majorHAnsi" w:cstheme="majorHAnsi"/>
        </w:rPr>
        <w:t xml:space="preserve">). </w:t>
      </w:r>
      <w:r w:rsidR="00EF458A">
        <w:rPr>
          <w:rFonts w:asciiTheme="majorHAnsi" w:hAnsiTheme="majorHAnsi" w:cstheme="majorHAnsi"/>
        </w:rPr>
        <w:t xml:space="preserve">Par exemple, sous leurs stades aquatiques (miracidium, cercaire, métacercaire) la dispersion des trématodes </w:t>
      </w:r>
      <w:r w:rsidR="00AA6A92">
        <w:rPr>
          <w:rFonts w:asciiTheme="majorHAnsi" w:hAnsiTheme="majorHAnsi" w:cstheme="majorHAnsi"/>
        </w:rPr>
        <w:t xml:space="preserve">de la sous-classe des </w:t>
      </w:r>
      <w:proofErr w:type="spellStart"/>
      <w:r w:rsidR="00AA6A92">
        <w:rPr>
          <w:rFonts w:asciiTheme="majorHAnsi" w:hAnsiTheme="majorHAnsi" w:cstheme="majorHAnsi"/>
        </w:rPr>
        <w:t>Digenea</w:t>
      </w:r>
      <w:proofErr w:type="spellEnd"/>
      <w:r w:rsidR="00AA6A92">
        <w:rPr>
          <w:rFonts w:asciiTheme="majorHAnsi" w:hAnsiTheme="majorHAnsi" w:cstheme="majorHAnsi"/>
        </w:rPr>
        <w:t xml:space="preserve"> </w:t>
      </w:r>
      <w:r w:rsidR="00EF458A">
        <w:rPr>
          <w:rFonts w:asciiTheme="majorHAnsi" w:hAnsiTheme="majorHAnsi" w:cstheme="majorHAnsi"/>
        </w:rPr>
        <w:t xml:space="preserve">est généralement limitée au système dans lequel ils se trouvent. </w:t>
      </w:r>
      <w:r w:rsidR="0082588D">
        <w:rPr>
          <w:rFonts w:asciiTheme="majorHAnsi" w:hAnsiTheme="majorHAnsi" w:cstheme="majorHAnsi"/>
        </w:rPr>
        <w:t>En revanche</w:t>
      </w:r>
      <w:r w:rsidR="00EF458A">
        <w:rPr>
          <w:rFonts w:asciiTheme="majorHAnsi" w:hAnsiTheme="majorHAnsi" w:cstheme="majorHAnsi"/>
        </w:rPr>
        <w:t xml:space="preserve">, dans </w:t>
      </w:r>
      <w:r w:rsidR="00164F9D">
        <w:rPr>
          <w:rFonts w:asciiTheme="majorHAnsi" w:hAnsiTheme="majorHAnsi" w:cstheme="majorHAnsi"/>
        </w:rPr>
        <w:t xml:space="preserve">leur hôte définitive (oiseau ou mammifère), le potentiel de dispersion est beaucoup plus grand en raison des grandes distances que peuvent parcourir ces animaux. Les patrons d’infection à l’échelle régionale chez les poissons </w:t>
      </w:r>
      <w:r w:rsidR="00ED4947">
        <w:rPr>
          <w:rFonts w:asciiTheme="majorHAnsi" w:hAnsiTheme="majorHAnsi" w:cstheme="majorHAnsi"/>
        </w:rPr>
        <w:t xml:space="preserve">pourraient </w:t>
      </w:r>
      <w:r w:rsidR="00164F9D">
        <w:rPr>
          <w:rFonts w:asciiTheme="majorHAnsi" w:hAnsiTheme="majorHAnsi" w:cstheme="majorHAnsi"/>
        </w:rPr>
        <w:t xml:space="preserve">être </w:t>
      </w:r>
      <w:r w:rsidR="003377FD">
        <w:rPr>
          <w:rFonts w:asciiTheme="majorHAnsi" w:hAnsiTheme="majorHAnsi" w:cstheme="majorHAnsi"/>
        </w:rPr>
        <w:t xml:space="preserve">partiellement </w:t>
      </w:r>
      <w:r w:rsidR="00164F9D">
        <w:rPr>
          <w:rFonts w:asciiTheme="majorHAnsi" w:hAnsiTheme="majorHAnsi" w:cstheme="majorHAnsi"/>
        </w:rPr>
        <w:t>influencé</w:t>
      </w:r>
      <w:r w:rsidR="00ED4947">
        <w:rPr>
          <w:rFonts w:asciiTheme="majorHAnsi" w:hAnsiTheme="majorHAnsi" w:cstheme="majorHAnsi"/>
        </w:rPr>
        <w:t>s</w:t>
      </w:r>
      <w:r w:rsidR="00164F9D">
        <w:rPr>
          <w:rFonts w:asciiTheme="majorHAnsi" w:hAnsiTheme="majorHAnsi" w:cstheme="majorHAnsi"/>
        </w:rPr>
        <w:t xml:space="preserve"> par l’abondance et le mouvement des espèces-hôte</w:t>
      </w:r>
      <w:r w:rsidR="00AA6A92">
        <w:rPr>
          <w:rFonts w:asciiTheme="majorHAnsi" w:hAnsiTheme="majorHAnsi" w:cstheme="majorHAnsi"/>
        </w:rPr>
        <w:t>-</w:t>
      </w:r>
      <w:r w:rsidR="003377FD">
        <w:rPr>
          <w:rFonts w:asciiTheme="majorHAnsi" w:hAnsiTheme="majorHAnsi" w:cstheme="majorHAnsi"/>
        </w:rPr>
        <w:t>définitif</w:t>
      </w:r>
      <w:r w:rsidR="00ED4947">
        <w:rPr>
          <w:rFonts w:asciiTheme="majorHAnsi" w:hAnsiTheme="majorHAnsi" w:cstheme="majorHAnsi"/>
        </w:rPr>
        <w:t xml:space="preserve"> </w:t>
      </w:r>
      <w:r w:rsidR="00ED4947">
        <w:rPr>
          <w:rFonts w:asciiTheme="majorHAnsi" w:hAnsiTheme="majorHAnsi" w:cstheme="majorHAnsi"/>
        </w:rPr>
        <w:fldChar w:fldCharType="begin"/>
      </w:r>
      <w:r w:rsidR="00ED4947">
        <w:rPr>
          <w:rFonts w:asciiTheme="majorHAnsi" w:hAnsiTheme="majorHAnsi" w:cstheme="majorHAnsi"/>
        </w:rPr>
        <w:instrText xml:space="preserve"> ADDIN ZOTERO_ITEM CSL_CITATION {"citationID":"X0LJLGMf","properties":{"formattedCitation":"(Falt\\uc0\\u253{}nkov\\uc0\\u225{} et al., 2008)","plainCitation":"(Faltýnková et al., 2008)","noteIndex":0},"citationItems":[{"id":2122,"uris":["http://zotero.org/groups/2585270/items/8VKKV3I2"],"itemData":{"id":2122,"type":"article-journal","abstract":"We conducted the first comprehensive study on the spatiotemporal structure of trematode communities in the large-mouthed valve snail, Valvata macrostoma. A total of 1103 snails were examined monthly between May and October 2007 from Lake Konnevesi, Central Finland, from a shallow (1–2 m deep) and an offshore site (5–6 m deep), located ca. 50–70 m apart. Snails were infected by 10 trematode species. The species composition and prevalence were strikingly different between the sites with high species diversity in the shallow site (all 10 species; total prevalence of sporocysts/rediae 12·1%, metacercariae 55·4%) compared to the deeper site (3 species; prevalence 15·0% and 1·9%, respectively). This difference persisted throughout our study and is probably related to the spatial distribution of bird definitive hosts, whereas the seasonal parasite dynamics are likely to be affected by changes in the age-structure of the snail population. The probability of sporocyst infections increased with snail size, but no such trend was observed in redial or metacercarial infections which decreased with host size. Our results show that generally well-described spatiotemporal differences in trematode infection of molluscs can emerge in very narrow spatial and temporal scales, which emphasizes the importance of these factors in community studies.","container-title":"Parasitology","DOI":"10.1017/S0031182008005027","ISSN":"1469-8161, 0031-1820","issue":"14","language":"en","note":"publisher: Cambridge University Press","page":"1691-1699","source":"Cambridge University Press","title":"Spatial and temporal structure of the trematode component community in Valvata macrostoma (Gastropoda, Prosobranchia)","volume":"135","author":[{"family":"Faltýnková","given":"A."},{"family":"Valtonen","given":"E. T."},{"family":"Karvonen","given":"A."}],"issued":{"date-parts":[["2008",12]]}}}],"schema":"https://github.com/citation-style-language/schema/raw/master/csl-citation.json"} </w:instrText>
      </w:r>
      <w:r w:rsidR="00ED4947">
        <w:rPr>
          <w:rFonts w:asciiTheme="majorHAnsi" w:hAnsiTheme="majorHAnsi" w:cstheme="majorHAnsi"/>
        </w:rPr>
        <w:fldChar w:fldCharType="separate"/>
      </w:r>
      <w:r w:rsidR="00ED4947" w:rsidRPr="00ED4947">
        <w:rPr>
          <w:rFonts w:ascii="Calibri Light" w:hAnsiTheme="majorHAnsi" w:cs="Calibri Light"/>
          <w:kern w:val="0"/>
        </w:rPr>
        <w:t>(Faltýnková et al., 2008)</w:t>
      </w:r>
      <w:r w:rsidR="00ED4947">
        <w:rPr>
          <w:rFonts w:asciiTheme="majorHAnsi" w:hAnsiTheme="majorHAnsi" w:cstheme="majorHAnsi"/>
        </w:rPr>
        <w:fldChar w:fldCharType="end"/>
      </w:r>
      <w:r w:rsidR="00164F9D">
        <w:rPr>
          <w:rFonts w:asciiTheme="majorHAnsi" w:hAnsiTheme="majorHAnsi" w:cstheme="majorHAnsi"/>
        </w:rPr>
        <w:t xml:space="preserve">. </w:t>
      </w:r>
      <w:r w:rsidR="003377FD">
        <w:rPr>
          <w:rFonts w:asciiTheme="majorHAnsi" w:hAnsiTheme="majorHAnsi" w:cstheme="majorHAnsi"/>
        </w:rPr>
        <w:t xml:space="preserve">Chez les escargots, cette relation a été observée à quelques reprises </w:t>
      </w:r>
      <w:r w:rsidR="003377FD">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WhHkLHRC","properties":{"formattedCitation":"(Byers et al., 2008; Hechinger &amp; Lafferty, 2005; Smith, 2001)","plainCitation":"(Byers et al., 2008; Hechinger &amp; Lafferty, 2005; Smith, 2001)","noteIndex":0},"citationItems":[{"id":7612,"uris":["http://zotero.org/groups/2585270/items/CJVEB9HU"],"itemData":{"id":7612,"type":"article-journal","abstract":"Geographic variability in abundance can be driven by multiple physical and biological factors operating at multiple scales. To understand the determinants of larval trematode prevalence within populations of the marine snail host Littorina littorea, we quantified many physical and biological variables at 28 New England intertidal sites. A hierarchical, mixed-effects model identified the abundance of gulls (the final hosts and dispersive agents of infective trematode stages) and snail size (a proxy for time of exposure) as the primary factors associated with trematode prevalence. The predominant influence of these variables coupled with routinely low infection rates (21 of the 28 populations exhibited prevalence &lt;12%) suggest broad-scale recruitment limitation of trematodes. Although infection rates were spatially variable, formal analyses detected no regional spatial gradients in either trematode prevalence or independent environmental variables. Trematode prevalence appears to be predominantly determined by local site characteristics favoring high gull abundance.","container-title":"Ecology","DOI":"10.1890/06-1036.1","ISSN":"1939-9170","issue":"2","language":"en","license":"© 2008 by the Ecological Society of America","note":"_eprint: https://onlinelibrary.wiley.com/doi/pdf/10.1890/06-1036.1","page":"439-451","source":"Wiley Online Library","title":"Controls of Spatial Variation in the Prevalence of Trematode Parasites Infecting a Marine Snail","volume":"89","author":[{"family":"Byers","given":"James E."},{"family":"Blakeslee","given":"April M. H."},{"family":"Linder","given":"Ernst"},{"family":"Cooper","given":"Andrew B."},{"family":"Maguire","given":"Timothy J."}],"issued":{"date-parts":[["2008"]]}}},{"id":9124,"uris":["http://zotero.org/groups/2585270/items/LP5UKWXR"],"itemData":{"id":9124,"type":"article-journal","abstract":"An unappreciated facet of biodiversity is that rich communities and high abundance may foster parasitism. For parasites that sequentially use different host species throughout complex life cycles, parasite diversity and abundance in ‘downstream’ hosts should logically increase with the diversity and abundance of ‘upstream’ hosts (which carry the preceding stages of parasites). Surprisingly, this logical assumption has little empirical support, especially regarding metazoan parasites. Few studies have attempted direct tests of this idea and most have lacked the appropriate scale of investigation. In two different studies, we used time-lapse videography to quantify birds at fine spatial scales, and then related bird communities to larval trematode communities in snail populations sampled at the same small spatial scales. Species richness, species heterogeneity and abundance of final host birds were positively correlated with species richness, species heterogeneity and abundance of trematodes in host snails. Such community-level interactions have rarely been demonstrated and have implications for community theory, epidemiological theory and ecosystem management.","container-title":"Proceedings of the Royal Society B: Biological Sciences","DOI":"10.1098/rspb.2005.3070","issue":"1567","note":"publisher: Royal Society","page":"1059-1066","source":"royalsocietypublishing.org (Atypon)","title":"Host diversity begets parasite diversity: bird final hosts and trematodes in snail intermediate hosts","title-short":"Host diversity begets parasite diversity","volume":"272","author":[{"family":"Hechinger","given":"Ryan F"},{"family":"Lafferty","given":"Kevin D"}],"issued":{"date-parts":[["2005",5,20]]}}},{"id":1688,"uris":["http://zotero.org/groups/2585270/items/JLT3KE5P"],"itemData":{"id":1688,"type":"article-journal","abstract":"Spatial variation in parasitism is commonly observed in intermediate host populations. However, the factors that determine the causes of this variation remain unclear. Increasing evidence has suggested that spatial heterogeneity in parasitism among intermediate hosts may result from variation in recruitment processes initiated by definitive hosts. I studied the perching and habitat use patterns of wading birds, the definitive hosts in this system, and its consequences for the recruitment of parasites in snail intermediate hosts. Populations of the mangrove snail, Cerithidea scalariformis, collected from mangrove swamps on the east coast of central Florida are parasitized by a diverse community of trematode parasites. These parasites are transmitted from wading birds, which frequently perch on dead mangrove trees. I tested the hypothesis that mangrove perches act as transmission foci for trematode infections of C. scalariformis and that the spatial variation of parasitism frequently observed in this system is likely to emanate from the distribution of wading birds. On this fine spatial scale, definitive host behaviors, responding to a habitat variable, influenced the distribution, abundance and species composition of parasite recruitment to snails. This causal chain of events is supported by regressions between perch density, bird abundance, bird dropping density and ultimately parasite prevalence in snails. Variation between prevalence of parasites in free-ranging snails versus caged snails shows that while avian definitive hosts initiate spatial patterns of parasitism in snails through their perching behaviors, these patterns may be modified by the movement of snail hosts. Snail movement could disperse their associated parasite populations within the marsh, which may potentially homogenize or further increase parasite patchiness initiated by definitive hosts.","container-title":"Oecologia","DOI":"10.1007/s004420000560","ISSN":"1432-1939","issue":"1","journalAbbreviation":"Oecologia","language":"en","page":"115-122","source":"Springer Link","title":"Spatial heterogeneity in recruitment of larval trematodes to snail intermediate hosts","volume":"127","author":[{"family":"Smith","given":"Nancy F."}],"issued":{"date-parts":[["2001",3,1]]}}}],"schema":"https://github.com/citation-style-language/schema/raw/master/csl-citation.json"} </w:instrText>
      </w:r>
      <w:r w:rsidR="003377FD">
        <w:rPr>
          <w:rFonts w:asciiTheme="majorHAnsi" w:hAnsiTheme="majorHAnsi" w:cstheme="majorHAnsi"/>
        </w:rPr>
        <w:fldChar w:fldCharType="separate"/>
      </w:r>
      <w:r w:rsidR="0082588D">
        <w:rPr>
          <w:rFonts w:asciiTheme="majorHAnsi" w:hAnsiTheme="majorHAnsi" w:cstheme="majorHAnsi"/>
          <w:noProof/>
        </w:rPr>
        <w:t>(Byers et al., 2008; Hechinger &amp; Lafferty, 2005; Smith, 2001)</w:t>
      </w:r>
      <w:r w:rsidR="003377FD">
        <w:rPr>
          <w:rFonts w:asciiTheme="majorHAnsi" w:hAnsiTheme="majorHAnsi" w:cstheme="majorHAnsi"/>
        </w:rPr>
        <w:fldChar w:fldCharType="end"/>
      </w:r>
      <w:r w:rsidR="003377FD">
        <w:rPr>
          <w:rFonts w:asciiTheme="majorHAnsi" w:hAnsiTheme="majorHAnsi" w:cstheme="majorHAnsi"/>
        </w:rPr>
        <w:t xml:space="preserve">. </w:t>
      </w:r>
      <w:r w:rsidR="00ED4947">
        <w:rPr>
          <w:rFonts w:asciiTheme="majorHAnsi" w:hAnsiTheme="majorHAnsi" w:cstheme="majorHAnsi"/>
        </w:rPr>
        <w:t xml:space="preserve">Par exemple, </w:t>
      </w:r>
      <w:r w:rsidR="00ED4947">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SCqAuQbm","properties":{"formattedCitation":"(Byers et al., 2008)","plainCitation":"(Byers et al., 2008)","dontUpdate":true,"noteIndex":0},"citationItems":[{"id":7612,"uris":["http://zotero.org/groups/2585270/items/CJVEB9HU"],"itemData":{"id":7612,"type":"article-journal","abstract":"Geographic variability in abundance can be driven by multiple physical and biological factors operating at multiple scales. To understand the determinants of larval trematode prevalence within populations of the marine snail host Littorina littorea, we quantified many physical and biological variables at 28 New England intertidal sites. A hierarchical, mixed-effects model identified the abundance of gulls (the final hosts and dispersive agents of infective trematode stages) and snail size (a proxy for time of exposure) as the primary factors associated with trematode prevalence. The predominant influence of these variables coupled with routinely low infection rates (21 of the 28 populations exhibited prevalence &lt;12%) suggest broad-scale recruitment limitation of trematodes. Although infection rates were spatially variable, formal analyses detected no regional spatial gradients in either trematode prevalence or independent environmental variables. Trematode prevalence appears to be predominantly determined by local site characteristics favoring high gull abundance.","container-title":"Ecology","DOI":"10.1890/06-1036.1","ISSN":"1939-9170","issue":"2","language":"en","license":"© 2008 by the Ecological Society of America","note":"_eprint: https://onlinelibrary.wiley.com/doi/pdf/10.1890/06-1036.1","page":"439-451","source":"Wiley Online Library","title":"Controls of Spatial Variation in the Prevalence of Trematode Parasites Infecting a Marine Snail","volume":"89","author":[{"family":"Byers","given":"James E."},{"family":"Blakeslee","given":"April M. H."},{"family":"Linder","given":"Ernst"},{"family":"Cooper","given":"Andrew B."},{"family":"Maguire","given":"Timothy J."}],"issued":{"date-parts":[["2008"]]}}}],"schema":"https://github.com/citation-style-language/schema/raw/master/csl-citation.json"} </w:instrText>
      </w:r>
      <w:r w:rsidR="00ED4947">
        <w:rPr>
          <w:rFonts w:asciiTheme="majorHAnsi" w:hAnsiTheme="majorHAnsi" w:cstheme="majorHAnsi"/>
        </w:rPr>
        <w:fldChar w:fldCharType="separate"/>
      </w:r>
      <w:r w:rsidR="00ED4947">
        <w:rPr>
          <w:rFonts w:asciiTheme="majorHAnsi" w:hAnsiTheme="majorHAnsi" w:cstheme="majorHAnsi"/>
          <w:noProof/>
        </w:rPr>
        <w:t>Byers et al. (2008)</w:t>
      </w:r>
      <w:r w:rsidR="00ED4947">
        <w:rPr>
          <w:rFonts w:asciiTheme="majorHAnsi" w:hAnsiTheme="majorHAnsi" w:cstheme="majorHAnsi"/>
        </w:rPr>
        <w:fldChar w:fldCharType="end"/>
      </w:r>
      <w:r w:rsidR="00ED4947">
        <w:rPr>
          <w:rFonts w:asciiTheme="majorHAnsi" w:hAnsiTheme="majorHAnsi" w:cstheme="majorHAnsi"/>
        </w:rPr>
        <w:t xml:space="preserve"> mentionnent que </w:t>
      </w:r>
      <w:r w:rsidR="0082588D">
        <w:rPr>
          <w:rFonts w:asciiTheme="majorHAnsi" w:hAnsiTheme="majorHAnsi" w:cstheme="majorHAnsi"/>
        </w:rPr>
        <w:t xml:space="preserve">la prévalence de trématodes chez les escargots </w:t>
      </w:r>
      <w:proofErr w:type="spellStart"/>
      <w:r w:rsidR="0082588D" w:rsidRPr="0082588D">
        <w:rPr>
          <w:rFonts w:asciiTheme="majorHAnsi" w:hAnsiTheme="majorHAnsi" w:cstheme="majorHAnsi"/>
          <w:i/>
          <w:iCs/>
        </w:rPr>
        <w:t>Littorina</w:t>
      </w:r>
      <w:proofErr w:type="spellEnd"/>
      <w:r w:rsidR="0082588D" w:rsidRPr="0082588D">
        <w:rPr>
          <w:rFonts w:asciiTheme="majorHAnsi" w:hAnsiTheme="majorHAnsi" w:cstheme="majorHAnsi"/>
          <w:i/>
          <w:iCs/>
        </w:rPr>
        <w:t xml:space="preserve"> </w:t>
      </w:r>
      <w:proofErr w:type="spellStart"/>
      <w:r w:rsidR="0082588D" w:rsidRPr="0082588D">
        <w:rPr>
          <w:rFonts w:asciiTheme="majorHAnsi" w:hAnsiTheme="majorHAnsi" w:cstheme="majorHAnsi"/>
          <w:i/>
          <w:iCs/>
        </w:rPr>
        <w:t>littorea</w:t>
      </w:r>
      <w:proofErr w:type="spellEnd"/>
      <w:r w:rsidR="0082588D">
        <w:rPr>
          <w:rFonts w:asciiTheme="majorHAnsi" w:hAnsiTheme="majorHAnsi" w:cstheme="majorHAnsi"/>
        </w:rPr>
        <w:t xml:space="preserve"> serait principalement déterminée par l’abondance de mouettes (qui servent d’hôte définitif aux parasites). </w:t>
      </w:r>
      <w:r w:rsidR="00ED4947">
        <w:rPr>
          <w:rFonts w:asciiTheme="majorHAnsi" w:hAnsiTheme="majorHAnsi" w:cstheme="majorHAnsi"/>
        </w:rPr>
        <w:t>Toutefois</w:t>
      </w:r>
      <w:r w:rsidR="003377FD">
        <w:rPr>
          <w:rFonts w:asciiTheme="majorHAnsi" w:hAnsiTheme="majorHAnsi" w:cstheme="majorHAnsi"/>
        </w:rPr>
        <w:t>, le manque de preuve</w:t>
      </w:r>
      <w:r w:rsidR="00ED4947">
        <w:rPr>
          <w:rFonts w:asciiTheme="majorHAnsi" w:hAnsiTheme="majorHAnsi" w:cstheme="majorHAnsi"/>
        </w:rPr>
        <w:t>s</w:t>
      </w:r>
      <w:r w:rsidR="003377FD">
        <w:rPr>
          <w:rFonts w:asciiTheme="majorHAnsi" w:hAnsiTheme="majorHAnsi" w:cstheme="majorHAnsi"/>
        </w:rPr>
        <w:t xml:space="preserve"> empirique</w:t>
      </w:r>
      <w:r w:rsidR="00ED4947">
        <w:rPr>
          <w:rFonts w:asciiTheme="majorHAnsi" w:hAnsiTheme="majorHAnsi" w:cstheme="majorHAnsi"/>
        </w:rPr>
        <w:t>s</w:t>
      </w:r>
      <w:r w:rsidR="003377FD">
        <w:rPr>
          <w:rFonts w:asciiTheme="majorHAnsi" w:hAnsiTheme="majorHAnsi" w:cstheme="majorHAnsi"/>
        </w:rPr>
        <w:t xml:space="preserve"> </w:t>
      </w:r>
      <w:r w:rsidR="00ED4947">
        <w:rPr>
          <w:rFonts w:asciiTheme="majorHAnsi" w:hAnsiTheme="majorHAnsi" w:cstheme="majorHAnsi"/>
        </w:rPr>
        <w:t xml:space="preserve">qui lient les paramètres d’infection chez les poissons à la dynamique de l’hôte définitif demeure toujours </w:t>
      </w:r>
      <w:r w:rsidR="00ED4947">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4M1ovRtg","properties":{"formattedCitation":"(Ondra\\uc0\\u269{}kov\\uc0\\u225{} et al., 2004)","plainCitation":"(Ondračková et al., 2004)","dontUpdate":true,"noteIndex":0},"citationItems":[{"id":9128,"uris":["http://zotero.org/groups/2585270/items/UN6M6JER"],"itemData":{"id":9128,"type":"article-journal","abstract":"Infection parameters of Posthodiplostomum cuticola, a digenean parasite with a complex life-cycle, were investigated in fish (the second intermediate host) from 6 floodplain water bodies over 2 years. A broad range of factors related to abiotic characteristics of localities, density of the first intermediate (planorbid snails) and definitive (wading birds) hosts and fish community structure were tested for their effects on P. cuticola infection in juvenile and adult fish. Characters of the littoral zone and flood duration were found to be important factors for the presence of the first intermediate and definitive hosts. Visitation time of definitive bird hosts was also related to adult fish host density. Localities with P. cuticola infected fish were visited by a higher number of bird species. Infection of P. cuticola in fish and similarities in infection among fish host assemblages were correlated with fish host density and fish species composition. Parasite infection in both adult and juvenile fishes was associated with the slope of the bank and the bottom type, in particular in juvenile fish assemblages with snail host density. We conclude that habitat characteristics, snail host density and fish community structure contribute significantly to P. cuticola infection in fish hosts.","container-title":"Parasitology","DOI":"10.1017/S0031182004006456","ISSN":"1469-8161, 0031-1820","issue":"6","language":"en","note":"publisher: Cambridge University Press","page":"761-770","source":"Cambridge University Press","title":"Posthodiplostomum cuticola (Digenea: Diplostomatidae) in intermediate fish hosts: factors contributing to the parasite infection and prey selection by the definitive bird host","title-short":"Posthodiplostomum cuticola (Digenea","volume":"129","author":[{"family":"Ondračková","given":"M."},{"family":"šIMKOVÁ","given":"A."},{"family":"Gelnar","given":"M."},{"family":"Jurajda","given":"P."}],"issued":{"date-parts":[["2004",12]]}}}],"schema":"https://github.com/citation-style-language/schema/raw/master/csl-citation.json"} </w:instrText>
      </w:r>
      <w:r w:rsidR="00ED4947">
        <w:rPr>
          <w:rFonts w:asciiTheme="majorHAnsi" w:hAnsiTheme="majorHAnsi" w:cstheme="majorHAnsi"/>
        </w:rPr>
        <w:fldChar w:fldCharType="separate"/>
      </w:r>
      <w:r w:rsidR="00ED4947" w:rsidRPr="00ED4947">
        <w:rPr>
          <w:rFonts w:ascii="Calibri Light" w:hAnsiTheme="majorHAnsi" w:cs="Calibri Light"/>
          <w:kern w:val="0"/>
        </w:rPr>
        <w:t>(</w:t>
      </w:r>
      <w:r w:rsidR="00ED4947">
        <w:rPr>
          <w:rFonts w:ascii="Calibri Light" w:hAnsiTheme="majorHAnsi" w:cs="Calibri Light"/>
          <w:kern w:val="0"/>
        </w:rPr>
        <w:t xml:space="preserve">mais voir </w:t>
      </w:r>
      <w:r w:rsidR="00ED4947" w:rsidRPr="00ED4947">
        <w:rPr>
          <w:rFonts w:ascii="Calibri Light" w:hAnsiTheme="majorHAnsi" w:cs="Calibri Light"/>
          <w:kern w:val="0"/>
        </w:rPr>
        <w:t>Ondračková et al., 2004)</w:t>
      </w:r>
      <w:r w:rsidR="00ED4947">
        <w:rPr>
          <w:rFonts w:asciiTheme="majorHAnsi" w:hAnsiTheme="majorHAnsi" w:cstheme="majorHAnsi"/>
        </w:rPr>
        <w:fldChar w:fldCharType="end"/>
      </w:r>
      <w:r w:rsidR="00ED4947">
        <w:rPr>
          <w:rFonts w:asciiTheme="majorHAnsi" w:hAnsiTheme="majorHAnsi" w:cstheme="majorHAnsi"/>
        </w:rPr>
        <w:t>.</w:t>
      </w:r>
    </w:p>
    <w:p w14:paraId="1F4DE1FE" w14:textId="77777777" w:rsidR="00BA1BF5" w:rsidRDefault="00BA1BF5" w:rsidP="005F14DE">
      <w:pPr>
        <w:spacing w:line="360" w:lineRule="auto"/>
        <w:jc w:val="both"/>
        <w:rPr>
          <w:rFonts w:asciiTheme="majorHAnsi" w:hAnsiTheme="majorHAnsi" w:cstheme="majorHAnsi"/>
          <w:b/>
          <w:bCs/>
        </w:rPr>
      </w:pPr>
    </w:p>
    <w:p w14:paraId="193921DC" w14:textId="0C7E5999" w:rsidR="002677F2" w:rsidRPr="006E1FF2" w:rsidRDefault="00BA1BF5" w:rsidP="008A1BEC">
      <w:pPr>
        <w:spacing w:line="360" w:lineRule="auto"/>
        <w:ind w:firstLine="708"/>
        <w:jc w:val="both"/>
        <w:rPr>
          <w:rFonts w:ascii="Garamond" w:hAnsi="Garamond"/>
          <w:sz w:val="26"/>
          <w:szCs w:val="26"/>
        </w:rPr>
      </w:pPr>
      <w:r>
        <w:rPr>
          <w:rFonts w:asciiTheme="majorHAnsi" w:hAnsiTheme="majorHAnsi" w:cstheme="majorHAnsi"/>
        </w:rPr>
        <w:lastRenderedPageBreak/>
        <w:t xml:space="preserve">La communauté dans laquelle évolue un individu ou une population d’intérêt a également une incidence sur la dynamique d’infection. </w:t>
      </w:r>
      <w:r w:rsidR="00BD3176">
        <w:rPr>
          <w:rFonts w:asciiTheme="majorHAnsi" w:hAnsiTheme="majorHAnsi" w:cstheme="majorHAnsi"/>
        </w:rPr>
        <w:t xml:space="preserve">L’hypothèse d’effet de dilution prédit </w:t>
      </w:r>
      <w:r w:rsidR="00C13C27">
        <w:rPr>
          <w:rFonts w:asciiTheme="majorHAnsi" w:hAnsiTheme="majorHAnsi" w:cstheme="majorHAnsi"/>
        </w:rPr>
        <w:t xml:space="preserve">à cet égard </w:t>
      </w:r>
      <w:r w:rsidR="00BD3176">
        <w:rPr>
          <w:rFonts w:asciiTheme="majorHAnsi" w:hAnsiTheme="majorHAnsi" w:cstheme="majorHAnsi"/>
        </w:rPr>
        <w:t>un</w:t>
      </w:r>
      <w:r w:rsidR="0089728A">
        <w:rPr>
          <w:rFonts w:asciiTheme="majorHAnsi" w:hAnsiTheme="majorHAnsi" w:cstheme="majorHAnsi"/>
        </w:rPr>
        <w:t xml:space="preserve"> effet </w:t>
      </w:r>
      <w:r w:rsidR="00BD3176">
        <w:rPr>
          <w:rFonts w:asciiTheme="majorHAnsi" w:hAnsiTheme="majorHAnsi" w:cstheme="majorHAnsi"/>
        </w:rPr>
        <w:t>négati</w:t>
      </w:r>
      <w:r w:rsidR="0089728A">
        <w:rPr>
          <w:rFonts w:asciiTheme="majorHAnsi" w:hAnsiTheme="majorHAnsi" w:cstheme="majorHAnsi"/>
        </w:rPr>
        <w:t>f</w:t>
      </w:r>
      <w:r w:rsidR="00BD3176">
        <w:rPr>
          <w:rFonts w:asciiTheme="majorHAnsi" w:hAnsiTheme="majorHAnsi" w:cstheme="majorHAnsi"/>
        </w:rPr>
        <w:t xml:space="preserve"> entre la biodiversité (d’hôtes et </w:t>
      </w:r>
      <w:proofErr w:type="spellStart"/>
      <w:r w:rsidR="00BD3176">
        <w:rPr>
          <w:rFonts w:asciiTheme="majorHAnsi" w:hAnsiTheme="majorHAnsi" w:cstheme="majorHAnsi"/>
        </w:rPr>
        <w:t>non-hôtes</w:t>
      </w:r>
      <w:proofErr w:type="spellEnd"/>
      <w:r w:rsidR="00BD3176">
        <w:rPr>
          <w:rFonts w:asciiTheme="majorHAnsi" w:hAnsiTheme="majorHAnsi" w:cstheme="majorHAnsi"/>
        </w:rPr>
        <w:t xml:space="preserve">) et le risque d’infection dans une communauté </w:t>
      </w:r>
      <w:r w:rsidR="00BD3176">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ljhxBKHt","properties":{"formattedCitation":"(Keesing et al., 2006)","plainCitation":"(Keesing et al., 2006)","noteIndex":0},"citationItems":[{"id":9162,"uris":["http://zotero.org/groups/2585270/items/JHTNNYC2"],"itemData":{"id":9162,"type":"article-journal","abstract":"The transmission of infectious diseases is an inherently ecological process involving interactions among at least two, and often many, species. Not surprisingly, then, the species diversity of ecological communities can potentially affect the prevalence of infectious diseases. Although a number of studies have now identified effects of diversity on disease prevalence, the mechanisms underlying these effects remain unclear in many cases. Starting with simple epidemiological models, we describe a suite of mechanisms through which diversity could increase or decrease disease risk, and illustrate the potential applicability of these mechanisms for both vector-borne and non-vector-borne diseases, and for both specialist and generalist pathogens. We review examples of how these mechanisms may operate in specific disease systems. Because the effects of diversity on multi-host disease systems have been the subject of much recent research and controversy, we describe several recent efforts to delineate under what general conditions host diversity should increase or decrease disease prevalence, and illustrate these with examples. Both models and literature reviews suggest that high host diversity is more likely to decrease than increase disease risk. Reduced disease risk with increasing host diversity is especially likely when pathogen transmission is frequency-dependent, and when pathogen transmission is greater within species than between species, particularly when the most competent hosts are also relatively abundant and widespread. We conclude by identifying focal areas for future research, including (1) describing patterns of change in disease risk with changing diversity; (2) identifying the mechanisms responsible for observed changes in risk; (3) clarifying additional mechanisms in a wider range of epidemiological models; and (4) experimentally manipulating disease systems to assess the impact of proposed mechanisms.","container-title":"Ecology Letters","DOI":"10.1111/j.1461-0248.2006.00885.x","ISSN":"1461-0248","issue":"4","journalAbbreviation":"Ecol Lett","language":"eng","note":"PMID: 16623733","page":"485-498","source":"PubMed","title":"Effects of species diversity on disease risk","volume":"9","author":[{"family":"Keesing","given":"F."},{"family":"Holt","given":"R. D."},{"family":"Ostfeld","given":"R. S."}],"issued":{"date-parts":[["2006",4]]}}}],"schema":"https://github.com/citation-style-language/schema/raw/master/csl-citation.json"} </w:instrText>
      </w:r>
      <w:r w:rsidR="00BD3176">
        <w:rPr>
          <w:rFonts w:asciiTheme="majorHAnsi" w:hAnsiTheme="majorHAnsi" w:cstheme="majorHAnsi"/>
        </w:rPr>
        <w:fldChar w:fldCharType="separate"/>
      </w:r>
      <w:r w:rsidR="0089728A">
        <w:rPr>
          <w:rFonts w:asciiTheme="majorHAnsi" w:hAnsiTheme="majorHAnsi" w:cstheme="majorHAnsi"/>
          <w:noProof/>
        </w:rPr>
        <w:t>(Keesing et al., 2006)</w:t>
      </w:r>
      <w:r w:rsidR="00BD3176">
        <w:rPr>
          <w:rFonts w:asciiTheme="majorHAnsi" w:hAnsiTheme="majorHAnsi" w:cstheme="majorHAnsi"/>
        </w:rPr>
        <w:fldChar w:fldCharType="end"/>
      </w:r>
      <w:r w:rsidR="00BD3176">
        <w:rPr>
          <w:rFonts w:asciiTheme="majorHAnsi" w:hAnsiTheme="majorHAnsi" w:cstheme="majorHAnsi"/>
        </w:rPr>
        <w:t>.</w:t>
      </w:r>
      <w:r w:rsidR="002B7643">
        <w:rPr>
          <w:rFonts w:asciiTheme="majorHAnsi" w:hAnsiTheme="majorHAnsi" w:cstheme="majorHAnsi"/>
        </w:rPr>
        <w:t xml:space="preserve"> </w:t>
      </w:r>
      <w:r w:rsidR="0089728A">
        <w:rPr>
          <w:rFonts w:asciiTheme="majorHAnsi" w:hAnsiTheme="majorHAnsi" w:cstheme="majorHAnsi"/>
        </w:rPr>
        <w:fldChar w:fldCharType="begin"/>
      </w:r>
      <w:r w:rsidR="006E1FF2">
        <w:rPr>
          <w:rFonts w:asciiTheme="majorHAnsi" w:hAnsiTheme="majorHAnsi" w:cstheme="majorHAnsi"/>
        </w:rPr>
        <w:instrText xml:space="preserve"> ADDIN ZOTERO_ITEM CSL_CITATION {"citationID":"yEPA1JGw","properties":{"formattedCitation":"(Ahn &amp; Goater, 2021)","plainCitation":"(Ahn &amp; Goater, 2021)","dontUpdate":true,"noteIndex":0},"citationItems":[{"id":3195,"uris":["http://zotero.org/groups/2585270/items/96Q3Z3GV"],"itemData":{"id":3195,"type":"article-journal","abstract":"The dilution effect describes the negative association between host biodiversity and the risk of infectious disease. Tests designed to understand the relative roles of host species richness, host species identity, and rates of exposure within experimental host communities would help resolve ongoing contention regarding the importance and generality of dilution effects. We exposed fathead minnows to infective larvae of the trematode, Ornithodiplostomum ptychocheilus in minnow-only containers and in mixed containers that held 1–3 other species of fish. Parasite infection was estimated as the number of encysted worms (i.e., brainworms) present in minnows following exposure. The results of exposure trials showed that nonminnow fish species were incompatible with O. ptychocheilus larvae. There was no reduction in mean brainworm counts in minnows in mixed containers with brook sticklebacks or longnose dace. In contrast, brainworm counts in minnows declined by 51% and 27% in mesocosms and aquaria, respectively, when they co-occurred with emerald shiners. Dilution within minnow + shiner containers may arise from shiner-induced alterations in minnow or parasite behaviors that reduced encounter rates between minnows and parasite larvae. Alternatively, shiners may act as parasite sinks for parasite larvae. These results highlight the role of host species identity in the dilution effect. Our results also emphasize the complex and idiosyncratic effects of host community composition on rates of parasite infection within contemporary host communities that contain combinations of introduced and native species.","container-title":"Ecology and Evolution","DOI":"10.1002/ece3.7823","ISSN":"2045-7758","issue":"15","language":"en","note":"_eprint: https://onlinelibrary.wiley.com/doi/pdf/10.1002/ece3.7823","page":"10155-10163","source":"Wiley Online Library","title":"Nonhost species reduce parasite infection in a focal host species within experimental fish communities","volume":"11","author":[{"family":"Ahn","given":"Sangwook"},{"family":"Goater","given":"Cameron P."}],"issued":{"date-parts":[["2021"]]}}}],"schema":"https://github.com/citation-style-language/schema/raw/master/csl-citation.json"} </w:instrText>
      </w:r>
      <w:r w:rsidR="0089728A">
        <w:rPr>
          <w:rFonts w:asciiTheme="majorHAnsi" w:hAnsiTheme="majorHAnsi" w:cstheme="majorHAnsi"/>
        </w:rPr>
        <w:fldChar w:fldCharType="separate"/>
      </w:r>
      <w:r w:rsidR="0089728A">
        <w:rPr>
          <w:rFonts w:asciiTheme="majorHAnsi" w:hAnsiTheme="majorHAnsi" w:cstheme="majorHAnsi"/>
          <w:noProof/>
        </w:rPr>
        <w:t>Ahn &amp; Goater (2021)</w:t>
      </w:r>
      <w:r w:rsidR="0089728A">
        <w:rPr>
          <w:rFonts w:asciiTheme="majorHAnsi" w:hAnsiTheme="majorHAnsi" w:cstheme="majorHAnsi"/>
        </w:rPr>
        <w:fldChar w:fldCharType="end"/>
      </w:r>
      <w:r w:rsidR="0089728A">
        <w:rPr>
          <w:rFonts w:asciiTheme="majorHAnsi" w:hAnsiTheme="majorHAnsi" w:cstheme="majorHAnsi"/>
        </w:rPr>
        <w:t xml:space="preserve"> ont testé cette hypothèse en laboratoire, et ont remarqué cet effet de dilution lorsque des poissons-hôtes cohabitaient avec des poissons-non-hôtes, mais que cet effet dépendait de l’espèce qui </w:t>
      </w:r>
      <w:r w:rsidR="00C13C27">
        <w:rPr>
          <w:rFonts w:asciiTheme="majorHAnsi" w:hAnsiTheme="majorHAnsi" w:cstheme="majorHAnsi"/>
        </w:rPr>
        <w:t xml:space="preserve">sert </w:t>
      </w:r>
      <w:r w:rsidR="0089728A">
        <w:rPr>
          <w:rFonts w:asciiTheme="majorHAnsi" w:hAnsiTheme="majorHAnsi" w:cstheme="majorHAnsi"/>
        </w:rPr>
        <w:t>de moteur de dilution.</w:t>
      </w:r>
      <w:r w:rsidR="006E1FF2">
        <w:rPr>
          <w:rFonts w:asciiTheme="majorHAnsi" w:hAnsiTheme="majorHAnsi" w:cstheme="majorHAnsi"/>
        </w:rPr>
        <w:t xml:space="preserve"> En effet, la présence de compétiteurs peut causer d</w:t>
      </w:r>
      <w:r w:rsidR="00C13C27">
        <w:rPr>
          <w:rFonts w:asciiTheme="majorHAnsi" w:hAnsiTheme="majorHAnsi" w:cstheme="majorHAnsi"/>
        </w:rPr>
        <w:t>es</w:t>
      </w:r>
      <w:r w:rsidR="006E1FF2">
        <w:rPr>
          <w:rFonts w:asciiTheme="majorHAnsi" w:hAnsiTheme="majorHAnsi" w:cstheme="majorHAnsi"/>
        </w:rPr>
        <w:t xml:space="preserve"> changement</w:t>
      </w:r>
      <w:r w:rsidR="00C13C27">
        <w:rPr>
          <w:rFonts w:asciiTheme="majorHAnsi" w:hAnsiTheme="majorHAnsi" w:cstheme="majorHAnsi"/>
        </w:rPr>
        <w:t>s</w:t>
      </w:r>
      <w:r w:rsidR="006E1FF2">
        <w:rPr>
          <w:rFonts w:asciiTheme="majorHAnsi" w:hAnsiTheme="majorHAnsi" w:cstheme="majorHAnsi"/>
        </w:rPr>
        <w:t xml:space="preserve"> comportementaux, notamment quant à l’utilisation d’habitat </w:t>
      </w:r>
      <w:r w:rsidR="006E1FF2">
        <w:rPr>
          <w:rFonts w:asciiTheme="majorHAnsi" w:hAnsiTheme="majorHAnsi" w:cstheme="majorHAnsi"/>
        </w:rPr>
        <w:fldChar w:fldCharType="begin"/>
      </w:r>
      <w:r w:rsidR="006E1FF2">
        <w:rPr>
          <w:rFonts w:asciiTheme="majorHAnsi" w:hAnsiTheme="majorHAnsi" w:cstheme="majorHAnsi"/>
        </w:rPr>
        <w:instrText xml:space="preserve"> ADDIN ZOTERO_ITEM CSL_CITATION {"citationID":"lCYuxz7I","properties":{"formattedCitation":"(Werner &amp; Hall, 1977)","plainCitation":"(Werner &amp; Hall, 1977)","noteIndex":0},"citationItems":[{"id":2278,"uris":["http://zotero.org/groups/2585270/items/82RUV5HH"],"itemData":{"id":2278,"type":"article-journal","abstract":"The bluegill sunfish (Lepomis marcrochirus) in small ponds feeds on relatively large prey associated with the vegetation. However, in the presence of the green sunfish (L. cyanellus) it shifts to feeding on smaller, less preferred prey in the open water column. The mechanisms responsible for this habitat shift were examined by experimentally confining both species, alone and together, in homogeneous patches of the preferred habitat (vegetation). When confirmed together in the vegetation the green sunfish exhibited higher survivorship, growth rates, and amount of food in the stomachs that the bluegill. The bluegill fed on smaller items and consumed benthic prey than did the green sunfish. The presence of the congener did not alter the food habits of either species or the growth rates of the green sunfish in relation to species stocked alone. Presence of the congener did affect the growth rates of the bluegill. Overlap in the diet was 70% when these species were confined to the vegetation as compared to 44% in an earlier study where habitat separation was permitted. The green sunfish is more of a sit—and—wait predator and is able to utilize a wider food size spectrum than the bluegill. This results in a strong asymmetry in the competition function favoring the green sunfish in the vegetation. However, in the open water column the distribution of food sizes is truncated and this provides a competitive refuge for the bluegill which handles small foods more efficiently. The bluegill appears to be more flexible in its habitat use while the green sunfish is more aggressive and limited in the habitats utilized. Comparisons with studies of habitat shifts in salmonids suggest that the competitive mechanisms outlined are of general relevance in fish communities. Considerations of the relation between habitat structure, the correlated distribution of food sizes, and species morphology provides a framework for specifying the occurence of habitat shifts and which species of the interactive set will shift.","container-title":"Ecology","DOI":"10.2307/1936222","ISSN":"1939-9170","issue":"4","language":"en","note":"_eprint: https://onlinelibrary.wiley.com/doi/pdf/10.2307/1936222","page":"869-876","source":"Wiley Online Library","title":"Competition and Habitat Shift in Two Sunfishes (Centrarchidae)","volume":"58","author":[{"family":"Werner","given":"Earl E."},{"family":"Hall","given":"Donald J."}],"issued":{"date-parts":[["1977"]]}}}],"schema":"https://github.com/citation-style-language/schema/raw/master/csl-citation.json"} </w:instrText>
      </w:r>
      <w:r w:rsidR="006E1FF2">
        <w:rPr>
          <w:rFonts w:asciiTheme="majorHAnsi" w:hAnsiTheme="majorHAnsi" w:cstheme="majorHAnsi"/>
        </w:rPr>
        <w:fldChar w:fldCharType="separate"/>
      </w:r>
      <w:r w:rsidR="006E1FF2">
        <w:rPr>
          <w:rFonts w:asciiTheme="majorHAnsi" w:hAnsiTheme="majorHAnsi" w:cstheme="majorHAnsi"/>
          <w:noProof/>
        </w:rPr>
        <w:t>(Werner &amp; Hall, 1977)</w:t>
      </w:r>
      <w:r w:rsidR="006E1FF2">
        <w:rPr>
          <w:rFonts w:asciiTheme="majorHAnsi" w:hAnsiTheme="majorHAnsi" w:cstheme="majorHAnsi"/>
        </w:rPr>
        <w:fldChar w:fldCharType="end"/>
      </w:r>
      <w:r w:rsidR="006E1FF2">
        <w:rPr>
          <w:rFonts w:asciiTheme="majorHAnsi" w:hAnsiTheme="majorHAnsi" w:cstheme="majorHAnsi"/>
        </w:rPr>
        <w:t xml:space="preserve">, ce qui pourrait expliquer des taux d’infection différents </w:t>
      </w:r>
      <w:r w:rsidR="00C13C27" w:rsidRPr="00A13865">
        <w:rPr>
          <w:rFonts w:asciiTheme="majorHAnsi" w:hAnsiTheme="majorHAnsi" w:cstheme="majorHAnsi"/>
        </w:rPr>
        <w:t>par modification de la probabilité</w:t>
      </w:r>
      <w:r w:rsidR="006E1FF2" w:rsidRPr="00A13865">
        <w:rPr>
          <w:rFonts w:asciiTheme="majorHAnsi" w:hAnsiTheme="majorHAnsi" w:cstheme="majorHAnsi"/>
        </w:rPr>
        <w:t xml:space="preserve"> d’infection.</w:t>
      </w:r>
      <w:r w:rsidR="006E1FF2" w:rsidRPr="00A13865">
        <w:rPr>
          <w:rFonts w:ascii="Garamond" w:hAnsi="Garamond"/>
        </w:rPr>
        <w:t xml:space="preserve"> </w:t>
      </w:r>
      <w:r w:rsidR="00B74564" w:rsidRPr="00A13865">
        <w:rPr>
          <w:rFonts w:asciiTheme="majorHAnsi" w:hAnsiTheme="majorHAnsi" w:cstheme="majorHAnsi"/>
        </w:rPr>
        <w:fldChar w:fldCharType="begin"/>
      </w:r>
      <w:r w:rsidR="00CE0C9C" w:rsidRPr="00A13865">
        <w:rPr>
          <w:rFonts w:asciiTheme="majorHAnsi" w:hAnsiTheme="majorHAnsi" w:cstheme="majorHAnsi"/>
        </w:rPr>
        <w:instrText xml:space="preserve"> ADDIN ZOTERO_ITEM CSL_CITATION {"citationID":"PpiZbteV","properties":{"formattedCitation":"(Filion et al., 2019)","plainCitation":"(Filion et al., 2019)","dontUpdate":true,"noteIndex":0},"citationItems":[{"id":9248,"uris":["http://zotero.org/groups/2585270/items/L2GZH3RQ"],"itemData":{"id":9248,"type":"article-journal","abstract":"Both biotic and abiotic factors have been invoked to explain the large variations observed in the prevalence and abundance of parasites in aquatic ecosystems. However, we have only a poor knowledge of the potential interplay among these factors in natural systems. It is, therefore, important to analyze the effects of multiple potential environmental drivers together to get an integrated view of their influence on the prevalence and abundance of parasites. To this end, we selected two genera of digenean trematode parasites that require at least two hosts to complete their life cycle and use two different transmission strategies. Crepidostomum moves through a trophic pathway via consumption of infected prey by the host, while Apophallus infects its hosts via direct penetration of their skin. This study was conducted in 23 Canadian Shield lakes exhibiting orthogonal gradients of biotic (fish species richness and biomass) and abiotic (morphometry, physico-chemical) variables. We quantified prevalence and abundance of these parasites in the skin and intestine of brook charr (Salvelinus fontinalis). Our results show that biotic factors are key drivers of parasite abundance and prevalence, with Apophallus being negatively associated with the fish species richness–biomass gradient, and Crepidostomum responding more to identity of host than to the diversity gradient. Among the abiotic variables, lake area was found to be positively related to both prevalence and abundance in Apophallus. Our results suggest that taking into account the interplay of both biotic and abiotic factors is crucial for understanding patterns of parasite transmission success in boreal lakes.","container-title":"Oecologia","DOI":"10.1007/s00442-019-04447-4","ISSN":"1432-1939","issue":"4","journalAbbreviation":"Oecologia","language":"en","page":"879-889","source":"Springer Link","title":"Alternative host identity and lake morphometry drive trematode transmission in brook charr","volume":"190","author":[{"family":"Filion","given":"Antoine"},{"family":"Rainville","given":"Vincent"},{"family":"Pépino","given":"Marc"},{"family":"Bertolo","given":"Andrea"},{"family":"Magnan","given":"Pierre"}],"issued":{"date-parts":[["2019",8,1]]}}}],"schema":"https://github.com/citation-style-language/schema/raw/master/csl-citation.json"} </w:instrText>
      </w:r>
      <w:r w:rsidR="00B74564" w:rsidRPr="00A13865">
        <w:rPr>
          <w:rFonts w:asciiTheme="majorHAnsi" w:hAnsiTheme="majorHAnsi" w:cstheme="majorHAnsi"/>
        </w:rPr>
        <w:fldChar w:fldCharType="separate"/>
      </w:r>
      <w:r w:rsidR="00B74564" w:rsidRPr="00A13865">
        <w:rPr>
          <w:rFonts w:asciiTheme="majorHAnsi" w:hAnsiTheme="majorHAnsi" w:cstheme="majorHAnsi"/>
          <w:noProof/>
        </w:rPr>
        <w:t>Filion et al., (2019)</w:t>
      </w:r>
      <w:r w:rsidR="00B74564" w:rsidRPr="00A13865">
        <w:rPr>
          <w:rFonts w:asciiTheme="majorHAnsi" w:hAnsiTheme="majorHAnsi" w:cstheme="majorHAnsi"/>
        </w:rPr>
        <w:fldChar w:fldCharType="end"/>
      </w:r>
      <w:r w:rsidR="00B74564" w:rsidRPr="00A13865">
        <w:rPr>
          <w:rFonts w:asciiTheme="majorHAnsi" w:hAnsiTheme="majorHAnsi" w:cstheme="majorHAnsi"/>
        </w:rPr>
        <w:t xml:space="preserve"> ont également noté que le type de communauté (avec ou sans compétiteurs) était un bon prédicteur de l’abondance et la prévalence de deux genres de trématodes (</w:t>
      </w:r>
      <w:proofErr w:type="spellStart"/>
      <w:r w:rsidR="00B74564" w:rsidRPr="00A13865">
        <w:rPr>
          <w:rFonts w:asciiTheme="majorHAnsi" w:hAnsiTheme="majorHAnsi" w:cstheme="majorHAnsi"/>
          <w:i/>
          <w:iCs/>
        </w:rPr>
        <w:t>Crepidostomum</w:t>
      </w:r>
      <w:proofErr w:type="spellEnd"/>
      <w:r w:rsidR="00B74564" w:rsidRPr="00A13865">
        <w:rPr>
          <w:rFonts w:asciiTheme="majorHAnsi" w:hAnsiTheme="majorHAnsi" w:cstheme="majorHAnsi"/>
          <w:i/>
          <w:iCs/>
        </w:rPr>
        <w:t xml:space="preserve"> </w:t>
      </w:r>
      <w:r w:rsidR="00B74564" w:rsidRPr="00A13865">
        <w:rPr>
          <w:rFonts w:asciiTheme="majorHAnsi" w:hAnsiTheme="majorHAnsi" w:cstheme="majorHAnsi"/>
        </w:rPr>
        <w:t xml:space="preserve">et </w:t>
      </w:r>
      <w:proofErr w:type="spellStart"/>
      <w:r w:rsidR="00B74564" w:rsidRPr="00A13865">
        <w:rPr>
          <w:rFonts w:asciiTheme="majorHAnsi" w:hAnsiTheme="majorHAnsi" w:cstheme="majorHAnsi"/>
          <w:i/>
          <w:iCs/>
        </w:rPr>
        <w:t>Apophallus</w:t>
      </w:r>
      <w:proofErr w:type="spellEnd"/>
      <w:r w:rsidR="00B74564" w:rsidRPr="00A13865">
        <w:rPr>
          <w:rFonts w:asciiTheme="majorHAnsi" w:hAnsiTheme="majorHAnsi" w:cstheme="majorHAnsi"/>
        </w:rPr>
        <w:t>) chez l’omble de fontaine (</w:t>
      </w:r>
      <w:proofErr w:type="spellStart"/>
      <w:r w:rsidR="00B74564" w:rsidRPr="00A13865">
        <w:rPr>
          <w:rFonts w:asciiTheme="majorHAnsi" w:hAnsiTheme="majorHAnsi" w:cstheme="majorHAnsi"/>
          <w:i/>
          <w:iCs/>
        </w:rPr>
        <w:t>Salvelinus</w:t>
      </w:r>
      <w:proofErr w:type="spellEnd"/>
      <w:r w:rsidR="00B74564" w:rsidRPr="00A13865">
        <w:rPr>
          <w:rFonts w:asciiTheme="majorHAnsi" w:hAnsiTheme="majorHAnsi" w:cstheme="majorHAnsi"/>
          <w:i/>
          <w:iCs/>
        </w:rPr>
        <w:t xml:space="preserve"> </w:t>
      </w:r>
      <w:proofErr w:type="spellStart"/>
      <w:r w:rsidR="00B74564" w:rsidRPr="00A13865">
        <w:rPr>
          <w:rFonts w:asciiTheme="majorHAnsi" w:hAnsiTheme="majorHAnsi" w:cstheme="majorHAnsi"/>
          <w:i/>
          <w:iCs/>
        </w:rPr>
        <w:t>fontinalis</w:t>
      </w:r>
      <w:proofErr w:type="spellEnd"/>
      <w:r w:rsidR="00B74564" w:rsidRPr="00A13865">
        <w:rPr>
          <w:rFonts w:asciiTheme="majorHAnsi" w:hAnsiTheme="majorHAnsi" w:cstheme="majorHAnsi"/>
        </w:rPr>
        <w:t xml:space="preserve">). </w:t>
      </w:r>
      <w:r w:rsidR="002B7643" w:rsidRPr="00A13865">
        <w:rPr>
          <w:rFonts w:asciiTheme="majorHAnsi" w:hAnsiTheme="majorHAnsi" w:cstheme="majorHAnsi"/>
        </w:rPr>
        <w:t xml:space="preserve">Ce genre d’effet a également été observé chez des ectoparasites, où la prévalence et l’abondance de </w:t>
      </w:r>
      <w:proofErr w:type="spellStart"/>
      <w:r w:rsidR="002B7643" w:rsidRPr="00A13865">
        <w:rPr>
          <w:rFonts w:asciiTheme="majorHAnsi" w:hAnsiTheme="majorHAnsi" w:cstheme="majorHAnsi"/>
        </w:rPr>
        <w:t>Monogenea</w:t>
      </w:r>
      <w:proofErr w:type="spellEnd"/>
      <w:r w:rsidR="002B7643" w:rsidRPr="00A13865">
        <w:rPr>
          <w:rFonts w:asciiTheme="majorHAnsi" w:hAnsiTheme="majorHAnsi" w:cstheme="majorHAnsi"/>
        </w:rPr>
        <w:t xml:space="preserve"> diminuaient lorsque les poissons se trouvaient dans un groupe mélangé avec d’autres espèces </w:t>
      </w:r>
      <w:r w:rsidR="002B7643" w:rsidRPr="00A13865">
        <w:rPr>
          <w:rFonts w:asciiTheme="majorHAnsi" w:hAnsiTheme="majorHAnsi" w:cstheme="majorHAnsi"/>
        </w:rPr>
        <w:fldChar w:fldCharType="begin"/>
      </w:r>
      <w:r w:rsidR="002B7643" w:rsidRPr="00A13865">
        <w:rPr>
          <w:rFonts w:asciiTheme="majorHAnsi" w:hAnsiTheme="majorHAnsi" w:cstheme="majorHAnsi"/>
        </w:rPr>
        <w:instrText xml:space="preserve"> ADDIN ZOTERO_ITEM CSL_CITATION {"citationID":"W5POVXzR","properties":{"formattedCitation":"(Dargent et al., 2013)","plainCitation":"(Dargent et al., 2013)","noteIndex":0},"citationItems":[{"id":3197,"uris":["http://zotero.org/groups/2585270/items/ZXRZXD2N"],"itemData":{"id":3197,"type":"article-journal","abstract":"Predation and parasitism are two of the most important sources of mortality in nature. By forming groups, individuals can gain protection against predators but may increase their risk of being infected with contagious parasites. Animals might resolve this conflict by forming mixed-species groups thereby reducing the costs associated with parasites through a relative decrease in available hosts. We tested this hypothesis in a system with two closely related poeciliid fishes (Poecilia reticulata and Poecilia picta) and their host-specific monogenean ectoparasites (Gyrodactylus spp.) in Trinidad. Fish from three different rivers were sampled from single and mixed-species groups, measured and scanned for Gyrodactylus. The presence and abundance of Gyrodactylus were lower when fish of both species were part of mixed-species groups relative to single-species groups. This is consistent with the hypothesis that mixed-species groups provide a level of protection against contagious parasites. We discuss the importance of potentially confounding factors such as salinity and individual fish size.","container-title":"PLoS ONE","DOI":"10.1371/journal.pone.0056789","ISSN":"1932-6203","issue":"2","journalAbbreviation":"PLoS ONE","language":"en","page":"e56789","source":"DOI.org (Crossref)","title":"Can Mixed-Species Groups Reduce Individual Parasite Load? A Field Test with Two Closely Related Poeciliid Fishes (Poecilia reticulata and Poecilia picta)","title-short":"Can Mixed-Species Groups Reduce Individual Parasite Load?","volume":"8","author":[{"family":"Dargent","given":"Felipe"},{"family":"Torres-Dowdall","given":"Julián"},{"family":"Scott","given":"Marilyn E."},{"family":"Ramnarine","given":"Indar"},{"family":"Fussmann","given":"Gregor F."}],"editor":[{"family":"Mappes","given":"Tapio"}],"issued":{"date-parts":[["2013",2,20]]}}}],"schema":"https://github.com/citation-style-language/schema/raw/master/csl-citation.json"} </w:instrText>
      </w:r>
      <w:r w:rsidR="002B7643" w:rsidRPr="00A13865">
        <w:rPr>
          <w:rFonts w:asciiTheme="majorHAnsi" w:hAnsiTheme="majorHAnsi" w:cstheme="majorHAnsi"/>
        </w:rPr>
        <w:fldChar w:fldCharType="separate"/>
      </w:r>
      <w:r w:rsidR="002B7643" w:rsidRPr="00A13865">
        <w:rPr>
          <w:rFonts w:asciiTheme="majorHAnsi" w:hAnsiTheme="majorHAnsi" w:cstheme="majorHAnsi"/>
          <w:noProof/>
        </w:rPr>
        <w:t>(Dargent et al., 2013)</w:t>
      </w:r>
      <w:r w:rsidR="002B7643" w:rsidRPr="00A13865">
        <w:rPr>
          <w:rFonts w:asciiTheme="majorHAnsi" w:hAnsiTheme="majorHAnsi" w:cstheme="majorHAnsi"/>
        </w:rPr>
        <w:fldChar w:fldCharType="end"/>
      </w:r>
      <w:r w:rsidR="002B7643" w:rsidRPr="00A13865">
        <w:rPr>
          <w:rFonts w:asciiTheme="majorHAnsi" w:hAnsiTheme="majorHAnsi" w:cstheme="majorHAnsi"/>
        </w:rPr>
        <w:t xml:space="preserve">. </w:t>
      </w:r>
      <w:r w:rsidR="003255AD" w:rsidRPr="00A13865">
        <w:rPr>
          <w:rFonts w:asciiTheme="majorHAnsi" w:hAnsiTheme="majorHAnsi" w:cstheme="majorHAnsi"/>
        </w:rPr>
        <w:t xml:space="preserve">La densité d’hôtes, strictement, serait aussi négativement associée à l’abondance de trématodes qui infecte deux espèces du genre </w:t>
      </w:r>
      <w:proofErr w:type="spellStart"/>
      <w:r w:rsidR="003255AD" w:rsidRPr="00A13865">
        <w:rPr>
          <w:rFonts w:asciiTheme="majorHAnsi" w:hAnsiTheme="majorHAnsi" w:cstheme="majorHAnsi"/>
          <w:i/>
          <w:iCs/>
        </w:rPr>
        <w:t>Lepomis</w:t>
      </w:r>
      <w:proofErr w:type="spellEnd"/>
      <w:r w:rsidR="003255AD" w:rsidRPr="00A13865">
        <w:rPr>
          <w:rFonts w:asciiTheme="majorHAnsi" w:hAnsiTheme="majorHAnsi" w:cstheme="majorHAnsi"/>
        </w:rPr>
        <w:t xml:space="preserve"> </w:t>
      </w:r>
      <w:r w:rsidR="003255AD" w:rsidRPr="00A13865">
        <w:rPr>
          <w:rFonts w:asciiTheme="majorHAnsi" w:hAnsiTheme="majorHAnsi" w:cstheme="majorHAnsi"/>
        </w:rPr>
        <w:fldChar w:fldCharType="begin"/>
      </w:r>
      <w:r w:rsidR="00CE0C9C" w:rsidRPr="00A13865">
        <w:rPr>
          <w:rFonts w:asciiTheme="majorHAnsi" w:hAnsiTheme="majorHAnsi" w:cstheme="majorHAnsi"/>
        </w:rPr>
        <w:instrText xml:space="preserve"> ADDIN ZOTERO_ITEM CSL_CITATION {"citationID":"otoeQXp5","properties":{"formattedCitation":"(Buck &amp; Lutterschmidt, 2017)","plainCitation":"(Buck &amp; Lutterschmidt, 2017)","noteIndex":0},"citationItems":[{"id":3430,"uris":["http://zotero.org/groups/2585270/items/5XUZQA2W"],"itemData":{"id":3430,"type":"article-journal","abstract":"The relationship between host density and parasitism depends on a parasite’s life history. The abundance of a directly transmitted contagious parasite should increase with host density, whereas the abundance of a directly transmitted parasite that seeks its host might decrease due to the encounter-dilution effect. For parasites with complex life cycles, previous studies have found no association between parasite abundance and host density. We tested the relationship between host density and metacercarial abundance of a trematode parasite (Posthodiplostomum minimum) in two species of centrarchid fishes (Lepomis macrochirus and L. auritus) from eight small creeks. We found that host density was negatively associated with parasite abundance. Thus, our study represents the first evidence of the encounter-dilution effect for a parasite with complex life cycle in a natural system. We also report a positive association between total P. minimum population abundance and Lepomis spp. density, indicating that at low host density, cercarial mortality could moderate the encounter-dilution effect.","container-title":"Hydrobiologia","DOI":"10.1007/s10750-016-2874-8","ISSN":"1573-5117","issue":"1","journalAbbreviation":"Hydrobiologia","language":"en","page":"201-210","source":"Springer Link","title":"Parasite abundance decreases with host density: evidence of the encounter-dilution effect for a parasite with a complex life cycle","title-short":"Parasite abundance decreases with host density","volume":"784","author":[{"family":"Buck","given":"Julia C."},{"family":"Lutterschmidt","given":"William I."}],"issued":{"date-parts":[["2017",1,1]]}}}],"schema":"https://github.com/citation-style-language/schema/raw/master/csl-citation.json"} </w:instrText>
      </w:r>
      <w:r w:rsidR="003255AD" w:rsidRPr="00A13865">
        <w:rPr>
          <w:rFonts w:asciiTheme="majorHAnsi" w:hAnsiTheme="majorHAnsi" w:cstheme="majorHAnsi"/>
        </w:rPr>
        <w:fldChar w:fldCharType="separate"/>
      </w:r>
      <w:r w:rsidR="003255AD" w:rsidRPr="00A13865">
        <w:rPr>
          <w:rFonts w:asciiTheme="majorHAnsi" w:hAnsiTheme="majorHAnsi" w:cstheme="majorHAnsi"/>
          <w:noProof/>
        </w:rPr>
        <w:t>(Buck &amp; Lutterschmidt, 2017)</w:t>
      </w:r>
      <w:r w:rsidR="003255AD" w:rsidRPr="00A13865">
        <w:rPr>
          <w:rFonts w:asciiTheme="majorHAnsi" w:hAnsiTheme="majorHAnsi" w:cstheme="majorHAnsi"/>
        </w:rPr>
        <w:fldChar w:fldCharType="end"/>
      </w:r>
      <w:r w:rsidR="002B7643" w:rsidRPr="00A13865">
        <w:rPr>
          <w:rFonts w:asciiTheme="majorHAnsi" w:hAnsiTheme="majorHAnsi" w:cstheme="majorHAnsi"/>
        </w:rPr>
        <w:t>, ce qui appuie un effet de dilution par diminution du taux de rencontre entre le parasite et son hôte</w:t>
      </w:r>
      <w:r w:rsidR="003255AD" w:rsidRPr="00A13865">
        <w:rPr>
          <w:rFonts w:asciiTheme="majorHAnsi" w:hAnsiTheme="majorHAnsi" w:cstheme="majorHAnsi"/>
        </w:rPr>
        <w:t>.</w:t>
      </w:r>
    </w:p>
    <w:p w14:paraId="1171B64E" w14:textId="77777777" w:rsidR="00681A93" w:rsidRDefault="00681A93" w:rsidP="005F14DE">
      <w:pPr>
        <w:spacing w:line="360" w:lineRule="auto"/>
        <w:jc w:val="both"/>
        <w:rPr>
          <w:rFonts w:asciiTheme="majorHAnsi" w:hAnsiTheme="majorHAnsi" w:cstheme="majorHAnsi"/>
        </w:rPr>
      </w:pPr>
    </w:p>
    <w:p w14:paraId="4753A184" w14:textId="133AD9A5" w:rsidR="00A13865" w:rsidRDefault="00A13865" w:rsidP="00A13865">
      <w:pPr>
        <w:pStyle w:val="Titre3"/>
      </w:pPr>
      <w:r>
        <w:t>5.</w:t>
      </w:r>
      <w:r w:rsidR="003D7A8B">
        <w:t>4</w:t>
      </w:r>
      <w:r>
        <w:t>.2. Qualité de l’eau</w:t>
      </w:r>
    </w:p>
    <w:p w14:paraId="1E4A8971" w14:textId="77777777" w:rsidR="00A13865" w:rsidRPr="00A13865" w:rsidRDefault="00A13865" w:rsidP="00A13865"/>
    <w:p w14:paraId="2F92C960" w14:textId="03DA23C6" w:rsidR="00EF7C4D" w:rsidRDefault="00681A93" w:rsidP="00A13865">
      <w:pPr>
        <w:spacing w:line="360" w:lineRule="auto"/>
        <w:ind w:firstLine="708"/>
        <w:jc w:val="both"/>
        <w:rPr>
          <w:rFonts w:asciiTheme="majorHAnsi" w:hAnsiTheme="majorHAnsi" w:cstheme="majorHAnsi"/>
        </w:rPr>
      </w:pPr>
      <w:r w:rsidRPr="00263294">
        <w:rPr>
          <w:rFonts w:asciiTheme="majorHAnsi" w:hAnsiTheme="majorHAnsi" w:cstheme="majorHAnsi"/>
        </w:rPr>
        <w:t>L</w:t>
      </w:r>
      <w:r w:rsidR="00B64393" w:rsidRPr="00263294">
        <w:rPr>
          <w:rFonts w:asciiTheme="majorHAnsi" w:hAnsiTheme="majorHAnsi" w:cstheme="majorHAnsi"/>
        </w:rPr>
        <w:t>a qualité de l’eau</w:t>
      </w:r>
      <w:r w:rsidRPr="00263294">
        <w:rPr>
          <w:rFonts w:asciiTheme="majorHAnsi" w:hAnsiTheme="majorHAnsi" w:cstheme="majorHAnsi"/>
        </w:rPr>
        <w:t xml:space="preserve"> </w:t>
      </w:r>
      <w:r w:rsidR="00B64393" w:rsidRPr="00263294">
        <w:rPr>
          <w:rFonts w:asciiTheme="majorHAnsi" w:hAnsiTheme="majorHAnsi" w:cstheme="majorHAnsi"/>
        </w:rPr>
        <w:t xml:space="preserve">(i.e., </w:t>
      </w:r>
      <w:r w:rsidRPr="00263294">
        <w:rPr>
          <w:rFonts w:asciiTheme="majorHAnsi" w:hAnsiTheme="majorHAnsi" w:cstheme="majorHAnsi"/>
        </w:rPr>
        <w:t>caractéristiques physico-chimiques et organiques de l’eau</w:t>
      </w:r>
      <w:r w:rsidR="00B64393" w:rsidRPr="00263294">
        <w:rPr>
          <w:rFonts w:asciiTheme="majorHAnsi" w:hAnsiTheme="majorHAnsi" w:cstheme="majorHAnsi"/>
        </w:rPr>
        <w:t>)</w:t>
      </w:r>
      <w:r w:rsidRPr="00263294">
        <w:rPr>
          <w:rFonts w:asciiTheme="majorHAnsi" w:hAnsiTheme="majorHAnsi" w:cstheme="majorHAnsi"/>
        </w:rPr>
        <w:t xml:space="preserve"> peu</w:t>
      </w:r>
      <w:r w:rsidR="00B64393" w:rsidRPr="00263294">
        <w:rPr>
          <w:rFonts w:asciiTheme="majorHAnsi" w:hAnsiTheme="majorHAnsi" w:cstheme="majorHAnsi"/>
        </w:rPr>
        <w:t>t</w:t>
      </w:r>
      <w:r w:rsidRPr="00263294">
        <w:rPr>
          <w:rFonts w:asciiTheme="majorHAnsi" w:hAnsiTheme="majorHAnsi" w:cstheme="majorHAnsi"/>
        </w:rPr>
        <w:t xml:space="preserve"> également </w:t>
      </w:r>
      <w:r w:rsidR="00B64393" w:rsidRPr="00263294">
        <w:rPr>
          <w:rFonts w:asciiTheme="majorHAnsi" w:hAnsiTheme="majorHAnsi" w:cstheme="majorHAnsi"/>
        </w:rPr>
        <w:t xml:space="preserve">agir en tant que moteur d’infection dans les systèmes aquatiques. D’une part, ces facteurs peuvent agir indirectement en affectant la susceptibilité des </w:t>
      </w:r>
      <w:r w:rsidR="00C13C27">
        <w:rPr>
          <w:rFonts w:asciiTheme="majorHAnsi" w:hAnsiTheme="majorHAnsi" w:cstheme="majorHAnsi"/>
        </w:rPr>
        <w:t>individus</w:t>
      </w:r>
      <w:r w:rsidR="00B64393" w:rsidRPr="00263294">
        <w:rPr>
          <w:rFonts w:asciiTheme="majorHAnsi" w:hAnsiTheme="majorHAnsi" w:cstheme="majorHAnsi"/>
        </w:rPr>
        <w:t xml:space="preserve"> à l’infection. Par exemple, les poissons vivants dans des eaux polluées seraient davantage parasités, potentiellement en raison d’une diminution de leur immunocompétence</w:t>
      </w:r>
      <w:r w:rsidR="005A467D" w:rsidRPr="00263294">
        <w:rPr>
          <w:rFonts w:asciiTheme="majorHAnsi" w:hAnsiTheme="majorHAnsi" w:cstheme="majorHAnsi"/>
        </w:rPr>
        <w:t xml:space="preserve"> </w:t>
      </w:r>
      <w:r w:rsidR="005A467D" w:rsidRPr="00263294">
        <w:rPr>
          <w:rFonts w:asciiTheme="majorHAnsi" w:hAnsiTheme="majorHAnsi" w:cstheme="majorHAnsi"/>
        </w:rPr>
        <w:fldChar w:fldCharType="begin"/>
      </w:r>
      <w:r w:rsidR="005A467D" w:rsidRPr="00263294">
        <w:rPr>
          <w:rFonts w:asciiTheme="majorHAnsi" w:hAnsiTheme="majorHAnsi" w:cstheme="majorHAnsi"/>
        </w:rPr>
        <w:instrText xml:space="preserve"> ADDIN ZOTERO_ITEM CSL_CITATION {"citationID":"gkgSLwfE","properties":{"formattedCitation":"(Poulin, 1992)","plainCitation":"(Poulin, 1992)","noteIndex":0},"citationItems":[{"id":2110,"uris":["http://zotero.org/groups/2585270/items/SAQX5XCL"],"itemData":{"id":2110,"type":"article-journal","abstract":"As aquatic habitats throughout the world are increasingly contaminated with toxic chemicals, toxicologist strive to determine what impact these substances will have an biological systems. So far, the effects of this type of pollution on fish parasites has received little attention, despite their important status as determinants of fish health. Robert Poulin discusses the many ways in which toxic pollution may affect infections of metazoan parasited in freshwater fish. Efects on fish immunity, parasites survival and intermediate host populations are not independent, and currently the outcome of toxic pollution and parasitism in fish is impossible to predict. Future research will have to answer several questions if we are to understand and forecast pollution-mediated changes in parasitism, an urgent challenge for ecotoxicologists and fish parasitologists alike.","container-title":"Parasitology Today","DOI":"10.1016/0169-4758(92)90090-O","ISSN":"0169-4758","issue":"2","journalAbbreviation":"Parasitology Today","language":"en","page":"58-61","source":"ScienceDirect","title":"Toxic pollution and parasitism in freshwater fish","volume":"8","author":[{"family":"Poulin","given":"R."}],"issued":{"date-parts":[["1992",2,1]]}}}],"schema":"https://github.com/citation-style-language/schema/raw/master/csl-citation.json"} </w:instrText>
      </w:r>
      <w:r w:rsidR="005A467D" w:rsidRPr="00263294">
        <w:rPr>
          <w:rFonts w:asciiTheme="majorHAnsi" w:hAnsiTheme="majorHAnsi" w:cstheme="majorHAnsi"/>
        </w:rPr>
        <w:fldChar w:fldCharType="separate"/>
      </w:r>
      <w:r w:rsidR="005A467D" w:rsidRPr="00263294">
        <w:rPr>
          <w:rFonts w:asciiTheme="majorHAnsi" w:hAnsiTheme="majorHAnsi" w:cstheme="majorHAnsi"/>
          <w:noProof/>
        </w:rPr>
        <w:t>(Poulin, 1992)</w:t>
      </w:r>
      <w:r w:rsidR="005A467D" w:rsidRPr="00263294">
        <w:rPr>
          <w:rFonts w:asciiTheme="majorHAnsi" w:hAnsiTheme="majorHAnsi" w:cstheme="majorHAnsi"/>
        </w:rPr>
        <w:fldChar w:fldCharType="end"/>
      </w:r>
      <w:r w:rsidR="005A467D" w:rsidRPr="00263294">
        <w:rPr>
          <w:rFonts w:asciiTheme="majorHAnsi" w:hAnsiTheme="majorHAnsi" w:cstheme="majorHAnsi"/>
        </w:rPr>
        <w:t>. En infectant expérimentalement des saumons Chinook (</w:t>
      </w:r>
      <w:proofErr w:type="spellStart"/>
      <w:r w:rsidR="005A467D" w:rsidRPr="00263294">
        <w:rPr>
          <w:rFonts w:asciiTheme="majorHAnsi" w:hAnsiTheme="majorHAnsi" w:cstheme="majorHAnsi"/>
        </w:rPr>
        <w:t>Oncorhynchus</w:t>
      </w:r>
      <w:proofErr w:type="spellEnd"/>
      <w:r w:rsidR="005A467D" w:rsidRPr="00263294">
        <w:rPr>
          <w:rFonts w:asciiTheme="majorHAnsi" w:hAnsiTheme="majorHAnsi" w:cstheme="majorHAnsi"/>
        </w:rPr>
        <w:t xml:space="preserve"> </w:t>
      </w:r>
      <w:proofErr w:type="spellStart"/>
      <w:r w:rsidR="005A467D" w:rsidRPr="00263294">
        <w:rPr>
          <w:rFonts w:asciiTheme="majorHAnsi" w:hAnsiTheme="majorHAnsi" w:cstheme="majorHAnsi"/>
        </w:rPr>
        <w:t>tshawytscha</w:t>
      </w:r>
      <w:proofErr w:type="spellEnd"/>
      <w:r w:rsidR="005A467D" w:rsidRPr="00263294">
        <w:rPr>
          <w:rFonts w:asciiTheme="majorHAnsi" w:hAnsiTheme="majorHAnsi" w:cstheme="majorHAnsi"/>
        </w:rPr>
        <w:t xml:space="preserve">) avec une espèce de trématode, </w:t>
      </w:r>
      <w:r w:rsidR="005A467D" w:rsidRPr="00263294">
        <w:rPr>
          <w:rFonts w:asciiTheme="majorHAnsi" w:hAnsiTheme="majorHAnsi" w:cstheme="majorHAnsi"/>
        </w:rPr>
        <w:fldChar w:fldCharType="begin"/>
      </w:r>
      <w:r w:rsidR="006E1FF2">
        <w:rPr>
          <w:rFonts w:asciiTheme="majorHAnsi" w:hAnsiTheme="majorHAnsi" w:cstheme="majorHAnsi"/>
        </w:rPr>
        <w:instrText xml:space="preserve"> ADDIN ZOTERO_ITEM CSL_CITATION {"citationID":"SDsqx8xd","properties":{"formattedCitation":"(Jacobson et al., 2003)","plainCitation":"(Jacobson et al., 2003)","dontUpdate":true,"noteIndex":0},"citationItems":[{"id":2104,"uris":["http://zotero.org/groups/2585270/items/M59PNI3W"],"itemData":{"id":2104,"type":"article-journal","abstract":"Previous studies have shown that juvenile chinook salmon Oncorhynchus tshawytscha exposed in the field or the laboratory to polychlorinated biphenyls (PCBs), an anthropogenic stressor, are immunosuppressed. It is not known whether simultaneous exposure to natural stressors can increase this immunosuppression. To examine the effects of natural and anthropogenic stressors on immune function, we infected juvenile chinook salmon with metacercariae of the trematode Nanophyetus salmincola by exposing the fish to infected freshwater snails Juga plicifera. Infected (&gt;300 metacercariae per fish) and noninfected salmon were then injected with either the commercial PCB mixture Aroclor 1254 or an acetone–emulphor carrier. B cell function was examined by in vitro hemolytic plaque-forming cell (PFC) assay. Nanophyetus salmincola infection resulted in significantly lower anterior kidney primary PFCs and lower splenic secondary PFCs. The combination of N. salmincola infection and Aroclor 1254 exposure caused a lower anterior kidney primary PFC response than did either stressor alone. The immune function of juvenile chinook salmon was also measured by challenging them with the marine bacterium Listonella anguillarum (formerly known as Vibrio anguillarum). Fish infected with N. salmincola had higher mortalities than noninfected fish when challenged with L. anguillarum. These experiments demonstrated that N. salmincola infection in juvenile chinook salmon can impair immune function and disease resistance. The findings also show that in combination these natural and anthropogenic stressors can have a greater negative effect on salmon health than either stressor alone.","container-title":"Journal of Aquatic Animal Health","DOI":"10.1577/1548-8667(2003)015&lt;0001:CEONAA&gt;2.0.CO;2","journalAbbreviation":"Journal of Aquatic Animal Health","page":"1-12","source":"ResearchGate","title":"Cumulative Effects of Natural and Anthropogenic Stress on Immune Function and Disease Resistance in Juvenile Chinook Salmon","volume":"15","author":[{"family":"Jacobson","given":"Kym"},{"family":"Arkoosh","given":"Mary"},{"family":"Kagley","given":"Anna"},{"family":"Clemons","given":"Ethan"},{"family":"Collier","given":"Tracy"},{"family":"Casillas","given":"Edmundo"}],"issued":{"date-parts":[["2003",3,1]]}}}],"schema":"https://github.com/citation-style-language/schema/raw/master/csl-citation.json"} </w:instrText>
      </w:r>
      <w:r w:rsidR="005A467D" w:rsidRPr="00263294">
        <w:rPr>
          <w:rFonts w:asciiTheme="majorHAnsi" w:hAnsiTheme="majorHAnsi" w:cstheme="majorHAnsi"/>
        </w:rPr>
        <w:fldChar w:fldCharType="separate"/>
      </w:r>
      <w:r w:rsidR="005A467D" w:rsidRPr="00263294">
        <w:rPr>
          <w:rFonts w:asciiTheme="majorHAnsi" w:hAnsiTheme="majorHAnsi" w:cstheme="majorHAnsi"/>
          <w:noProof/>
        </w:rPr>
        <w:t>Jacobson et al. (2003)</w:t>
      </w:r>
      <w:r w:rsidR="005A467D" w:rsidRPr="00263294">
        <w:rPr>
          <w:rFonts w:asciiTheme="majorHAnsi" w:hAnsiTheme="majorHAnsi" w:cstheme="majorHAnsi"/>
        </w:rPr>
        <w:fldChar w:fldCharType="end"/>
      </w:r>
      <w:r w:rsidR="005A467D" w:rsidRPr="00263294">
        <w:rPr>
          <w:rFonts w:asciiTheme="majorHAnsi" w:hAnsiTheme="majorHAnsi" w:cstheme="majorHAnsi"/>
        </w:rPr>
        <w:t xml:space="preserve"> ont </w:t>
      </w:r>
      <w:r w:rsidR="00263294" w:rsidRPr="00263294">
        <w:rPr>
          <w:rFonts w:asciiTheme="majorHAnsi" w:hAnsiTheme="majorHAnsi" w:cstheme="majorHAnsi"/>
        </w:rPr>
        <w:t xml:space="preserve">mesuré </w:t>
      </w:r>
      <w:r w:rsidR="00C13C27">
        <w:rPr>
          <w:rFonts w:asciiTheme="majorHAnsi" w:hAnsiTheme="majorHAnsi" w:cstheme="majorHAnsi"/>
        </w:rPr>
        <w:t xml:space="preserve">une </w:t>
      </w:r>
      <w:r w:rsidR="00263294" w:rsidRPr="00263294">
        <w:rPr>
          <w:rFonts w:asciiTheme="majorHAnsi" w:hAnsiTheme="majorHAnsi" w:cstheme="majorHAnsi"/>
        </w:rPr>
        <w:t xml:space="preserve">diminution </w:t>
      </w:r>
      <w:r w:rsidR="005A467D" w:rsidRPr="00263294">
        <w:rPr>
          <w:rFonts w:asciiTheme="majorHAnsi" w:hAnsiTheme="majorHAnsi" w:cstheme="majorHAnsi"/>
        </w:rPr>
        <w:t>des fonctions immunitaires</w:t>
      </w:r>
      <w:r w:rsidR="00C13C27">
        <w:rPr>
          <w:rFonts w:asciiTheme="majorHAnsi" w:hAnsiTheme="majorHAnsi" w:cstheme="majorHAnsi"/>
        </w:rPr>
        <w:t>,</w:t>
      </w:r>
      <w:r w:rsidR="00263294" w:rsidRPr="00263294">
        <w:rPr>
          <w:rFonts w:asciiTheme="majorHAnsi" w:hAnsiTheme="majorHAnsi" w:cstheme="majorHAnsi"/>
        </w:rPr>
        <w:t xml:space="preserve"> et cet effet était renforcé lorsque les poissons étaient injectés avec un mélange de </w:t>
      </w:r>
      <w:proofErr w:type="spellStart"/>
      <w:r w:rsidR="00263294">
        <w:rPr>
          <w:rFonts w:asciiTheme="majorHAnsi" w:hAnsiTheme="majorHAnsi" w:cstheme="majorHAnsi"/>
        </w:rPr>
        <w:t>b</w:t>
      </w:r>
      <w:r w:rsidR="00263294" w:rsidRPr="00263294">
        <w:rPr>
          <w:rFonts w:asciiTheme="majorHAnsi" w:hAnsiTheme="majorHAnsi" w:cstheme="majorHAnsi"/>
        </w:rPr>
        <w:t>iphényles</w:t>
      </w:r>
      <w:proofErr w:type="spellEnd"/>
      <w:r w:rsidR="00263294" w:rsidRPr="00263294">
        <w:rPr>
          <w:rFonts w:asciiTheme="majorHAnsi" w:hAnsiTheme="majorHAnsi" w:cstheme="majorHAnsi"/>
        </w:rPr>
        <w:t xml:space="preserve"> </w:t>
      </w:r>
      <w:proofErr w:type="spellStart"/>
      <w:r w:rsidR="00263294" w:rsidRPr="00263294">
        <w:rPr>
          <w:rFonts w:asciiTheme="majorHAnsi" w:hAnsiTheme="majorHAnsi" w:cstheme="majorHAnsi"/>
        </w:rPr>
        <w:t>polychlorés</w:t>
      </w:r>
      <w:proofErr w:type="spellEnd"/>
      <w:r w:rsidR="00263294">
        <w:rPr>
          <w:rFonts w:asciiTheme="majorHAnsi" w:hAnsiTheme="majorHAnsi" w:cstheme="majorHAnsi"/>
          <w:b/>
          <w:bCs/>
        </w:rPr>
        <w:t xml:space="preserve"> </w:t>
      </w:r>
      <w:r w:rsidR="00263294">
        <w:rPr>
          <w:rFonts w:asciiTheme="majorHAnsi" w:hAnsiTheme="majorHAnsi" w:cstheme="majorHAnsi"/>
        </w:rPr>
        <w:t xml:space="preserve">(BPC). D’autre part, la qualité de l’eau peut affecter directement les parasites, ce qui mènerait à des variations de niveau d’infection. Par exemple, plusieurs métaux lourds réduisent la longévité et </w:t>
      </w:r>
      <w:r w:rsidR="00263294">
        <w:rPr>
          <w:rFonts w:asciiTheme="majorHAnsi" w:hAnsiTheme="majorHAnsi" w:cstheme="majorHAnsi"/>
        </w:rPr>
        <w:lastRenderedPageBreak/>
        <w:t xml:space="preserve">l’infectivité des cercaires </w:t>
      </w:r>
      <w:r w:rsidR="00024327">
        <w:rPr>
          <w:rFonts w:asciiTheme="majorHAnsi" w:hAnsiTheme="majorHAnsi" w:cstheme="majorHAnsi"/>
        </w:rPr>
        <w:t xml:space="preserve">de trématodes </w:t>
      </w:r>
      <w:r w:rsidR="00292F71">
        <w:rPr>
          <w:rFonts w:asciiTheme="majorHAnsi" w:hAnsiTheme="majorHAnsi" w:cstheme="majorHAnsi"/>
        </w:rPr>
        <w:fldChar w:fldCharType="begin"/>
      </w:r>
      <w:r w:rsidR="00292F71">
        <w:rPr>
          <w:rFonts w:asciiTheme="majorHAnsi" w:hAnsiTheme="majorHAnsi" w:cstheme="majorHAnsi"/>
        </w:rPr>
        <w:instrText xml:space="preserve"> ADDIN ZOTERO_ITEM CSL_CITATION {"citationID":"OpLX95aA","properties":{"formattedCitation":"(Pietrock &amp; Marcogliese, 2003; Poulin, 1992)","plainCitation":"(Pietrock &amp; Marcogliese, 2003; Poulin, 1992)","noteIndex":0},"citationItems":[{"id":2304,"uris":["http://zotero.org/groups/2585270/items/98CJGSFP"],"itemData":{"id":2304,"type":"article-journal","abstract":"During their free-living phases, endohelminths are directly exposed to environmental conditions in their respective macrohabitats. Both natural environmental factors and pollutants released into the environment through anthropogenic activities can influence the success of the free-living stages. This overview examines the effects of natural variables and pollutants on two specific properties (survival and infectivity) of free-living stages of endohelminths, mainly trematodes, while fully recognizing that other parasitic life history stages in addition to the hosts can also be affected. As most parasite pollution studies have been carried out in aquatic habitats, this paper focuses on parasites of aquatic or amphibious hosts.","container-title":"Trends in Parasitology","DOI":"10.1016/s1471-4922(03)00117-x","ISSN":"1471-4922","issue":"7","journalAbbreviation":"Trends Parasitol","language":"eng","note":"PMID: 12855379","page":"293-299","source":"PubMed","title":"Free-living endohelminth stages: at the mercy of environmental conditions","title-short":"Free-living endohelminth stages","volume":"19","author":[{"family":"Pietrock","given":"Michael"},{"family":"Marcogliese","given":"David J."}],"issued":{"date-parts":[["2003",7]]}}},{"id":2110,"uris":["http://zotero.org/groups/2585270/items/SAQX5XCL"],"itemData":{"id":2110,"type":"article-journal","abstract":"As aquatic habitats throughout the world are increasingly contaminated with toxic chemicals, toxicologist strive to determine what impact these substances will have an biological systems. So far, the effects of this type of pollution on fish parasites has received little attention, despite their important status as determinants of fish health. Robert Poulin discusses the many ways in which toxic pollution may affect infections of metazoan parasited in freshwater fish. Efects on fish immunity, parasites survival and intermediate host populations are not independent, and currently the outcome of toxic pollution and parasitism in fish is impossible to predict. Future research will have to answer several questions if we are to understand and forecast pollution-mediated changes in parasitism, an urgent challenge for ecotoxicologists and fish parasitologists alike.","container-title":"Parasitology Today","DOI":"10.1016/0169-4758(92)90090-O","ISSN":"0169-4758","issue":"2","journalAbbreviation":"Parasitology Today","language":"en","page":"58-61","source":"ScienceDirect","title":"Toxic pollution and parasitism in freshwater fish","volume":"8","author":[{"family":"Poulin","given":"R."}],"issued":{"date-parts":[["1992",2,1]]}}}],"schema":"https://github.com/citation-style-language/schema/raw/master/csl-citation.json"} </w:instrText>
      </w:r>
      <w:r w:rsidR="00292F71">
        <w:rPr>
          <w:rFonts w:asciiTheme="majorHAnsi" w:hAnsiTheme="majorHAnsi" w:cstheme="majorHAnsi"/>
        </w:rPr>
        <w:fldChar w:fldCharType="separate"/>
      </w:r>
      <w:r w:rsidR="00292F71">
        <w:rPr>
          <w:rFonts w:asciiTheme="majorHAnsi" w:hAnsiTheme="majorHAnsi" w:cstheme="majorHAnsi"/>
          <w:noProof/>
        </w:rPr>
        <w:t>(Pietrock &amp; Marcogliese, 2003; Poulin, 1992)</w:t>
      </w:r>
      <w:r w:rsidR="00292F71">
        <w:rPr>
          <w:rFonts w:asciiTheme="majorHAnsi" w:hAnsiTheme="majorHAnsi" w:cstheme="majorHAnsi"/>
        </w:rPr>
        <w:fldChar w:fldCharType="end"/>
      </w:r>
      <w:r w:rsidR="00292F71">
        <w:rPr>
          <w:rFonts w:asciiTheme="majorHAnsi" w:hAnsiTheme="majorHAnsi" w:cstheme="majorHAnsi"/>
        </w:rPr>
        <w:t xml:space="preserve">. Également, les augmentations de température de l’eau </w:t>
      </w:r>
      <w:r w:rsidR="00292F71">
        <w:rPr>
          <w:rFonts w:asciiTheme="majorHAnsi" w:hAnsiTheme="majorHAnsi" w:cstheme="majorHAnsi"/>
        </w:rPr>
        <w:fldChar w:fldCharType="begin"/>
      </w:r>
      <w:r w:rsidR="00292F71">
        <w:rPr>
          <w:rFonts w:asciiTheme="majorHAnsi" w:hAnsiTheme="majorHAnsi" w:cstheme="majorHAnsi"/>
        </w:rPr>
        <w:instrText xml:space="preserve"> ADDIN ZOTERO_ITEM CSL_CITATION {"citationID":"lUOcj051","properties":{"formattedCitation":"(Ford et al., 1998; Pechenik &amp; Fried, 1995)","plainCitation":"(Ford et al., 1998; Pechenik &amp; Fried, 1995)","noteIndex":0},"citationItems":[{"id":2321,"uris":["http://zotero.org/groups/2585270/items/8NDQZN7A"],"itemData":{"id":2321,"type":"article-journal","abstract":"Miracidia of Echinostoma caproni were exposed to solutions varying in salinity, pH, and temperature in 1 ml concavity slides. Half-lives of the miracidial populations were determined and longevity curves constructed to find maximum life spans of the miracidia in the different conditions. Control miracidia in aquarium water at pH 7.2 and 22 degrees C. had a half-life of 3.6 h and a maximum life span of 9 h. Miracidia of E. caproni were not very tolerant of saline solutions from 0.1% to 0.4%, the latter being lethal within an hour. A bimodal effect was found with exposure to aquarium water of varying pH, with a peak at pH 5 in acid solutions and pH 9 in alkaline solutions. Miracidia tolerated pH ranges from 3 to 11 exhibiting half-lives of 2.4 h or greater in these solutions. At lower than ambient temperatures, E. caproni miracidia lived longer, the greatest being a half-life of 5.0 h and a maximum life span of 15 h at 5 degrees C. At warmer temperatures, the half-life was reduced until lethality was reached at 40 degrees C. ANCOVA analysis of log transformed longevity curves supported the observation that in pH trials many miracidia survived initially with a major die-off after 3.3 h. The opposite trend of early die-off and gradual mortality of the survivors was supported in the temperature trials.","container-title":"Journal of Helminthology","DOI":"10.1017/s0022149x00016680","ISSN":"0022-149X","issue":"4","journalAbbreviation":"J Helminthol","language":"eng","note":"PMID: 9858629","page":"325-330","source":"PubMed","title":"The effects of salinity, pH and temperature on the half-life and longevity of Echinostoma caproni miracidia","volume":"72","author":[{"family":"Ford","given":"D. M."},{"family":"Nollen","given":"P. M."},{"family":"Romano","given":"M. A."}],"issued":{"date-parts":[["1998",12]]}}},{"id":2325,"uris":["http://zotero.org/groups/2585270/items/BBHSEXGL"],"itemData":{"id":2325,"type":"article-journal","abstract":"Trematode cercariae typically become unable to successfully infect a host many hours before they die. We examined the hypothesis that both time to 50% mortality and time to loss of infective capacity are controlled to the same degree by rates of energy expenditure, by determining the relative effects of temperature on both parameters. Infective capacity was assessed by exposing Echinostoma trivolvis cercariae of different ages to a suitable second intermediate host (the gastropod Biomphalaria glabrata) and counting 1–2 days later the number of metacercarial cysts formed. Temperature had a remarkably similar effect on time to 50% mortality and loss of infective capacity, supporting the hypothesis that both absolute and functional cercarial life-spans are limited by the rates at which energy stores are utilized.","container-title":"Parasitology","DOI":"10.1017/S0031182000081920","ISSN":"1469-8161, 0031-1820","issue":"3","language":"en","note":"publisher: Cambridge University Press","page":"373-378","source":"Cambridge University Press","title":"Effect of temperature on survival and infectivity of Echinostoma trivolvis cercariae: a test of the energy limitation hypothesis","title-short":"Effect of temperature on survival and infectivity of Echinostoma trivolvis cercariae","volume":"111","author":[{"family":"Pechenik","given":"J. A."},{"family":"Fried","given":"B."}],"issued":{"date-parts":[["1995",9]]}}}],"schema":"https://github.com/citation-style-language/schema/raw/master/csl-citation.json"} </w:instrText>
      </w:r>
      <w:r w:rsidR="00292F71">
        <w:rPr>
          <w:rFonts w:asciiTheme="majorHAnsi" w:hAnsiTheme="majorHAnsi" w:cstheme="majorHAnsi"/>
        </w:rPr>
        <w:fldChar w:fldCharType="separate"/>
      </w:r>
      <w:r w:rsidR="00292F71">
        <w:rPr>
          <w:rFonts w:asciiTheme="majorHAnsi" w:hAnsiTheme="majorHAnsi" w:cstheme="majorHAnsi"/>
          <w:noProof/>
        </w:rPr>
        <w:t>(Ford et al., 1998; Pechenik &amp; Fried, 1995)</w:t>
      </w:r>
      <w:r w:rsidR="00292F71">
        <w:rPr>
          <w:rFonts w:asciiTheme="majorHAnsi" w:hAnsiTheme="majorHAnsi" w:cstheme="majorHAnsi"/>
        </w:rPr>
        <w:fldChar w:fldCharType="end"/>
      </w:r>
      <w:r w:rsidR="00292F71">
        <w:rPr>
          <w:rFonts w:asciiTheme="majorHAnsi" w:hAnsiTheme="majorHAnsi" w:cstheme="majorHAnsi"/>
        </w:rPr>
        <w:t xml:space="preserve">, ainsi que les variations de pH </w:t>
      </w:r>
      <w:r w:rsidR="00292F71">
        <w:rPr>
          <w:rFonts w:asciiTheme="majorHAnsi" w:hAnsiTheme="majorHAnsi" w:cstheme="majorHAnsi"/>
        </w:rPr>
        <w:fldChar w:fldCharType="begin"/>
      </w:r>
      <w:r w:rsidR="00292F71">
        <w:rPr>
          <w:rFonts w:asciiTheme="majorHAnsi" w:hAnsiTheme="majorHAnsi" w:cstheme="majorHAnsi"/>
        </w:rPr>
        <w:instrText xml:space="preserve"> ADDIN ZOTERO_ITEM CSL_CITATION {"citationID":"cQDGx36M","properties":{"formattedCitation":"(Ford et al., 1998)","plainCitation":"(Ford et al., 1998)","noteIndex":0},"citationItems":[{"id":2321,"uris":["http://zotero.org/groups/2585270/items/8NDQZN7A"],"itemData":{"id":2321,"type":"article-journal","abstract":"Miracidia of Echinostoma caproni were exposed to solutions varying in salinity, pH, and temperature in 1 ml concavity slides. Half-lives of the miracidial populations were determined and longevity curves constructed to find maximum life spans of the miracidia in the different conditions. Control miracidia in aquarium water at pH 7.2 and 22 degrees C. had a half-life of 3.6 h and a maximum life span of 9 h. Miracidia of E. caproni were not very tolerant of saline solutions from 0.1% to 0.4%, the latter being lethal within an hour. A bimodal effect was found with exposure to aquarium water of varying pH, with a peak at pH 5 in acid solutions and pH 9 in alkaline solutions. Miracidia tolerated pH ranges from 3 to 11 exhibiting half-lives of 2.4 h or greater in these solutions. At lower than ambient temperatures, E. caproni miracidia lived longer, the greatest being a half-life of 5.0 h and a maximum life span of 15 h at 5 degrees C. At warmer temperatures, the half-life was reduced until lethality was reached at 40 degrees C. ANCOVA analysis of log transformed longevity curves supported the observation that in pH trials many miracidia survived initially with a major die-off after 3.3 h. The opposite trend of early die-off and gradual mortality of the survivors was supported in the temperature trials.","container-title":"Journal of Helminthology","DOI":"10.1017/s0022149x00016680","ISSN":"0022-149X","issue":"4","journalAbbreviation":"J Helminthol","language":"eng","note":"PMID: 9858629","page":"325-330","source":"PubMed","title":"The effects of salinity, pH and temperature on the half-life and longevity of Echinostoma caproni miracidia","volume":"72","author":[{"family":"Ford","given":"D. M."},{"family":"Nollen","given":"P. M."},{"family":"Romano","given":"M. A."}],"issued":{"date-parts":[["1998",12]]}}}],"schema":"https://github.com/citation-style-language/schema/raw/master/csl-citation.json"} </w:instrText>
      </w:r>
      <w:r w:rsidR="00292F71">
        <w:rPr>
          <w:rFonts w:asciiTheme="majorHAnsi" w:hAnsiTheme="majorHAnsi" w:cstheme="majorHAnsi"/>
        </w:rPr>
        <w:fldChar w:fldCharType="separate"/>
      </w:r>
      <w:r w:rsidR="00292F71">
        <w:rPr>
          <w:rFonts w:asciiTheme="majorHAnsi" w:hAnsiTheme="majorHAnsi" w:cstheme="majorHAnsi"/>
          <w:noProof/>
        </w:rPr>
        <w:t>(Ford et al., 1998)</w:t>
      </w:r>
      <w:r w:rsidR="00292F71">
        <w:rPr>
          <w:rFonts w:asciiTheme="majorHAnsi" w:hAnsiTheme="majorHAnsi" w:cstheme="majorHAnsi"/>
        </w:rPr>
        <w:fldChar w:fldCharType="end"/>
      </w:r>
      <w:r w:rsidR="00292F71">
        <w:rPr>
          <w:rFonts w:asciiTheme="majorHAnsi" w:hAnsiTheme="majorHAnsi" w:cstheme="majorHAnsi"/>
        </w:rPr>
        <w:t xml:space="preserve"> et de salinité </w:t>
      </w:r>
      <w:r w:rsidR="00292F71">
        <w:rPr>
          <w:rFonts w:asciiTheme="majorHAnsi" w:hAnsiTheme="majorHAnsi" w:cstheme="majorHAnsi"/>
        </w:rPr>
        <w:fldChar w:fldCharType="begin"/>
      </w:r>
      <w:r w:rsidR="00292F71">
        <w:rPr>
          <w:rFonts w:asciiTheme="majorHAnsi" w:hAnsiTheme="majorHAnsi" w:cstheme="majorHAnsi"/>
        </w:rPr>
        <w:instrText xml:space="preserve"> ADDIN ZOTERO_ITEM CSL_CITATION {"citationID":"5zR5V6o8","properties":{"formattedCitation":"(Donnelly et al., 1984; Ford et al., 1998)","plainCitation":"(Donnelly et al., 1984; Ford et al., 1998)","noteIndex":0},"citationItems":[{"id":2313,"uris":["http://zotero.org/groups/2585270/items/DDVP32NE"],"itemData":{"id":2313,"type":"article-journal","abstract":"Donnelly F. A., Appleton C. C. and Schutte C. H. J. 1984. The influence of salinity on the cercariae of three species of Schistosoma. International Journal for Parasitology14: 13–21. The effect of salinity on the longevity and infectivity of cercariae of Schistosoma mattheei, Schistosoma haematobium and Schistosoma mansoni was determined. No significant differences in cercarial longevity occurred (p &gt; 0.05) in low salinities (0–5.25%), whereas further increases in salinity resulted in progressive decreases in survival. In salinities </w:instrText>
      </w:r>
      <w:r w:rsidR="00292F71">
        <w:rPr>
          <w:rFonts w:ascii="Cambria Math" w:hAnsi="Cambria Math" w:cs="Cambria Math"/>
        </w:rPr>
        <w:instrText>≳</w:instrText>
      </w:r>
      <w:r w:rsidR="00292F71">
        <w:rPr>
          <w:rFonts w:asciiTheme="majorHAnsi" w:hAnsiTheme="majorHAnsi" w:cstheme="majorHAnsi"/>
        </w:rPr>
        <w:instrText xml:space="preserve"> 17.5%, cercariae were incapable of surviving for longer than 11 min. A maximum life-span of up to 122 h was recorded for some S. mattheei cercariae. Cercarial infectivity, as indicated by worm returns, was reduced progressively with increasing salinity up to a lethal limit of 10.5%. Differences in the salinity tolerance of the cercariae of the three species were discussed.","container-title":"International Journal for Parasitology","DOI":"10.1016/0020-7519(84)90005-5","ISSN":"0020-7519","issue":"1","journalAbbreviation":"International Journal for Parasitology","language":"en","page":"13-21","source":"ScienceDirect","title":"The influence of salinity on the cercariae of three species of Schistosoma","volume":"14","author":[{"family":"Donnelly","given":"F. A."},{"family":"Appleton","given":"C. C."},{"family":"Schutte","given":"C. H. J."}],"issued":{"date-parts":[["1984",2,1]]}}},{"id":2321,"uris":["http://zotero.org/groups/2585270/items/8NDQZN7A"],"itemData":{"id":2321,"type":"article-journal","abstract":"Miracidia of Echinostoma caproni were exposed to solutions varying in salinity, pH, and temperature in 1 ml concavity slides. Half-lives of the miracidial populations were determined and longevity curves constructed to find maximum life spans of the miracidia in the different conditions. Control miracidia in aquarium water at pH 7.2 and 22 degrees C. had a half-life of 3.6 h and a maximum life span of 9 h. Miracidia of E. caproni were not very tolerant of saline solutions from 0.1% to 0.4%, the latter being lethal within an hour. A bimodal effect was found with exposure to aquarium water of varying pH, with a peak at pH 5 in acid solutions and pH 9 in alkaline solutions. Miracidia tolerated pH ranges from 3 to 11 exhibiting half-lives of 2.4 h or greater in these solutions. At lower than ambient temperatures, E. caproni miracidia lived longer, the greatest being a half-life of 5.0 h and a maximum life span of 15 h at 5 degrees C. At warmer temperatures, the half-life was reduced until lethality was reached at 40 degrees C. ANCOVA analysis of log transformed longevity curves supported the observation that in pH trials many miracidia survived initially with a major die-off after 3.3 h. The opposite trend of early die-off and gradual mortality of the survivors was supported in the temperature trials.","container-title":"Journal of Helminthology","DOI":"10.1017/s0022149x00016680","ISSN":"0022-149X","issue":"4","journalAbbreviation":"J Helminthol","language":"eng","note":"PMID: 9858629","page":"325-330","source":"PubMed","title":"The effects of salinity, pH and temperature on the half-life and longevity of Echinostoma caproni miracidia","volume":"72","author":[{"family":"Ford","given":"D. M."},{"family":"Nollen","given":"P. M."},{"family":"Romano","given":"M. A."}],"issued":{"date-parts":[["1998",12]]}}}],"schema":"https://github.com/citation-style-language/schema/raw/master/csl-citation.json"} </w:instrText>
      </w:r>
      <w:r w:rsidR="00292F71">
        <w:rPr>
          <w:rFonts w:asciiTheme="majorHAnsi" w:hAnsiTheme="majorHAnsi" w:cstheme="majorHAnsi"/>
        </w:rPr>
        <w:fldChar w:fldCharType="separate"/>
      </w:r>
      <w:r w:rsidR="00292F71">
        <w:rPr>
          <w:rFonts w:asciiTheme="majorHAnsi" w:hAnsiTheme="majorHAnsi" w:cstheme="majorHAnsi"/>
          <w:noProof/>
        </w:rPr>
        <w:t>(Donnelly et al., 1984; Ford et al., 1998)</w:t>
      </w:r>
      <w:r w:rsidR="00292F71">
        <w:rPr>
          <w:rFonts w:asciiTheme="majorHAnsi" w:hAnsiTheme="majorHAnsi" w:cstheme="majorHAnsi"/>
        </w:rPr>
        <w:fldChar w:fldCharType="end"/>
      </w:r>
      <w:r w:rsidR="00292F71">
        <w:rPr>
          <w:rFonts w:asciiTheme="majorHAnsi" w:hAnsiTheme="majorHAnsi" w:cstheme="majorHAnsi"/>
        </w:rPr>
        <w:t xml:space="preserve"> par rapport à la normal</w:t>
      </w:r>
      <w:r w:rsidR="00C13C27">
        <w:rPr>
          <w:rFonts w:asciiTheme="majorHAnsi" w:hAnsiTheme="majorHAnsi" w:cstheme="majorHAnsi"/>
        </w:rPr>
        <w:t>e</w:t>
      </w:r>
      <w:r w:rsidR="00292F71">
        <w:rPr>
          <w:rFonts w:asciiTheme="majorHAnsi" w:hAnsiTheme="majorHAnsi" w:cstheme="majorHAnsi"/>
        </w:rPr>
        <w:t xml:space="preserve"> réduisent la survie et la durée de la période infectieuse, ce qui pourrait diminuer les </w:t>
      </w:r>
      <w:r w:rsidR="00C13C27">
        <w:rPr>
          <w:rFonts w:asciiTheme="majorHAnsi" w:hAnsiTheme="majorHAnsi" w:cstheme="majorHAnsi"/>
        </w:rPr>
        <w:t>paramètres</w:t>
      </w:r>
      <w:r w:rsidR="00292F71">
        <w:rPr>
          <w:rFonts w:asciiTheme="majorHAnsi" w:hAnsiTheme="majorHAnsi" w:cstheme="majorHAnsi"/>
        </w:rPr>
        <w:t xml:space="preserve"> d’infection. </w:t>
      </w:r>
      <w:r w:rsidR="00CB3E33">
        <w:rPr>
          <w:rFonts w:asciiTheme="majorHAnsi" w:hAnsiTheme="majorHAnsi" w:cstheme="majorHAnsi"/>
        </w:rPr>
        <w:t xml:space="preserve">En effet, les stades libres des parasites aquatiques sont particulièrement sensibles aux conditions </w:t>
      </w:r>
      <w:r w:rsidR="009A6B5B">
        <w:rPr>
          <w:rFonts w:asciiTheme="majorHAnsi" w:hAnsiTheme="majorHAnsi" w:cstheme="majorHAnsi"/>
        </w:rPr>
        <w:t xml:space="preserve">environnementales </w:t>
      </w:r>
      <w:r w:rsidR="00CB3E33">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KHnWFwKk","properties":{"formattedCitation":"(MacKenzie et al., 1995)","plainCitation":"(MacKenzie et al., 1995)","noteIndex":0},"citationItems":[{"id":9249,"uris":["http://zotero.org/groups/2585270/items/IIEF4KJY"],"itemData":{"id":9249,"type":"article-journal","container-title":"Advances in Parasitology","DOI":"10.1016/s0065-308x(08)60070-6","ISSN":"0065-308X","journalAbbreviation":"Adv Parasitol","language":"eng","note":"PMID: 7709856","page":"85-144","source":"PubMed","title":"Parasites as indicators of water quality and the potential use of helminth transmission in marine pollution studies","volume":"35","author":[{"family":"MacKenzie","given":"K."},{"family":"Williams","given":"H. H."},{"family":"Williams","given":"B."},{"family":"McVicar","given":"A. H."},{"family":"Siddall","given":"R."}],"issued":{"date-parts":[["1995"]]}}}],"schema":"https://github.com/citation-style-language/schema/raw/master/csl-citation.json"} </w:instrText>
      </w:r>
      <w:r w:rsidR="00CB3E33">
        <w:rPr>
          <w:rFonts w:asciiTheme="majorHAnsi" w:hAnsiTheme="majorHAnsi" w:cstheme="majorHAnsi"/>
        </w:rPr>
        <w:fldChar w:fldCharType="separate"/>
      </w:r>
      <w:r w:rsidR="00CB3E33">
        <w:rPr>
          <w:rFonts w:asciiTheme="majorHAnsi" w:hAnsiTheme="majorHAnsi" w:cstheme="majorHAnsi"/>
          <w:noProof/>
        </w:rPr>
        <w:t>(MacKenzie et al., 1995)</w:t>
      </w:r>
      <w:r w:rsidR="00CB3E33">
        <w:rPr>
          <w:rFonts w:asciiTheme="majorHAnsi" w:hAnsiTheme="majorHAnsi" w:cstheme="majorHAnsi"/>
        </w:rPr>
        <w:fldChar w:fldCharType="end"/>
      </w:r>
      <w:r w:rsidR="00D71D3A">
        <w:rPr>
          <w:rFonts w:asciiTheme="majorHAnsi" w:hAnsiTheme="majorHAnsi" w:cstheme="majorHAnsi"/>
        </w:rPr>
        <w:t xml:space="preserve">. </w:t>
      </w:r>
      <w:r w:rsidR="00292F71">
        <w:rPr>
          <w:rFonts w:asciiTheme="majorHAnsi" w:hAnsiTheme="majorHAnsi" w:cstheme="majorHAnsi"/>
        </w:rPr>
        <w:t xml:space="preserve">En revanche, certains paramètres physico-chimiques améliorent la longévité des cercaires comme la dureté de l’eau </w:t>
      </w:r>
      <w:r w:rsidR="00292F71">
        <w:rPr>
          <w:rFonts w:asciiTheme="majorHAnsi" w:hAnsiTheme="majorHAnsi" w:cstheme="majorHAnsi"/>
        </w:rPr>
        <w:fldChar w:fldCharType="begin"/>
      </w:r>
      <w:r w:rsidR="00292F71">
        <w:rPr>
          <w:rFonts w:asciiTheme="majorHAnsi" w:hAnsiTheme="majorHAnsi" w:cstheme="majorHAnsi"/>
        </w:rPr>
        <w:instrText xml:space="preserve"> ADDIN ZOTERO_ITEM CSL_CITATION {"citationID":"TKkruGYW","properties":{"formattedCitation":"(Morley et al., 2001)","plainCitation":"(Morley et al., 2001)","noteIndex":0},"citationItems":[{"id":2309,"uris":["http://zotero.org/groups/2585270/items/HSHJZNIE"],"itemData":{"id":2309,"type":"article-journal","abstract":"The toxicity of cadmium and zinc at concentrations ranging from 0.1 to 10000 microg/l was investigated with cercariae of Diplostomum spathaceum at three temperatures (12, 20, 25 degrees C) and three levels of water hardness (distilled water, soft water, hard water). Under most environmental conditions survival of cercariae was reduced by increasing metal concentration. Increasing water hardness and decreasing water temperature caused an increase in the survival of both control and metal exposed cercariae. However, with decreasing temperature increased survival of metal-exposed cercariae above the control occurred at a number of low metal concentrations. Differences in the relative toxicity of cadmium and zinc to cercariae was dependent on the environmental conditions of exposure. The two heavy metals demonstrated little toxicity to cercariae during the period of maximum cercarial infectivity (0-5 h). The mechanisms of metal toxicity and their effects on cercarial survival are discussed.","container-title":"International Journal for Parasitology","DOI":"10.1016/s0020-7519(01)00229-6","ISSN":"0020-7519","issue":"11","journalAbbreviation":"Int J Parasitol","language":"eng","note":"PMID: 11513890","page":"1211-1217","source":"PubMed","title":"Toxicity of cadmium and zinc to Diplostomum spathaceum (Trematoda: Diplostomidae) cercarial survival","title-short":"Toxicity of cadmium and zinc to Diplostomum spathaceum (Trematoda","volume":"31","author":[{"family":"Morley","given":"N. J."},{"family":"Crane","given":"M."},{"family":"Lewis","given":"J. W."}],"issued":{"date-parts":[["2001",9]]}}}],"schema":"https://github.com/citation-style-language/schema/raw/master/csl-citation.json"} </w:instrText>
      </w:r>
      <w:r w:rsidR="00292F71">
        <w:rPr>
          <w:rFonts w:asciiTheme="majorHAnsi" w:hAnsiTheme="majorHAnsi" w:cstheme="majorHAnsi"/>
        </w:rPr>
        <w:fldChar w:fldCharType="separate"/>
      </w:r>
      <w:r w:rsidR="00292F71">
        <w:rPr>
          <w:rFonts w:asciiTheme="majorHAnsi" w:hAnsiTheme="majorHAnsi" w:cstheme="majorHAnsi"/>
          <w:noProof/>
        </w:rPr>
        <w:t>(Morley et al., 2001)</w:t>
      </w:r>
      <w:r w:rsidR="00292F71">
        <w:rPr>
          <w:rFonts w:asciiTheme="majorHAnsi" w:hAnsiTheme="majorHAnsi" w:cstheme="majorHAnsi"/>
        </w:rPr>
        <w:fldChar w:fldCharType="end"/>
      </w:r>
      <w:r w:rsidR="00292F71">
        <w:rPr>
          <w:rFonts w:asciiTheme="majorHAnsi" w:hAnsiTheme="majorHAnsi" w:cstheme="majorHAnsi"/>
        </w:rPr>
        <w:t xml:space="preserve">, ce qui pourrait augmenter les risques d’infection. </w:t>
      </w:r>
    </w:p>
    <w:p w14:paraId="330C0C02" w14:textId="77777777" w:rsidR="00A13865" w:rsidRDefault="00A13865" w:rsidP="00A13865">
      <w:pPr>
        <w:spacing w:line="360" w:lineRule="auto"/>
        <w:ind w:firstLine="708"/>
        <w:jc w:val="both"/>
        <w:rPr>
          <w:rFonts w:asciiTheme="majorHAnsi" w:hAnsiTheme="majorHAnsi" w:cstheme="majorHAnsi"/>
        </w:rPr>
      </w:pPr>
    </w:p>
    <w:p w14:paraId="109665FD" w14:textId="6A775894" w:rsidR="002677F2" w:rsidRPr="00CB3E33" w:rsidRDefault="00EF7C4D" w:rsidP="00CB3E33">
      <w:pPr>
        <w:spacing w:line="360" w:lineRule="auto"/>
        <w:jc w:val="both"/>
        <w:rPr>
          <w:rFonts w:asciiTheme="majorHAnsi" w:hAnsiTheme="majorHAnsi" w:cstheme="majorHAnsi"/>
        </w:rPr>
      </w:pPr>
      <w:r>
        <w:rPr>
          <w:rFonts w:asciiTheme="majorHAnsi" w:hAnsiTheme="majorHAnsi" w:cstheme="majorHAnsi"/>
        </w:rPr>
        <w:tab/>
        <w:t xml:space="preserve">Quelques évidences empiriques de relations entre les paramètres d’infection et les paramètres de qualité de l’eau ont déjà été observées. </w:t>
      </w:r>
      <w:r w:rsidRPr="008A1BEC">
        <w:rPr>
          <w:rFonts w:asciiTheme="majorHAnsi" w:hAnsiTheme="majorHAnsi" w:cstheme="majorHAnsi"/>
        </w:rPr>
        <w:t>Chez les anguilles d’Amérique (</w:t>
      </w:r>
      <w:r w:rsidRPr="008A1BEC">
        <w:rPr>
          <w:rFonts w:asciiTheme="majorHAnsi" w:hAnsiTheme="majorHAnsi" w:cstheme="majorHAnsi"/>
          <w:i/>
          <w:iCs/>
        </w:rPr>
        <w:t xml:space="preserve">Anguilla </w:t>
      </w:r>
      <w:proofErr w:type="spellStart"/>
      <w:r w:rsidRPr="008A1BEC">
        <w:rPr>
          <w:rFonts w:asciiTheme="majorHAnsi" w:hAnsiTheme="majorHAnsi" w:cstheme="majorHAnsi"/>
          <w:i/>
          <w:iCs/>
        </w:rPr>
        <w:t>rostrata</w:t>
      </w:r>
      <w:proofErr w:type="spellEnd"/>
      <w:r w:rsidRPr="008A1BEC">
        <w:rPr>
          <w:rFonts w:asciiTheme="majorHAnsi" w:hAnsiTheme="majorHAnsi" w:cstheme="majorHAnsi"/>
        </w:rPr>
        <w:t xml:space="preserve">), un faible pH est associé à une diminution de </w:t>
      </w:r>
      <w:r w:rsidR="00EA766F" w:rsidRPr="008A1BEC">
        <w:rPr>
          <w:rFonts w:asciiTheme="majorHAnsi" w:hAnsiTheme="majorHAnsi" w:cstheme="majorHAnsi"/>
        </w:rPr>
        <w:t xml:space="preserve">la richesse spécifique de parasites </w:t>
      </w:r>
      <w:r w:rsidRPr="008A1BEC">
        <w:rPr>
          <w:rFonts w:asciiTheme="majorHAnsi" w:hAnsiTheme="majorHAnsi" w:cstheme="majorHAnsi"/>
        </w:rPr>
        <w:fldChar w:fldCharType="begin"/>
      </w:r>
      <w:r w:rsidRPr="008A1BEC">
        <w:rPr>
          <w:rFonts w:asciiTheme="majorHAnsi" w:hAnsiTheme="majorHAnsi" w:cstheme="majorHAnsi"/>
        </w:rPr>
        <w:instrText xml:space="preserve"> ADDIN ZOTERO_ITEM CSL_CITATION {"citationID":"LMW1z7SY","properties":{"formattedCitation":"(Marcogliese &amp; Cone, 1997b)","plainCitation":"(Marcogliese &amp; Cone, 1997b)","noteIndex":0},"citationItems":[{"id":1818,"uris":["http://zotero.org/groups/2585270/items/62HFRBZH"],"itemData":{"id":1818,"type":"article-journal","abstract":"Many parasites have complex life cycles and for transmission depend on the presence of a variety of vertebrate and invertebrate intermediate hosts, including members of the benthos and zooplankton. Thus, food web dynamics and trophic interactions have a powerful influence on parasite community structure. In addition, many parasites possess free-living stages that are also susceptible to environmental conditions. Therefore, the parasite community within a single host species such as a fish is indicative of environmental stress, trophic structure, and biodiversity. We show that parasite communities of American eels (Anguilla rostrata) in Nova Scotia respond to acid conditions in rivers. Parasite species richness was greater and there were more multiple infections in eels from an experimentally limited river compared to those from an adjacent acidified river. Digeneans were absent in eels from the acidified river. The study was expanded to include 28 sites in the Southern Upland and adjacent regions of Nova Scotia, encompassing a pH gradient increasing from southwest to northeast. Survey results support those obtained by experimental manipulation. Parasite diversity in eels as measured by species richness, Shannon-Wiener Index, and Hill's Number decreased when pH &lt; 5.4. Digeneans were absent from the southwest, where pH &lt; 4.7. Parasite distributions among rivers in adjacent watersheds corresponded to fluctuations in pH in those rivers. These results support the hypothesis that parasite communities are good indicators of environmental stress and biodiversity, because they reflect the presence of many different types of organisms based on the variety of complex life cycles displayed by the different parasite taxa.","container-title":"Parassitologia","ISSN":"0048-2951","issue":"3","journalAbbreviation":"Parassitologia","language":"eng","note":"PMID: 9802071","page":"227-232","source":"PubMed","title":"Parasite communities as indicators of ecosystem stress","volume":"39","author":[{"family":"Marcogliese","given":"D. J."},{"family":"Cone","given":"D. K."}],"issued":{"date-parts":[["1997",9]]}}}],"schema":"https://github.com/citation-style-language/schema/raw/master/csl-citation.json"} </w:instrText>
      </w:r>
      <w:r w:rsidRPr="008A1BEC">
        <w:rPr>
          <w:rFonts w:asciiTheme="majorHAnsi" w:hAnsiTheme="majorHAnsi" w:cstheme="majorHAnsi"/>
        </w:rPr>
        <w:fldChar w:fldCharType="separate"/>
      </w:r>
      <w:r w:rsidRPr="008A1BEC">
        <w:rPr>
          <w:rFonts w:asciiTheme="majorHAnsi" w:hAnsiTheme="majorHAnsi" w:cstheme="majorHAnsi"/>
          <w:noProof/>
        </w:rPr>
        <w:t>(Marcogliese &amp; Cone, 1997b)</w:t>
      </w:r>
      <w:r w:rsidRPr="008A1BEC">
        <w:rPr>
          <w:rFonts w:asciiTheme="majorHAnsi" w:hAnsiTheme="majorHAnsi" w:cstheme="majorHAnsi"/>
        </w:rPr>
        <w:fldChar w:fldCharType="end"/>
      </w:r>
      <w:r w:rsidR="00007071">
        <w:rPr>
          <w:rFonts w:asciiTheme="majorHAnsi" w:hAnsiTheme="majorHAnsi" w:cstheme="majorHAnsi"/>
        </w:rPr>
        <w:t xml:space="preserve">. L’incidence de la maladie du point noir augmenterait en fonction du maximum de température journalier chez les saumons Coho </w:t>
      </w:r>
      <w:r w:rsidR="00A13865">
        <w:rPr>
          <w:rFonts w:asciiTheme="majorHAnsi" w:hAnsiTheme="majorHAnsi" w:cstheme="majorHAnsi"/>
        </w:rPr>
        <w:t>(</w:t>
      </w:r>
      <w:proofErr w:type="spellStart"/>
      <w:r w:rsidR="00A13865" w:rsidRPr="00A13865">
        <w:rPr>
          <w:rFonts w:asciiTheme="majorHAnsi" w:hAnsiTheme="majorHAnsi" w:cstheme="majorHAnsi"/>
          <w:i/>
          <w:iCs/>
        </w:rPr>
        <w:t>Oncorhynchus</w:t>
      </w:r>
      <w:proofErr w:type="spellEnd"/>
      <w:r w:rsidR="00A13865" w:rsidRPr="00A13865">
        <w:rPr>
          <w:rFonts w:asciiTheme="majorHAnsi" w:hAnsiTheme="majorHAnsi" w:cstheme="majorHAnsi"/>
          <w:i/>
          <w:iCs/>
        </w:rPr>
        <w:t xml:space="preserve"> </w:t>
      </w:r>
      <w:proofErr w:type="spellStart"/>
      <w:r w:rsidR="00A13865" w:rsidRPr="00A13865">
        <w:rPr>
          <w:rFonts w:asciiTheme="majorHAnsi" w:hAnsiTheme="majorHAnsi" w:cstheme="majorHAnsi"/>
          <w:i/>
          <w:iCs/>
        </w:rPr>
        <w:t>kisutch</w:t>
      </w:r>
      <w:proofErr w:type="spellEnd"/>
      <w:r w:rsidR="00A13865">
        <w:rPr>
          <w:rFonts w:asciiTheme="majorHAnsi" w:hAnsiTheme="majorHAnsi" w:cstheme="majorHAnsi"/>
        </w:rPr>
        <w:t xml:space="preserve">) </w:t>
      </w:r>
      <w:r w:rsidR="00007071">
        <w:rPr>
          <w:rFonts w:asciiTheme="majorHAnsi" w:hAnsiTheme="majorHAnsi" w:cstheme="majorHAnsi"/>
        </w:rPr>
        <w:t xml:space="preserve">en rivières </w:t>
      </w:r>
      <w:r w:rsidR="00007071">
        <w:rPr>
          <w:rFonts w:asciiTheme="majorHAnsi" w:hAnsiTheme="majorHAnsi" w:cstheme="majorHAnsi"/>
        </w:rPr>
        <w:fldChar w:fldCharType="begin"/>
      </w:r>
      <w:r w:rsidR="00007071">
        <w:rPr>
          <w:rFonts w:asciiTheme="majorHAnsi" w:hAnsiTheme="majorHAnsi" w:cstheme="majorHAnsi"/>
        </w:rPr>
        <w:instrText xml:space="preserve"> ADDIN ZOTERO_ITEM CSL_CITATION {"citationID":"GZp9j0Ap","properties":{"formattedCitation":"(Cairns et al., 2005)","plainCitation":"(Cairns et al., 2005)","noteIndex":0},"citationItems":[{"id":2295,"uris":["http://zotero.org/groups/2585270/items/7UE63X53"],"itemData":{"id":2295,"type":"article-journal","abstract":"High summer water temperatures can adversely affect stream salmonids in numerous ways. The direct effects of temperature associated with increased metabolic demand can be exacerbated by other factors, including decreased resistance to disease and increased susceptibility to parasites. We quantified the occurrence of black spot infestation caused by a neascus-type trematode (family Diplostomidae) of juvenile salmonids in Oregon's West Fork Smith River stream network during summer 2002 through fall 2003. The highest 7-d average of the daily maximum (ADM) temperatures was positively correlated with infestation rates in both years. We summarized the frequency and infestation severity of juvenile coho salmon Oncorhynchus kisutch by location within the network and summarized temperatures for 19 study reaches. Summer ADMs ranged from approximately 24°C near the watershed mouth to approximately 17°C in the upper reaches, while tributary ADMs ranged from approximately 16–18°C in the lower reaches to 12–17°C in the upper reaches. Temperatures were consistently higher in summer 2003 than in summer 2002. The presence of black spot infestation was more frequently noted in warm main-stem reaches than in adjacent cooler tributary reaches, and infestation rates were generally higher in 2003 than in 2002 in the same reach. Movements of coho salmon juveniles within the stream network also appeared to influence observed infestation rates.","container-title":"Transactions of The American Fisheries Society - TRANS AMER FISH SOC","DOI":"10.1577/T04-151.1","journalAbbreviation":"Transactions of The American Fisheries Society - TRANS AMER FISH SOC","page":"1471-1479","source":"ResearchGate","title":"Influence of Summer Stream Temperatures on Black Spot Infestation of Juvenile Coho Salmon in the Oregon Coast Range","volume":"134","author":[{"family":"Cairns","given":"Michael"},{"family":"Ebersole","given":"Joseph"},{"family":"Baker","given":"Joan"},{"family":"Jr","given":"Parker"},{"family":"Lavigne","given":"Henry"},{"family":"Davis","given":"Sheila"}],"issued":{"date-parts":[["2005",11,1]]}}}],"schema":"https://github.com/citation-style-language/schema/raw/master/csl-citation.json"} </w:instrText>
      </w:r>
      <w:r w:rsidR="00007071">
        <w:rPr>
          <w:rFonts w:asciiTheme="majorHAnsi" w:hAnsiTheme="majorHAnsi" w:cstheme="majorHAnsi"/>
        </w:rPr>
        <w:fldChar w:fldCharType="separate"/>
      </w:r>
      <w:r w:rsidR="00007071">
        <w:rPr>
          <w:rFonts w:asciiTheme="majorHAnsi" w:hAnsiTheme="majorHAnsi" w:cstheme="majorHAnsi"/>
          <w:noProof/>
        </w:rPr>
        <w:t>(Cairns et al., 2005)</w:t>
      </w:r>
      <w:r w:rsidR="00007071">
        <w:rPr>
          <w:rFonts w:asciiTheme="majorHAnsi" w:hAnsiTheme="majorHAnsi" w:cstheme="majorHAnsi"/>
        </w:rPr>
        <w:fldChar w:fldCharType="end"/>
      </w:r>
      <w:r w:rsidR="00007071">
        <w:rPr>
          <w:rFonts w:asciiTheme="majorHAnsi" w:hAnsiTheme="majorHAnsi" w:cstheme="majorHAnsi"/>
        </w:rPr>
        <w:t>.</w:t>
      </w:r>
      <w:r w:rsidR="004D4244">
        <w:rPr>
          <w:rFonts w:asciiTheme="majorHAnsi" w:hAnsiTheme="majorHAnsi" w:cstheme="majorHAnsi"/>
        </w:rPr>
        <w:t xml:space="preserve"> </w:t>
      </w:r>
      <w:r w:rsidR="00462ADF">
        <w:rPr>
          <w:rFonts w:asciiTheme="majorHAnsi" w:hAnsiTheme="majorHAnsi" w:cstheme="majorHAnsi"/>
        </w:rPr>
        <w:t xml:space="preserve">La prévalence d’infection par des myxozoaires chez le </w:t>
      </w:r>
      <w:proofErr w:type="spellStart"/>
      <w:r w:rsidR="00462ADF">
        <w:rPr>
          <w:rFonts w:asciiTheme="majorHAnsi" w:hAnsiTheme="majorHAnsi" w:cstheme="majorHAnsi"/>
        </w:rPr>
        <w:t>méné</w:t>
      </w:r>
      <w:proofErr w:type="spellEnd"/>
      <w:r w:rsidR="00462ADF">
        <w:rPr>
          <w:rFonts w:asciiTheme="majorHAnsi" w:hAnsiTheme="majorHAnsi" w:cstheme="majorHAnsi"/>
        </w:rPr>
        <w:t xml:space="preserve"> à tache noire (</w:t>
      </w:r>
      <w:proofErr w:type="spellStart"/>
      <w:r w:rsidR="00462ADF" w:rsidRPr="00462ADF">
        <w:rPr>
          <w:rFonts w:asciiTheme="majorHAnsi" w:hAnsiTheme="majorHAnsi" w:cstheme="majorHAnsi"/>
          <w:i/>
          <w:iCs/>
        </w:rPr>
        <w:t>Notropis</w:t>
      </w:r>
      <w:proofErr w:type="spellEnd"/>
      <w:r w:rsidR="00462ADF" w:rsidRPr="00462ADF">
        <w:rPr>
          <w:rFonts w:asciiTheme="majorHAnsi" w:hAnsiTheme="majorHAnsi" w:cstheme="majorHAnsi"/>
          <w:i/>
          <w:iCs/>
        </w:rPr>
        <w:t xml:space="preserve"> </w:t>
      </w:r>
      <w:proofErr w:type="spellStart"/>
      <w:r w:rsidR="00462ADF" w:rsidRPr="00462ADF">
        <w:rPr>
          <w:rFonts w:asciiTheme="majorHAnsi" w:hAnsiTheme="majorHAnsi" w:cstheme="majorHAnsi"/>
          <w:i/>
          <w:iCs/>
        </w:rPr>
        <w:t>hudsonius</w:t>
      </w:r>
      <w:proofErr w:type="spellEnd"/>
      <w:r w:rsidR="00462ADF" w:rsidRPr="00462ADF">
        <w:rPr>
          <w:rFonts w:asciiTheme="majorHAnsi" w:hAnsiTheme="majorHAnsi" w:cstheme="majorHAnsi"/>
        </w:rPr>
        <w:t>)</w:t>
      </w:r>
      <w:r w:rsidR="00462ADF">
        <w:rPr>
          <w:rFonts w:asciiTheme="majorHAnsi" w:hAnsiTheme="majorHAnsi" w:cstheme="majorHAnsi"/>
        </w:rPr>
        <w:t xml:space="preserve"> augmente avec les concentrations en coliformes fécaux issus des effluents urbains </w:t>
      </w:r>
      <w:r w:rsidR="00462ADF">
        <w:rPr>
          <w:rFonts w:asciiTheme="majorHAnsi" w:hAnsiTheme="majorHAnsi" w:cstheme="majorHAnsi"/>
        </w:rPr>
        <w:fldChar w:fldCharType="begin"/>
      </w:r>
      <w:r w:rsidR="000934D3">
        <w:rPr>
          <w:rFonts w:asciiTheme="majorHAnsi" w:hAnsiTheme="majorHAnsi" w:cstheme="majorHAnsi"/>
        </w:rPr>
        <w:instrText xml:space="preserve"> ADDIN ZOTERO_ITEM CSL_CITATION {"citationID":"85RjwsiS","properties":{"formattedCitation":"(Marcogliese &amp; Cone, 2001)","plainCitation":"(Marcogliese &amp; Cone, 2001)","noteIndex":0},"citationItems":[{"id":2786,"uris":["http://zotero.org/groups/2585270/items/RLJJHTZ9"],"itemData":{"id":2786,"type":"article-journal","abstract":"Late summer myxozoan infra- and component communities parasitizing 73 Notropis hudsonius at 5 sites on the St. Lawrence River upstream and downstream from the island of Montreal are described from study of histological sections of individual fish. Community membership included Myxobolus sp. A (intracellular in striated muscle fibers), Myxobolus sp. B (intracellular in striated muscle fibers), Myxobolus sp. C (brain), and Thelohanellus notatus (Mavor, 1916) Kudo, 1929 (loose connective tissue), all of which are histozoic myxobolids displaying strict tissue specificity for trophozoite development. Mean infracommunity richness in fish at the separate localities was estimated to be 0.4 +/- 0.5 to 1.3 +/- 0.7, with a maximum richness of 3 in any 1 fish. Component community richness in host samples was 2 to 4. It is argued that these are relatively high levels of diversity for freshwater fish parasites but that the values are probably conservative because of the study of only portions of individual fish. The percentage of fish infected with myxozoans of any species and infracommunity richness was significantly greater below the island of Montreal compared with above it. It is suspected that increased oligochaete populations at these sites, resulting from sewage-caused organic enrichment of sediments, may have accounted for the observed increased prevalence of infection.","container-title":"The Journal of Parasitology","DOI":"10.1645/0022-3395(2001)087[0951:MCPNHC]2.0.CO;2","ISSN":"0022-3395","issue":"5","journalAbbreviation":"J Parasitol","language":"eng","note":"PMID: 11695414","page":"951-956","source":"PubMed","title":"Myxozoan communities parasitizing Notropis hudsonius (Cyprinidae) at selected localities on the St. Lawrence River, Quebec: possible effects of urban effluents","title-short":"Myxozoan communities parasitizing Notropis hudsonius (Cyprinidae) at selected localities on the St. Lawrence River, Quebec","volume":"87","author":[{"family":"Marcogliese","given":"D. J."},{"family":"Cone","given":"D. K."}],"issued":{"date-parts":[["2001",10]]}}}],"schema":"https://github.com/citation-style-language/schema/raw/master/csl-citation.json"} </w:instrText>
      </w:r>
      <w:r w:rsidR="00462ADF">
        <w:rPr>
          <w:rFonts w:asciiTheme="majorHAnsi" w:hAnsiTheme="majorHAnsi" w:cstheme="majorHAnsi"/>
        </w:rPr>
        <w:fldChar w:fldCharType="separate"/>
      </w:r>
      <w:r w:rsidR="000934D3">
        <w:rPr>
          <w:rFonts w:asciiTheme="majorHAnsi" w:hAnsiTheme="majorHAnsi" w:cstheme="majorHAnsi"/>
          <w:noProof/>
        </w:rPr>
        <w:t>(Marcogliese &amp; Cone, 2001)</w:t>
      </w:r>
      <w:r w:rsidR="00462ADF">
        <w:rPr>
          <w:rFonts w:asciiTheme="majorHAnsi" w:hAnsiTheme="majorHAnsi" w:cstheme="majorHAnsi"/>
        </w:rPr>
        <w:fldChar w:fldCharType="end"/>
      </w:r>
      <w:r w:rsidR="000934D3">
        <w:rPr>
          <w:rFonts w:asciiTheme="majorHAnsi" w:hAnsiTheme="majorHAnsi" w:cstheme="majorHAnsi"/>
        </w:rPr>
        <w:t>. Dans des étangs avec une augmentation de température</w:t>
      </w:r>
      <w:r w:rsidR="001B52EA">
        <w:rPr>
          <w:rFonts w:asciiTheme="majorHAnsi" w:hAnsiTheme="majorHAnsi" w:cstheme="majorHAnsi"/>
        </w:rPr>
        <w:t xml:space="preserve"> de l’eau</w:t>
      </w:r>
      <w:r w:rsidR="000934D3">
        <w:rPr>
          <w:rFonts w:asciiTheme="majorHAnsi" w:hAnsiTheme="majorHAnsi" w:cstheme="majorHAnsi"/>
        </w:rPr>
        <w:t xml:space="preserve">, la période de transmission des cercaire vers </w:t>
      </w:r>
      <w:r w:rsidR="000934D3" w:rsidRPr="000934D3">
        <w:rPr>
          <w:rFonts w:asciiTheme="majorHAnsi" w:hAnsiTheme="majorHAnsi" w:cstheme="majorHAnsi"/>
          <w:i/>
          <w:iCs/>
        </w:rPr>
        <w:t>Gambusia affinis</w:t>
      </w:r>
      <w:r w:rsidR="000934D3">
        <w:rPr>
          <w:rFonts w:asciiTheme="majorHAnsi" w:hAnsiTheme="majorHAnsi" w:cstheme="majorHAnsi"/>
        </w:rPr>
        <w:t xml:space="preserve"> est plus longue</w:t>
      </w:r>
      <w:r w:rsidR="001B52EA">
        <w:rPr>
          <w:rFonts w:asciiTheme="majorHAnsi" w:hAnsiTheme="majorHAnsi" w:cstheme="majorHAnsi"/>
        </w:rPr>
        <w:t xml:space="preserve"> ce qui altèrerait la prévalence et intensité d’infection </w:t>
      </w:r>
      <w:r w:rsidR="001B52EA">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3OqknuaG","properties":{"formattedCitation":"(Aho et al., 1982; Camp et al., 1982)","plainCitation":"(Aho et al., 1982; Camp et al., 1982)","noteIndex":0},"citationItems":[{"id":9226,"uris":["http://zotero.org/groups/2585270/items/NLNFFTYV"],"itemData":{"id":9226,"type":"article-journal","abstract":"The prevalence and mean infrapopulation density of Diplostomulum metacercariae were monitored for 53 mo in populations of mosquitofish, Gambusia affinis, located in ambient and thermally altered locations in Par Pond, a 1,012-ha cooling reservoir located on the Savannah River Plant near Aiken, South Carolina. Except for six monthly sampling periods, prevalence of D. scheuringi remained &gt; 75% at the ambient temperature station; peak prevalences occurred in late summer and early fall, then declined in late winter and spring. Mean densities at the ambient station varied significantly over the course of the study; seasonal peaks occurred in late summer and fall, and lowest densities in spring. Seasonal prevalence at the heated site paralleled that which occurred at the ambient station during the initial 28 mo, but over the last 25 mo, prevalence varied erratically. Mean densities of D. scheuringi fluctuated significantly at the heated site during the 53 mo, but a distinct seasonal pattern was not apparent. A significant linear decrease in mean density was observed during the final 30 mo of the study. During 33 of the 53 mo, densities of metacercariae were not significantly different at the two sampling stations. During 17 of the 20 mo when they were significantly different, densities were highest at the ambient temperature site. The decline in prevalence and density at the thermally altered station during the last 30 mo may have resulted from changes in parasite transmission dynamics that were caused by temperatures fluctuating rapidly over wide ranges, or by changes in foraging or nesting behavior of the definitive host, which would reduce the numbers of infective agents being dispersed in the habitat. The prevalence and density of D. scheuringi were compared in four, arbitrarily chosen, size classes of mosquitofish in the two areas of the reservoir over one 12-mo period. Both density and prevalence were affected most in the largest (</w:instrText>
      </w:r>
      <w:r w:rsidR="00CE0C9C">
        <w:rPr>
          <w:rFonts w:ascii="Cambria Math" w:hAnsi="Cambria Math" w:cs="Cambria Math"/>
        </w:rPr>
        <w:instrText>⩾</w:instrText>
      </w:r>
      <w:r w:rsidR="00CE0C9C">
        <w:rPr>
          <w:rFonts w:asciiTheme="majorHAnsi" w:hAnsiTheme="majorHAnsi" w:cstheme="majorHAnsi"/>
        </w:rPr>
        <w:instrText xml:space="preserve"> 36 mm) and smallest (15-25 mm) size classes in the ambient location during late winter and early spring; prevalence declines among all size classes of mosquitofish in the thermally altered station during winter and spring. The various seasonal changes in parasite population dynamics at both stations were attributed to a combination of seasonal variation in cercarial shedding from infected snails, recruitment of metacercariae, and to seasonal patterns of birth and mortality of the short-lived mosquitofish. At the heated station, periods of cercarial shedding and metacercarial recruitment were altered by thermal effluent that also reduced the normal life expectancy of mosquitofish, thereby further modifying the population biology of the parasite.","container-title":"The Journal of Parasitology","DOI":"10.2307/3280931","ISSN":"0022-3395","issue":"4","note":"publisher: [The American Society of Parasitologists, Allen Press]","page":"695-708","source":"JSTOR","title":"Long-Term Studies on the Population Biology of Diplostomulum scheuringi in a Thermally Altered Reservoir","volume":"68","author":[{"family":"Aho","given":"John M."},{"family":"Camp","given":"Joseph W."},{"family":"Esch","given":"Gerald W."}],"issued":{"date-parts":[["1982"]]}}},{"id":9227,"uris":["http://zotero.org/groups/2585270/items/66KI6829"],"itemData":{"id":9227,"type":"article-journal","abstract":"The population biology of Ornithodiplostomum ptychocheilus was examined in mosquitofish, Gambusia affinis, within ambient temperature and thermally altered locations of a South Carolina cooling reservoir. During the 53-mo study period, both prevalence and mean density of metacercariae fluctuated erratically in mosquitofish from ambient areas. In heated parts of the reservoir, seasonal changes were also unpredictable although there was a tendency to be highest in spring and decline in late summer and early fall. For 31 of the 53 mo, mean infrapopulation densities were significantly different at the two collecting sites; for 20 of the 31 mo, densities were significantly higher at the thermally altered location. During one 12-mo period, prevalence and density of O. ptychocheilus metacercariae were followed within four, arbitrarily established, size classes of mosquitofish. At the ambient temperature site, prevalence remained consistently high (&gt; 85%) in the largest fish (</w:instrText>
      </w:r>
      <w:r w:rsidR="00CE0C9C">
        <w:rPr>
          <w:rFonts w:ascii="Cambria Math" w:hAnsi="Cambria Math" w:cs="Cambria Math"/>
        </w:rPr>
        <w:instrText>⩾</w:instrText>
      </w:r>
      <w:r w:rsidR="00CE0C9C">
        <w:rPr>
          <w:rFonts w:asciiTheme="majorHAnsi" w:hAnsiTheme="majorHAnsi" w:cstheme="majorHAnsi"/>
        </w:rPr>
        <w:instrText xml:space="preserve">36 mm), but declined from high levels in smaller size classes beginning in November and continuing into March. Seasonal changes in mean densities closely approximated prevalence. Thermal effluent significantly affected recruitment of metacercariae and cercarial shedding from infected snails (Physa sp.) during summer and winter months. For a period of several weeks in late summer and early fall, both cercarial shedding and metacercarial recruitment were interrupted, resulting in a precipitous decline in prevalence and mean infrapopulation densities within mosquitofish of all size classes. Cercarial shedding persisted throughout the winter months while prevalence and density of metacercariae were elevated above the low levels during summer. These changes in prevalence and density within various size classes at the ambient temperature site were a consequence of variable growth rates of hosts, host reproduction and host mortality, in combination with seasonal changes in cercarial shedding and metacercarial recruitment. All of these variables were affected greatly by artificially elevated temperature, to the extent that prevalence and density dropped sharply during periods when summer temperatures were highest. While remaining somewhat regular at the heated location, both prevalence and mean density declined significantly at the ambient temperature site over the last 24 mo of the study. This drop may have been caused by a change in foraging or nesting behavior by the definitive host which, in turn, depressed the numbers of infective agents being dispersed into the study area.","container-title":"The Journal of Parasitology","DOI":"10.2307/3280932","ISSN":"0022-3395","issue":"4","note":"publisher: [The American Society of Parasitologists, Allen Press]","page":"709-718","source":"JSTOR","title":"A Long-Term Study on Various Aspects of the Population Biology of Ornithodiplostomum ptychocheilus in a South Carolina Cooling Reservoir","volume":"68","author":[{"family":"Camp","given":"Joseph W."},{"family":"Aho","given":"John M."},{"family":"Esch","given":"Gerald W."}],"issued":{"date-parts":[["1982"]]}}}],"schema":"https://github.com/citation-style-language/schema/raw/master/csl-citation.json"} </w:instrText>
      </w:r>
      <w:r w:rsidR="001B52EA">
        <w:rPr>
          <w:rFonts w:asciiTheme="majorHAnsi" w:hAnsiTheme="majorHAnsi" w:cstheme="majorHAnsi"/>
        </w:rPr>
        <w:fldChar w:fldCharType="separate"/>
      </w:r>
      <w:r w:rsidR="001B52EA">
        <w:rPr>
          <w:rFonts w:asciiTheme="majorHAnsi" w:hAnsiTheme="majorHAnsi" w:cstheme="majorHAnsi"/>
          <w:noProof/>
        </w:rPr>
        <w:t>(Aho et al., 1982; Camp et al., 1982)</w:t>
      </w:r>
      <w:r w:rsidR="001B52EA">
        <w:rPr>
          <w:rFonts w:asciiTheme="majorHAnsi" w:hAnsiTheme="majorHAnsi" w:cstheme="majorHAnsi"/>
        </w:rPr>
        <w:fldChar w:fldCharType="end"/>
      </w:r>
      <w:r w:rsidR="001B52EA">
        <w:rPr>
          <w:rFonts w:asciiTheme="majorHAnsi" w:hAnsiTheme="majorHAnsi" w:cstheme="majorHAnsi"/>
        </w:rPr>
        <w:t xml:space="preserve">. </w:t>
      </w:r>
      <w:r w:rsidR="001E0D9F">
        <w:rPr>
          <w:rFonts w:asciiTheme="majorHAnsi" w:hAnsiTheme="majorHAnsi" w:cstheme="majorHAnsi"/>
        </w:rPr>
        <w:t xml:space="preserve">Dans le lac Constance, une augmentation de l’abondance d’un trématode </w:t>
      </w:r>
      <w:proofErr w:type="spellStart"/>
      <w:r w:rsidR="001E0D9F" w:rsidRPr="001E0D9F">
        <w:rPr>
          <w:rFonts w:asciiTheme="majorHAnsi" w:hAnsiTheme="majorHAnsi" w:cstheme="majorHAnsi"/>
          <w:i/>
          <w:iCs/>
        </w:rPr>
        <w:t>Diplostomum</w:t>
      </w:r>
      <w:proofErr w:type="spellEnd"/>
      <w:r w:rsidR="001E0D9F" w:rsidRPr="001E0D9F">
        <w:rPr>
          <w:rFonts w:asciiTheme="majorHAnsi" w:hAnsiTheme="majorHAnsi" w:cstheme="majorHAnsi"/>
          <w:i/>
          <w:iCs/>
        </w:rPr>
        <w:t xml:space="preserve"> </w:t>
      </w:r>
      <w:proofErr w:type="spellStart"/>
      <w:r w:rsidR="001E0D9F">
        <w:rPr>
          <w:rFonts w:asciiTheme="majorHAnsi" w:hAnsiTheme="majorHAnsi" w:cstheme="majorHAnsi"/>
        </w:rPr>
        <w:t>sp</w:t>
      </w:r>
      <w:proofErr w:type="spellEnd"/>
      <w:r w:rsidR="001E0D9F">
        <w:rPr>
          <w:rFonts w:asciiTheme="majorHAnsi" w:hAnsiTheme="majorHAnsi" w:cstheme="majorHAnsi"/>
        </w:rPr>
        <w:t xml:space="preserve">. a été remarquée suite à l’eutrophisation du lac, potentiellement en raison à une augmentation de végétation et d’escargots </w:t>
      </w:r>
      <w:r w:rsidR="001E0D9F">
        <w:rPr>
          <w:rFonts w:asciiTheme="majorHAnsi" w:hAnsiTheme="majorHAnsi" w:cstheme="majorHAnsi"/>
        </w:rPr>
        <w:fldChar w:fldCharType="begin"/>
      </w:r>
      <w:r w:rsidR="001E0D9F">
        <w:rPr>
          <w:rFonts w:asciiTheme="majorHAnsi" w:hAnsiTheme="majorHAnsi" w:cstheme="majorHAnsi"/>
        </w:rPr>
        <w:instrText xml:space="preserve"> ADDIN ZOTERO_ITEM CSL_CITATION {"citationID":"FSkAnl46","properties":{"formattedCitation":"(Hartmann &amp; N\\uc0\\u252{}mann, 1977)","plainCitation":"(Hartmann &amp; Nümann, 1977)","noteIndex":0},"citationItems":[{"id":2760,"uris":["http://zotero.org/groups/2585270/items/3T2MH9RB"],"itemData":{"id":2760,"type":"article-journal","container-title":"Journal of the Fisheries Research Board of Canada","DOI":"10.1139/f77-231","ISSN":"0015-296X","issue":"10","journalAbbreviation":"J. Fish. Res. Bd. Can.","note":"publisher: NRC Research Press","page":"1670-1677","source":"cdnsciencepub.com (Atypon)","title":"Percids of Lake Constance, a Lake Undergoing Eutrophication","volume":"34","author":[{"family":"Hartmann","given":"J."},{"family":"Nümann","given":"W."}],"issued":{"date-parts":[["1977",10]]}}}],"schema":"https://github.com/citation-style-language/schema/raw/master/csl-citation.json"} </w:instrText>
      </w:r>
      <w:r w:rsidR="001E0D9F">
        <w:rPr>
          <w:rFonts w:asciiTheme="majorHAnsi" w:hAnsiTheme="majorHAnsi" w:cstheme="majorHAnsi"/>
        </w:rPr>
        <w:fldChar w:fldCharType="separate"/>
      </w:r>
      <w:r w:rsidR="001E0D9F" w:rsidRPr="001E0D9F">
        <w:rPr>
          <w:rFonts w:ascii="Calibri Light" w:hAnsiTheme="majorHAnsi" w:cs="Calibri Light"/>
          <w:kern w:val="0"/>
        </w:rPr>
        <w:t>(Hartmann &amp; Nümann, 1977)</w:t>
      </w:r>
      <w:r w:rsidR="001E0D9F">
        <w:rPr>
          <w:rFonts w:asciiTheme="majorHAnsi" w:hAnsiTheme="majorHAnsi" w:cstheme="majorHAnsi"/>
        </w:rPr>
        <w:fldChar w:fldCharType="end"/>
      </w:r>
      <w:r w:rsidR="001E0D9F">
        <w:rPr>
          <w:rFonts w:asciiTheme="majorHAnsi" w:hAnsiTheme="majorHAnsi" w:cstheme="majorHAnsi"/>
        </w:rPr>
        <w:t>.</w:t>
      </w:r>
    </w:p>
    <w:p w14:paraId="51EDEEB9" w14:textId="77777777" w:rsidR="008A1BEC" w:rsidRDefault="008A1BEC" w:rsidP="00490C45">
      <w:pPr>
        <w:spacing w:line="360" w:lineRule="auto"/>
        <w:jc w:val="both"/>
        <w:rPr>
          <w:rFonts w:asciiTheme="majorHAnsi" w:hAnsiTheme="majorHAnsi" w:cstheme="majorHAnsi"/>
        </w:rPr>
      </w:pPr>
    </w:p>
    <w:p w14:paraId="47FCD185" w14:textId="4AF24318" w:rsidR="00A13865" w:rsidRDefault="00A13865" w:rsidP="00A13865">
      <w:pPr>
        <w:pStyle w:val="Titre3"/>
      </w:pPr>
      <w:r>
        <w:t>5.</w:t>
      </w:r>
      <w:r w:rsidR="003D7A8B">
        <w:t>4</w:t>
      </w:r>
      <w:r>
        <w:t>.3. Structure d’habitat</w:t>
      </w:r>
    </w:p>
    <w:p w14:paraId="3F105AA2" w14:textId="77777777" w:rsidR="00A13865" w:rsidRDefault="00A13865" w:rsidP="00490C45">
      <w:pPr>
        <w:spacing w:line="360" w:lineRule="auto"/>
        <w:jc w:val="both"/>
        <w:rPr>
          <w:rFonts w:asciiTheme="majorHAnsi" w:hAnsiTheme="majorHAnsi" w:cstheme="majorHAnsi"/>
        </w:rPr>
      </w:pPr>
    </w:p>
    <w:p w14:paraId="5FCAA19F" w14:textId="326CC391" w:rsidR="00313A2C" w:rsidRDefault="00B74564" w:rsidP="008A1BEC">
      <w:pPr>
        <w:spacing w:line="360" w:lineRule="auto"/>
        <w:ind w:firstLine="708"/>
        <w:jc w:val="both"/>
        <w:rPr>
          <w:rFonts w:asciiTheme="majorHAnsi" w:hAnsiTheme="majorHAnsi" w:cstheme="majorHAnsi"/>
        </w:rPr>
      </w:pPr>
      <w:r>
        <w:rPr>
          <w:rFonts w:asciiTheme="majorHAnsi" w:hAnsiTheme="majorHAnsi" w:cstheme="majorHAnsi"/>
        </w:rPr>
        <w:t xml:space="preserve">Bien que les caractéristiques morphométriques des lacs soient reconnues comme </w:t>
      </w:r>
      <w:r w:rsidR="00294D12">
        <w:rPr>
          <w:rFonts w:asciiTheme="majorHAnsi" w:hAnsiTheme="majorHAnsi" w:cstheme="majorHAnsi"/>
        </w:rPr>
        <w:t>structurantes sur l</w:t>
      </w:r>
      <w:r>
        <w:rPr>
          <w:rFonts w:asciiTheme="majorHAnsi" w:hAnsiTheme="majorHAnsi" w:cstheme="majorHAnsi"/>
        </w:rPr>
        <w:t>es communautés</w:t>
      </w:r>
      <w:r w:rsidR="001B0E94">
        <w:rPr>
          <w:rFonts w:asciiTheme="majorHAnsi" w:hAnsiTheme="majorHAnsi" w:cstheme="majorHAnsi"/>
        </w:rPr>
        <w:t xml:space="preserve"> aquatiques</w:t>
      </w:r>
      <w:r>
        <w:rPr>
          <w:rFonts w:asciiTheme="majorHAnsi" w:hAnsiTheme="majorHAnsi" w:cstheme="majorHAnsi"/>
        </w:rPr>
        <w:t xml:space="preserve"> </w:t>
      </w:r>
      <w:r w:rsidR="00C020AF">
        <w:rPr>
          <w:rFonts w:asciiTheme="majorHAnsi" w:hAnsiTheme="majorHAnsi" w:cstheme="majorHAnsi"/>
        </w:rPr>
        <w:fldChar w:fldCharType="begin"/>
      </w:r>
      <w:r w:rsidR="00C020AF">
        <w:rPr>
          <w:rFonts w:asciiTheme="majorHAnsi" w:hAnsiTheme="majorHAnsi" w:cstheme="majorHAnsi"/>
        </w:rPr>
        <w:instrText xml:space="preserve"> ADDIN ZOTERO_ITEM CSL_CITATION {"citationID":"u5NOOWoz","properties":{"formattedCitation":"(Duarte &amp; Kalff, 1989; L\\uc0\\u233{}onard et al., 2008; Mehner et al., 2005, 2007; Paquette et al., 2022)","plainCitation":"(Duarte &amp; Kalff, 1989; Léonard et al., 2008; Mehner et al., 2005, 2007; Paquette et al., 2022)","noteIndex":0},"citationItems":[{"id":9699,"uris":["http://zotero.org/groups/2585270/items/E57Y5FEM"],"itemData":{"id":9699,"type":"article-journal","container-title":"Archiv für Hydrobiologie","DOI":"10.1127/archiv-hydrobiol/115/1989/27","ISSN":",","language":"en","note":"publisher: Schweizerbart'sche Verlagsbuchhandlung","page":"27-40","source":"www.schweizerbart.de","title":"The influence of catchment geology and lake depth on phytoplankton biomass","author":[{"family":"Duarte","given":"Carlos M."},{"family":"Kalff","given":"Jakob"}],"issued":{"date-parts":[["1989",3,23]]}}},{"id":9696,"uris":["http://zotero.org/groups/2585270/items/GTKIMY5B"],"itemData":{"id":9696,"type":"article-journal","abstract":"This study investigates the spatial heterogeneity of macrophyte communities in a fluvio-lacustrine landscape. We analysed the importance of the geomorphological point/bay pattern in structuring aquatic plant assemblages inside a 20-km-long littoral segment of a large fluvial lake. The abundance of 21 macrophyte species was surveyed in 232 quadrats along 24 transects perpendicular to the lakeshore. Two contrasting plant communities were identified, corresponding to the bay and point morphology of the study zone: a bay community characterized by Chara sp. and a point community dominated by Butomus umbellatus f. vallisneriifolius, Vallisneria americana, Potamogeton richardsonii and Myriophyllum sp. We subsequently investigated the spatial patterns within the bay and point communities. From a dataset containing local environmental variables, landscape morphometric descriptors, and spatial geographical positions of the sampling sites, variation partitioning of the species abundance table showed that more than two-thirds of the explained variation was spatially structured. Around half of the spatially structured variation was due to the spatially structured environment. We identified important broad-scale patterns in the vegetation correlated to the local environmental variables, mainly depth and sediment richness. The remaining half of the spatially structured variation in the aquatic plant communities was explained by the landscape morphometric context; shoreline complexity of the bay or point, relative width, duration of wind exposure, and fetch were the landscape descriptors explaining most of this variation. Our results indicate that the landscape morphometric context can resolve as much spatial patterning as environmental variables and should be considered when studying a large lake ecosystem.","container-title":"Landscape Ecology","DOI":"10.1007/s10980-007-9168-5","ISSN":"1572-9761","issue":"1","journalAbbreviation":"Landscape Ecol","language":"en","page":"91-105","source":"Springer Link","title":"Using the landscape morphometric context to resolve spatial patterns of submerged macrophyte communities in a fluvial lake","volume":"23","author":[{"family":"Léonard","given":"Rosalie"},{"family":"Legendre","given":"Pierre"},{"family":"Jean","given":"Martin"},{"family":"Bouchard","given":"André"}],"issued":{"date-parts":[["2008",1,1]]}}},{"id":9692,"uris":["http://zotero.org/groups/2585270/items/NZFBTXZD"],"itemData":{"id":9692,"type":"article-journal","abstract":"1. Previous comparative analyses of fish communities in European lakes have mainly focused on the response of community composition to eutrophication. In addition, frequently only one or two lake habitats have been sampled. 2. Here, we present fish community data from 67 lakes in north-east Germany. Fish abundance was estimated in littoral, benthic and pelagic habitats from which a composite parameter indicating lake-wide relative species abundances was derived. This parameter was used in group comparisons and non-metric ordination procedures to explore, among 40 lake habitat descriptors sampled, those most important in structuring community composition. 3. Fish community composition was mainly determined by maximum and mean depth, chlorophyll a content and lake volume. The impact of anthropogenic alterations of shore structure and human-use intensity of lakes were of minor importance. The dominant fish species were vendace Coregonus albula, perch Perca fluviatilis, smelt Osmerus eperlanus and several cyprinids (roach Rutilus rutilus, bream Abramis brama, white bream Abramis bjoerkna and bleak Alburnus alburnus). 4. A response of relative species abundance to lake productivity could be demonstrated for small perch, ruffe and bream. However, when the relationship between lake morphology and productivity was controlled for, differences in species abundances were not longer attributable to differences in productivity, but to maximum lake depth. 5. This suggests that there are two distinct fish community types in Germany, namely the cold-water community with vendace and perch inhabiting deeper lakes, and the warm-water cyprinid community inhabiting more shallow lakes. The previously established conceptual model of a community succession from salmonids through perch to cyprinids with increasing eutrophication is hence not continous, but includes a switch between two lake and fish community types.","container-title":"Freshwater Biology","DOI":"10.1111/j.1365-2427.2004.01294.x","ISSN":"1365-2427","issue":"1","language":"en","note":"_eprint: https://onlinelibrary.wiley.com/doi/pdf/10.1111/j.1365-2427.2004.01294.x","page":"70-85","source":"Wiley Online Library","title":"Composition of fish communities in German lakes as related to lake morphology, trophic state, shore structure and human-use intensity","volume":"50","author":[{"family":"Mehner","given":"Thomas"},{"family":"Diekmann","given":"Markus"},{"family":"Brämick","given":"Uwe"},{"family":"Lemcke","given":"Roland"}],"issued":{"date-parts":[["2005"]]}}},{"id":643,"uris":["http://zotero.org/groups/2585270/items/BR6BE89M"],"itemData":{"id":643,"type":"article-journal","abstract":"1. Classification of European lake fish assemblages can be based on fish-assemblage structure or morphological, geographical, physical and chemical lake attributes. However, substantial gaps in knowledge exist with respect to the correspondence between both classification approaches. 2. Here, we compiled fish assemblage data from 165 lakes situated in the European ‘Central Plains’ ecoregion. Cluster analysis of fish abundances was performed to compare fish assemblage types of the entire ecoregion with those from previous country-specific studies. Nonparametric group comparisons, classification trees and partial canonical ordinations were used to infer the correspondence between fish assemblage types and morphology, geographical position and nutrient concentration of the lakes. 3. Three distinct fish assemblages were revealed: vendace (Coregonus albula), ruffe (Gymnocephalus cernuus) and roach (Rutilus rutilus) lake types. Both latitude and lake depth were the best determinants of lake type, but total phosphorus (TP) concentrations were also important. Vendace lakes were deep and had low TP concentrations, whereas the shallower ruffe and roach lakes had higher TP values. Roach lakes were more frequent in the north-west area of the ecoregion, whereas ruffe lakes were more often found south of the Baltic Sea. 4. Controlling for the influence of nutrient concentration showed that lake morphology and geographical position were important determinants of fish assemblages. However, the variance explained was low (&lt;20%), implying that biological interactions may also be important in forming the lake-specific fish assemblages. 5. The results suggest that fish assemblages differ between deep and shallow lakes, and between the north-west and south-east locations within the Central Plains ecoregion. Accordingly, establishment of depth-related lake morphotypes is needed, and the European ecoregions recommended to be used in evaluation systems according to the Water Framework Directive seem to be too coarse to reflect the subtle differences of fish species richness along geographical gradients.","container-title":"Freshwater Biology","DOI":"10.1111/j.1365-2427.2007.01836.x","ISSN":"1365-2427","issue":"11","language":"en","note":"_eprint: https://onlinelibrary.wiley.com/doi/pdf/10.1111/j.1365-2427.2007.01836.x","page":"2285-2297","source":"Wiley Online Library","title":"Lake depth and geographical position modify lake fish assemblages of the European ‘Central Plains’ ecoregion","volume":"52","author":[{"family":"Mehner","given":"Thomas"},{"family":"Holmgren","given":"Kerstin"},{"family":"Lauridsen","given":"Torben L."},{"family":"Jeppesen","given":"Erik"},{"family":"Diekmann","given":"Markus"}],"issued":{"date-parts":[["2007"]]}}},{"id":9701,"uris":["http://zotero.org/groups/2585270/items/UZRUM3S8"],"itemData":{"id":9701,"type":"article-journal","abstract":"Canada is home to more lakes than any other nation, but there is a fragmented and limited understanding of the ecological status of these water bodies. Zooplankton are excellent bioindicators of lake health, given their central food web position. To date, many studies have investigated the effect of individual stressors on zooplankton communities, mediated through changes in water quality (e.g., macronutrients, temperature, or chemicals). Increasingly, stressors act simultaneously in lakes, often over extended periods of time. As part of the NSERC Canadian Lake Pulse Network project, pelagic zooplankton were sampled in 624 lakes across Canada, spanning six continental drainage basins. We evaluated the effect of 40+ environmental variables on zooplankton diversity and community composition, considering both taxonomic and functional approaches. We also tested specific hypotheses on the relationships between zooplankton communities and environmental conditions, including eutrophication, calcium, chloride, and fish predation. We found that lake morphometry variables were among the most important predictors of zooplankton diversity, while water quality metrics were more critical in explaining variation in community composition. Our results also reveal significant heterogeneity across Canada, with contrasting effects of environmental drivers among continental watersheds, highlighting that response models cannot be assumed to apply universally.","container-title":"Limnology and Oceanography","DOI":"10.1002/lno.12058","ISSN":"1939-5590","issue":"5","language":"en","license":"© 2022 The Authors. Limnology and Oceanography published by Wiley Periodicals LLC on behalf of Association for the Sciences of Limnology and Oceanography.","note":"_eprint: https://onlinelibrary.wiley.com/doi/pdf/10.1002/lno.12058","page":"1081-1097","source":"Wiley Online Library","title":"Environmental drivers of taxonomic and functional variation in zooplankton diversity and composition in freshwater lakes across Canadian continental watersheds","volume":"67","author":[{"family":"Paquette","given":"Cindy"},{"family":"Gregory-Eaves","given":"Irene"},{"family":"Beisner","given":"Beatrix E."}],"issued":{"date-parts":[["2022"]]}}}],"schema":"https://github.com/citation-style-language/schema/raw/master/csl-citation.json"} </w:instrText>
      </w:r>
      <w:r w:rsidR="00C020AF">
        <w:rPr>
          <w:rFonts w:asciiTheme="majorHAnsi" w:hAnsiTheme="majorHAnsi" w:cstheme="majorHAnsi"/>
        </w:rPr>
        <w:fldChar w:fldCharType="separate"/>
      </w:r>
      <w:r w:rsidR="00C020AF" w:rsidRPr="00C020AF">
        <w:rPr>
          <w:rFonts w:ascii="Calibri Light" w:hAnsiTheme="majorHAnsi" w:cs="Calibri Light"/>
          <w:kern w:val="0"/>
        </w:rPr>
        <w:t>(</w:t>
      </w:r>
      <w:r w:rsidR="00C020AF">
        <w:rPr>
          <w:rFonts w:ascii="Calibri Light" w:hAnsiTheme="majorHAnsi" w:cs="Calibri Light"/>
          <w:kern w:val="0"/>
        </w:rPr>
        <w:t xml:space="preserve">e.g., </w:t>
      </w:r>
      <w:r w:rsidR="00C020AF" w:rsidRPr="00C020AF">
        <w:rPr>
          <w:rFonts w:ascii="Calibri Light" w:hAnsiTheme="majorHAnsi" w:cs="Calibri Light"/>
          <w:kern w:val="0"/>
        </w:rPr>
        <w:t>Duarte &amp; Kalff, 1989; Léonard et al., 2008; Mehner et al., 2005, 2007; Paquette et al., 2022)</w:t>
      </w:r>
      <w:r w:rsidR="00C020AF">
        <w:rPr>
          <w:rFonts w:asciiTheme="majorHAnsi" w:hAnsiTheme="majorHAnsi" w:cstheme="majorHAnsi"/>
        </w:rPr>
        <w:fldChar w:fldCharType="end"/>
      </w:r>
      <w:r>
        <w:rPr>
          <w:rFonts w:asciiTheme="majorHAnsi" w:hAnsiTheme="majorHAnsi" w:cstheme="majorHAnsi"/>
        </w:rPr>
        <w:t>, peu d’études se sont intéressées à leur</w:t>
      </w:r>
      <w:r w:rsidR="003E2AAA">
        <w:rPr>
          <w:rFonts w:asciiTheme="majorHAnsi" w:hAnsiTheme="majorHAnsi" w:cstheme="majorHAnsi"/>
        </w:rPr>
        <w:t>s effets sur les</w:t>
      </w:r>
      <w:r w:rsidR="00C020AF">
        <w:rPr>
          <w:rFonts w:asciiTheme="majorHAnsi" w:hAnsiTheme="majorHAnsi" w:cstheme="majorHAnsi"/>
        </w:rPr>
        <w:t xml:space="preserve"> communautés de parasites </w:t>
      </w:r>
      <w:r w:rsidR="00C020AF">
        <w:rPr>
          <w:rFonts w:asciiTheme="majorHAnsi" w:hAnsiTheme="majorHAnsi" w:cstheme="majorHAnsi"/>
        </w:rPr>
        <w:fldChar w:fldCharType="begin"/>
      </w:r>
      <w:r w:rsidR="00A266F6">
        <w:rPr>
          <w:rFonts w:asciiTheme="majorHAnsi" w:hAnsiTheme="majorHAnsi" w:cstheme="majorHAnsi"/>
        </w:rPr>
        <w:instrText xml:space="preserve"> ADDIN ZOTERO_ITEM CSL_CITATION {"citationID":"qLr5L2uo","properties":{"formattedCitation":"(Valois &amp; Poulin, 2015)","plainCitation":"(Valois &amp; Poulin, 2015)","noteIndex":0},"citationItems":[{"id":9758,"uris":["http://zotero.org/groups/2585270/items/KHDXSPL8"],"itemData":{"id":9758,"type":"article-journal","abstract":"Zooplankton and phytoplankton communities play host to a wide diversity of parasites, which have been found to play a significant role in a number of ecosystem processes, such as facilitating energy transfer and promoting species succession through altering interspecific competition. Yet we know little about the mechanisms that drive parasite dynamics in aquatic ecosystems. Recent mathematical models have shown how habitat can shape parasite dynamics through influencing the efficacy of parasite transmission; however, these predictions have yet to be tested at larger ecological scales. Here, we present a comparative analysis of parasitism in planktonic communities, assembling data from a range of host and parasite taxa, habitat types, and geographic regions. Our results suggest that the prominent depth-prevalence relationship observed in studies on Daphnia in temperate lakes of North America is applicable to a wide range of aquatic habitats, hosts, and parasites; however, differences in transmission strategies between parasites can lead to considerable variation in parasite dynamics. Observational studies which incorporate a diversity of habitat types will be important in uncovering the mechanisms which underlie this relationship. In particular, more experimental work on transmission stage survivability and infectivity in aquatic environments will be necessary before we can make accurate predictive models of parasite spread in these ecosystems.","container-title":"Limnology and Oceanography","DOI":"10.1002/lno.10127","ISSN":"1939-5590","issue":"5","language":"en","license":"© 2015 Association for the Sciences of Limnology and Oceanography","note":"_eprint: https://onlinelibrary.wiley.com/doi/pdf/10.1002/lno.10127","page":"1707-1718","source":"Wiley Online Library","title":"Global drivers of parasitism in freshwater plankton communities","volume":"60","author":[{"family":"Valois","given":"Amanda E."},{"family":"Poulin","given":"Robert"}],"issued":{"date-parts":[["2015"]]}}}],"schema":"https://github.com/citation-style-language/schema/raw/master/csl-citation.json"} </w:instrText>
      </w:r>
      <w:r w:rsidR="00C020AF">
        <w:rPr>
          <w:rFonts w:asciiTheme="majorHAnsi" w:hAnsiTheme="majorHAnsi" w:cstheme="majorHAnsi"/>
        </w:rPr>
        <w:fldChar w:fldCharType="separate"/>
      </w:r>
      <w:r w:rsidR="00A266F6">
        <w:rPr>
          <w:rFonts w:asciiTheme="majorHAnsi" w:hAnsiTheme="majorHAnsi" w:cstheme="majorHAnsi"/>
          <w:noProof/>
        </w:rPr>
        <w:t>(mais voir Valois &amp; Poulin, 2015)</w:t>
      </w:r>
      <w:r w:rsidR="00C020AF">
        <w:rPr>
          <w:rFonts w:asciiTheme="majorHAnsi" w:hAnsiTheme="majorHAnsi" w:cstheme="majorHAnsi"/>
        </w:rPr>
        <w:fldChar w:fldCharType="end"/>
      </w:r>
      <w:r w:rsidR="003E2AAA">
        <w:rPr>
          <w:rFonts w:asciiTheme="majorHAnsi" w:hAnsiTheme="majorHAnsi" w:cstheme="majorHAnsi"/>
        </w:rPr>
        <w:t xml:space="preserve">. Toutefois, l’aire du lac serait </w:t>
      </w:r>
      <w:r w:rsidR="003E2AAA">
        <w:rPr>
          <w:rFonts w:asciiTheme="majorHAnsi" w:hAnsiTheme="majorHAnsi" w:cstheme="majorHAnsi"/>
        </w:rPr>
        <w:lastRenderedPageBreak/>
        <w:t xml:space="preserve">corrélée à la composition de la communauté de parasites chez les hybrides </w:t>
      </w:r>
      <w:proofErr w:type="spellStart"/>
      <w:r w:rsidR="008B440F" w:rsidRPr="008B440F">
        <w:rPr>
          <w:rFonts w:asciiTheme="majorHAnsi" w:hAnsiTheme="majorHAnsi" w:cstheme="majorHAnsi"/>
          <w:i/>
          <w:iCs/>
        </w:rPr>
        <w:t>Lepomis</w:t>
      </w:r>
      <w:proofErr w:type="spellEnd"/>
      <w:r w:rsidR="008B440F" w:rsidRPr="008B440F">
        <w:rPr>
          <w:rFonts w:asciiTheme="majorHAnsi" w:hAnsiTheme="majorHAnsi" w:cstheme="majorHAnsi"/>
          <w:i/>
          <w:iCs/>
        </w:rPr>
        <w:t xml:space="preserve"> </w:t>
      </w:r>
      <w:proofErr w:type="spellStart"/>
      <w:r w:rsidR="008B440F" w:rsidRPr="008B440F">
        <w:rPr>
          <w:rFonts w:asciiTheme="majorHAnsi" w:hAnsiTheme="majorHAnsi" w:cstheme="majorHAnsi"/>
          <w:i/>
          <w:iCs/>
        </w:rPr>
        <w:t>macrochirus</w:t>
      </w:r>
      <w:proofErr w:type="spellEnd"/>
      <w:r w:rsidR="008B440F">
        <w:rPr>
          <w:rFonts w:asciiTheme="majorHAnsi" w:hAnsiTheme="majorHAnsi" w:cstheme="majorHAnsi"/>
        </w:rPr>
        <w:t xml:space="preserve"> X </w:t>
      </w:r>
      <w:proofErr w:type="spellStart"/>
      <w:r w:rsidR="008B440F" w:rsidRPr="008B440F">
        <w:rPr>
          <w:rFonts w:asciiTheme="majorHAnsi" w:hAnsiTheme="majorHAnsi" w:cstheme="majorHAnsi"/>
          <w:i/>
          <w:iCs/>
        </w:rPr>
        <w:t>Lepomis</w:t>
      </w:r>
      <w:proofErr w:type="spellEnd"/>
      <w:r w:rsidR="008B440F" w:rsidRPr="008B440F">
        <w:rPr>
          <w:rFonts w:asciiTheme="majorHAnsi" w:hAnsiTheme="majorHAnsi" w:cstheme="majorHAnsi"/>
          <w:i/>
          <w:iCs/>
        </w:rPr>
        <w:t xml:space="preserve"> </w:t>
      </w:r>
      <w:proofErr w:type="spellStart"/>
      <w:r w:rsidR="008B440F" w:rsidRPr="008B440F">
        <w:rPr>
          <w:rFonts w:asciiTheme="majorHAnsi" w:hAnsiTheme="majorHAnsi" w:cstheme="majorHAnsi"/>
          <w:i/>
          <w:iCs/>
        </w:rPr>
        <w:t>cyanellus</w:t>
      </w:r>
      <w:proofErr w:type="spellEnd"/>
      <w:r w:rsidR="008B440F">
        <w:rPr>
          <w:rFonts w:asciiTheme="majorHAnsi" w:hAnsiTheme="majorHAnsi" w:cstheme="majorHAnsi"/>
        </w:rPr>
        <w:t xml:space="preserve"> </w:t>
      </w:r>
      <w:r w:rsidR="008B440F">
        <w:rPr>
          <w:rFonts w:asciiTheme="majorHAnsi" w:hAnsiTheme="majorHAnsi" w:cstheme="majorHAnsi"/>
        </w:rPr>
        <w:fldChar w:fldCharType="begin"/>
      </w:r>
      <w:r w:rsidR="008B440F">
        <w:rPr>
          <w:rFonts w:asciiTheme="majorHAnsi" w:hAnsiTheme="majorHAnsi" w:cstheme="majorHAnsi"/>
        </w:rPr>
        <w:instrText xml:space="preserve"> ADDIN ZOTERO_ITEM CSL_CITATION {"citationID":"q2MAcvh1","properties":{"formattedCitation":"(Zelmer &amp; Campbell, 2011)","plainCitation":"(Zelmer &amp; Campbell, 2011)","noteIndex":0},"citationItems":[{"id":2343,"uris":["http://zotero.org/groups/2585270/items/8RY4Y8QB"],"itemData":{"id":2343,"type":"article-journal","abstract":"The parasite communities of bluegill x green sunfish hybrids were examined from 5 constructed ponds in Kansas in an attempt to evaluate the separate effects of habitat area and habitat heterogeneity on parasite community structure. Characterization of fish community structure and collection of hybrid fishes was conducted using an electrofishing boat. Benthic invertebrates were sampled, and substrate types examined at 30 evenly spaced points in each pond. Nonmetric multidimensional scaling of the parasite infracommunities, in concert with an analysis of similarities, indicated significant clustering of infracommunities by locality. The number and diversity of habitat types, and the richness and diversity of both fishes and benthic invertebrates, were positively correlated with the first axis of the infracommunity ordination. Pond surface area, parasite richness, and stocking pressure were negatively correlated with the first axis of the infracommunity ordination, suggesting that pond area, stocking pressure, or both was a stronger determinant of parasite community structure in these systems than habitat and host heterogeneity.","container-title":"The Journal of Parasitology","DOI":"10.1645/GE-2492.1","ISSN":"1937-2345","issue":"2","journalAbbreviation":"J Parasitol","language":"eng","note":"PMID: 21506793","page":"197-201","source":"PubMed","title":"Examining the area effect for parasite communities of bluegill x green sunfish hybrids in five constructed ponds in Kansas","volume":"97","author":[{"family":"Zelmer","given":"Derek A."},{"family":"Campbell","given":"Johnathon K."}],"issued":{"date-parts":[["2011",4]]}}}],"schema":"https://github.com/citation-style-language/schema/raw/master/csl-citation.json"} </w:instrText>
      </w:r>
      <w:r w:rsidR="008B440F">
        <w:rPr>
          <w:rFonts w:asciiTheme="majorHAnsi" w:hAnsiTheme="majorHAnsi" w:cstheme="majorHAnsi"/>
        </w:rPr>
        <w:fldChar w:fldCharType="separate"/>
      </w:r>
      <w:r w:rsidR="008B440F">
        <w:rPr>
          <w:rFonts w:asciiTheme="majorHAnsi" w:hAnsiTheme="majorHAnsi" w:cstheme="majorHAnsi"/>
          <w:noProof/>
        </w:rPr>
        <w:t>(Zelmer &amp; Campbell, 2011)</w:t>
      </w:r>
      <w:r w:rsidR="008B440F">
        <w:rPr>
          <w:rFonts w:asciiTheme="majorHAnsi" w:hAnsiTheme="majorHAnsi" w:cstheme="majorHAnsi"/>
        </w:rPr>
        <w:fldChar w:fldCharType="end"/>
      </w:r>
      <w:r w:rsidR="008B440F">
        <w:rPr>
          <w:rFonts w:asciiTheme="majorHAnsi" w:hAnsiTheme="majorHAnsi" w:cstheme="majorHAnsi"/>
        </w:rPr>
        <w:t xml:space="preserve"> et, avec la prévalence et abondance de trématodes </w:t>
      </w:r>
      <w:proofErr w:type="spellStart"/>
      <w:r w:rsidR="008B440F">
        <w:rPr>
          <w:rFonts w:asciiTheme="majorHAnsi" w:hAnsiTheme="majorHAnsi" w:cstheme="majorHAnsi"/>
          <w:i/>
          <w:iCs/>
        </w:rPr>
        <w:t>Apophallus</w:t>
      </w:r>
      <w:proofErr w:type="spellEnd"/>
      <w:r w:rsidR="008B440F">
        <w:rPr>
          <w:rFonts w:asciiTheme="majorHAnsi" w:hAnsiTheme="majorHAnsi" w:cstheme="majorHAnsi"/>
          <w:i/>
          <w:iCs/>
        </w:rPr>
        <w:t xml:space="preserve"> </w:t>
      </w:r>
      <w:proofErr w:type="spellStart"/>
      <w:r w:rsidR="008B440F">
        <w:rPr>
          <w:rFonts w:asciiTheme="majorHAnsi" w:hAnsiTheme="majorHAnsi" w:cstheme="majorHAnsi"/>
        </w:rPr>
        <w:t>sp</w:t>
      </w:r>
      <w:proofErr w:type="spellEnd"/>
      <w:r w:rsidR="008B440F">
        <w:rPr>
          <w:rFonts w:asciiTheme="majorHAnsi" w:hAnsiTheme="majorHAnsi" w:cstheme="majorHAnsi"/>
        </w:rPr>
        <w:t>. chez l’omble de fontaine (</w:t>
      </w:r>
      <w:proofErr w:type="spellStart"/>
      <w:r w:rsidR="008B440F">
        <w:rPr>
          <w:rFonts w:asciiTheme="majorHAnsi" w:hAnsiTheme="majorHAnsi" w:cstheme="majorHAnsi"/>
          <w:i/>
          <w:iCs/>
        </w:rPr>
        <w:t>Salvelinus</w:t>
      </w:r>
      <w:proofErr w:type="spellEnd"/>
      <w:r w:rsidR="008B440F">
        <w:rPr>
          <w:rFonts w:asciiTheme="majorHAnsi" w:hAnsiTheme="majorHAnsi" w:cstheme="majorHAnsi"/>
          <w:i/>
          <w:iCs/>
        </w:rPr>
        <w:t xml:space="preserve"> </w:t>
      </w:r>
      <w:proofErr w:type="spellStart"/>
      <w:r w:rsidR="008B440F">
        <w:rPr>
          <w:rFonts w:asciiTheme="majorHAnsi" w:hAnsiTheme="majorHAnsi" w:cstheme="majorHAnsi"/>
          <w:i/>
          <w:iCs/>
        </w:rPr>
        <w:t>fontinalis</w:t>
      </w:r>
      <w:proofErr w:type="spellEnd"/>
      <w:r w:rsidR="008B440F">
        <w:rPr>
          <w:rFonts w:asciiTheme="majorHAnsi" w:hAnsiTheme="majorHAnsi" w:cstheme="majorHAnsi"/>
        </w:rPr>
        <w:t>)</w:t>
      </w:r>
      <w:r w:rsidR="008B440F">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A96ZDdfG","properties":{"formattedCitation":"(Filion et al., 2019)","plainCitation":"(Filion et al., 2019)","noteIndex":0},"citationItems":[{"id":9248,"uris":["http://zotero.org/groups/2585270/items/L2GZH3RQ"],"itemData":{"id":9248,"type":"article-journal","abstract":"Both biotic and abiotic factors have been invoked to explain the large variations observed in the prevalence and abundance of parasites in aquatic ecosystems. However, we have only a poor knowledge of the potential interplay among these factors in natural systems. It is, therefore, important to analyze the effects of multiple potential environmental drivers together to get an integrated view of their influence on the prevalence and abundance of parasites. To this end, we selected two genera of digenean trematode parasites that require at least two hosts to complete their life cycle and use two different transmission strategies. Crepidostomum moves through a trophic pathway via consumption of infected prey by the host, while Apophallus infects its hosts via direct penetration of their skin. This study was conducted in 23 Canadian Shield lakes exhibiting orthogonal gradients of biotic (fish species richness and biomass) and abiotic (morphometry, physico-chemical) variables. We quantified prevalence and abundance of these parasites in the skin and intestine of brook charr (Salvelinus fontinalis). Our results show that biotic factors are key drivers of parasite abundance and prevalence, with Apophallus being negatively associated with the fish species richness–biomass gradient, and Crepidostomum responding more to identity of host than to the diversity gradient. Among the abiotic variables, lake area was found to be positively related to both prevalence and abundance in Apophallus. Our results suggest that taking into account the interplay of both biotic and abiotic factors is crucial for understanding patterns of parasite transmission success in boreal lakes.","container-title":"Oecologia","DOI":"10.1007/s00442-019-04447-4","ISSN":"1432-1939","issue":"4","journalAbbreviation":"Oecologia","language":"en","page":"879-889","source":"Springer Link","title":"Alternative host identity and lake morphometry drive trematode transmission in brook charr","volume":"190","author":[{"family":"Filion","given":"Antoine"},{"family":"Rainville","given":"Vincent"},{"family":"Pépino","given":"Marc"},{"family":"Bertolo","given":"Andrea"},{"family":"Magnan","given":"Pierre"}],"issued":{"date-parts":[["2019",8,1]]}}}],"schema":"https://github.com/citation-style-language/schema/raw/master/csl-citation.json"} </w:instrText>
      </w:r>
      <w:r w:rsidR="008B440F">
        <w:rPr>
          <w:rFonts w:asciiTheme="majorHAnsi" w:hAnsiTheme="majorHAnsi" w:cstheme="majorHAnsi"/>
        </w:rPr>
        <w:fldChar w:fldCharType="separate"/>
      </w:r>
      <w:r w:rsidR="008B440F">
        <w:rPr>
          <w:rFonts w:asciiTheme="majorHAnsi" w:hAnsiTheme="majorHAnsi" w:cstheme="majorHAnsi"/>
          <w:noProof/>
        </w:rPr>
        <w:t>(Filion et al., 2019)</w:t>
      </w:r>
      <w:r w:rsidR="008B440F">
        <w:rPr>
          <w:rFonts w:asciiTheme="majorHAnsi" w:hAnsiTheme="majorHAnsi" w:cstheme="majorHAnsi"/>
        </w:rPr>
        <w:fldChar w:fldCharType="end"/>
      </w:r>
      <w:r w:rsidR="008B440F">
        <w:rPr>
          <w:rFonts w:asciiTheme="majorHAnsi" w:hAnsiTheme="majorHAnsi" w:cstheme="majorHAnsi"/>
        </w:rPr>
        <w:t>.</w:t>
      </w:r>
      <w:r w:rsidR="00FB7ADF">
        <w:rPr>
          <w:rFonts w:asciiTheme="majorHAnsi" w:hAnsiTheme="majorHAnsi" w:cstheme="majorHAnsi"/>
        </w:rPr>
        <w:t xml:space="preserve"> </w:t>
      </w:r>
      <w:r w:rsidR="00294D12">
        <w:rPr>
          <w:rFonts w:asciiTheme="majorHAnsi" w:hAnsiTheme="majorHAnsi" w:cstheme="majorHAnsi"/>
        </w:rPr>
        <w:t xml:space="preserve">Quelques </w:t>
      </w:r>
      <w:r w:rsidR="00FB7ADF">
        <w:rPr>
          <w:rFonts w:asciiTheme="majorHAnsi" w:hAnsiTheme="majorHAnsi" w:cstheme="majorHAnsi"/>
        </w:rPr>
        <w:t xml:space="preserve">études </w:t>
      </w:r>
      <w:r w:rsidR="001B0E94">
        <w:rPr>
          <w:rFonts w:asciiTheme="majorHAnsi" w:hAnsiTheme="majorHAnsi" w:cstheme="majorHAnsi"/>
        </w:rPr>
        <w:t>soulèvent</w:t>
      </w:r>
      <w:r w:rsidR="00FB7ADF">
        <w:rPr>
          <w:rFonts w:asciiTheme="majorHAnsi" w:hAnsiTheme="majorHAnsi" w:cstheme="majorHAnsi"/>
        </w:rPr>
        <w:t xml:space="preserve"> une différence d</w:t>
      </w:r>
      <w:r w:rsidR="001B0E94">
        <w:rPr>
          <w:rFonts w:asciiTheme="majorHAnsi" w:hAnsiTheme="majorHAnsi" w:cstheme="majorHAnsi"/>
        </w:rPr>
        <w:t>u</w:t>
      </w:r>
      <w:r w:rsidR="00FB7ADF">
        <w:rPr>
          <w:rFonts w:asciiTheme="majorHAnsi" w:hAnsiTheme="majorHAnsi" w:cstheme="majorHAnsi"/>
        </w:rPr>
        <w:t xml:space="preserve"> niveau d’infection entre la zone littorale et pélagique des lacs favorisant cette première </w:t>
      </w:r>
      <w:r w:rsidR="00FB7ADF">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6KSML8oj","properties":{"formattedCitation":"(Arostegui et al., 2018; Marcogliese et al., 2001; Ondra\\uc0\\u269{}kov\\uc0\\u225{} et al., 2004)","plainCitation":"(Arostegui et al., 2018; Marcogliese et al., 2001; Ondračková et al., 2004)","dontUpdate":true,"noteIndex":0},"citationItems":[{"id":2092,"uris":["http://zotero.org/groups/2585270/items/YSJ6QIQW"],"itemData":{"id":2092,"type":"article-journal","abstract":"Trophically-transmitted parasites can affect intermediate host behaviors, resulting in spatial differences in parasite prevalence and distribution that shape the dynamics of hosts and their ecosystems. This variability may arise through differences in physical habitats or biological interactions between parasites and their hosts, and may occur on very fine spatial scales. Using a pseudophyllidean cestode (Schistocephalus solidus) and the threespine stickleback (Gasterosteus aculeatus) as a model parasite–host complex, we investigated the association of infection with host diet composition and stomach fullness in different habitats of two large lakes in southwest Alaska. To become infected, the fish must consume pelagic copepods infected with the parasite’s procercoid stage, so we predicted higher infection rates of fish in offshore habitats (where zooplankton are the primary prey) compared to fish from the littoral zone. Sticklebacks collected from the littoral and limnetic zones were assayed for parasites and their stomach contents were classified, counted, and weighed. Contrary to our prediction, permutational multivariate analysis of variance and principal components analysis revealed that threespine sticklebacks in the littoral zone, which consumed a generalist diet (pelagic zooplankton and benthic invertebrates), had higher parasite prevalence and biomass intensity than conspecifics in the limnetic zone, which consumed zooplankton. These results, consistent in two different lakes, suggest that differences in parasite prevalence between habitats may have been determined by a shift in host habitat due to infection, differential host mortality across habitats, differential procercoid prevalence in copepods across habitats, or a combination of the three factors. This paradoxical result highlights the potential for fine spatial variability in parasite abundance in natural systems.","container-title":"Environmental Biology of Fishes","DOI":"10.1007/s10641-018-0719-1","ISSN":"1573-5133","issue":"3","journalAbbreviation":"Environ Biol Fish","language":"en","page":"501-514","source":"Springer Link","title":"Schistocephalus solidus parasite prevalence and biomass intensity in threespine stickleback vary by habitat and diet in boreal lakes","volume":"101","author":[{"family":"Arostegui","given":"Martin C."},{"family":"Hovel","given":"Rachel A."},{"family":"Quinn","given":"Thomas P."}],"issued":{"date-parts":[["2018",3,1]]}}},{"id":1803,"uris":["http://zotero.org/groups/2585270/items/6882F77F"],"itemData":{"id":1803,"type":"article-journal","container-title":"Canadian Journal of Zoology","DOI":"10.1139/z00-209","ISSN":"0008-4301","issue":"3","journalAbbreviation":"Can. J. Zool.","note":"publisher: NRC Research Press","page":"355-369","source":"cdnsciencepub.com (Atypon)","title":"Spatial and temporal variation in abundance of Diplostomum spp. in walleye (Stizostedion vitreum) and white suckers (Catostomus commersoni) from the St. Lawrence River","volume":"79","author":[{"family":"Marcogliese","given":"David J"},{"family":"Dumont","given":"Pierre"},{"family":"Gendron","given":"Andrée D"},{"family":"Mailhot","given":"Yves"},{"family":"Bergeron","given":"Emmanuelle"},{"family":"McLaughlin","given":"J Daniel"}],"issued":{"date-parts":[["2001",3,1]]}}},{"id":9128,"uris":["http://zotero.org/groups/2585270/items/UN6M6JER"],"itemData":{"id":9128,"type":"article-journal","abstract":"Infection parameters of Posthodiplostomum cuticola, a digenean parasite with a complex life-cycle, were investigated in fish (the second intermediate host) from 6 floodplain water bodies over 2 years. A broad range of factors related to abiotic characteristics of localities, density of the first intermediate (planorbid snails) and definitive (wading birds) hosts and fish community structure were tested for their effects on P. cuticola infection in juvenile and adult fish. Characters of the littoral zone and flood duration were found to be important factors for the presence of the first intermediate and definitive hosts. Visitation time of definitive bird hosts was also related to adult fish host density. Localities with P. cuticola infected fish were visited by a higher number of bird species. Infection of P. cuticola in fish and similarities in infection among fish host assemblages were correlated with fish host density and fish species composition. Parasite infection in both adult and juvenile fishes was associated with the slope of the bank and the bottom type, in particular in juvenile fish assemblages with snail host density. We conclude that habitat characteristics, snail host density and fish community structure contribute significantly to P. cuticola infection in fish hosts.","container-title":"Parasitology","DOI":"10.1017/S0031182004006456","ISSN":"1469-8161, 0031-1820","issue":"6","language":"en","note":"publisher: Cambridge University Press","page":"761-770","source":"Cambridge University Press","title":"Posthodiplostomum cuticola (Digenea: Diplostomatidae) in intermediate fish hosts: factors contributing to the parasite infection and prey selection by the definitive bird host","title-short":"Posthodiplostomum cuticola (Digenea","volume":"129","author":[{"family":"Ondračková","given":"M."},{"family":"šIMKOVÁ","given":"A."},{"family":"Gelnar","given":"M."},{"family":"Jurajda","given":"P."}],"issued":{"date-parts":[["2004",12]]}}}],"schema":"https://github.com/citation-style-language/schema/raw/master/csl-citation.json"} </w:instrText>
      </w:r>
      <w:r w:rsidR="00FB7ADF">
        <w:rPr>
          <w:rFonts w:asciiTheme="majorHAnsi" w:hAnsiTheme="majorHAnsi" w:cstheme="majorHAnsi"/>
        </w:rPr>
        <w:fldChar w:fldCharType="separate"/>
      </w:r>
      <w:r w:rsidR="00FB7ADF" w:rsidRPr="00FB7ADF">
        <w:rPr>
          <w:rFonts w:ascii="Calibri Light" w:hAnsiTheme="majorHAnsi" w:cs="Calibri Light"/>
          <w:kern w:val="0"/>
        </w:rPr>
        <w:t>(</w:t>
      </w:r>
      <w:r w:rsidR="00FB7ADF">
        <w:rPr>
          <w:rFonts w:ascii="Calibri Light" w:hAnsiTheme="majorHAnsi" w:cs="Calibri Light"/>
          <w:kern w:val="0"/>
        </w:rPr>
        <w:t xml:space="preserve">e.g., </w:t>
      </w:r>
      <w:r w:rsidR="00FB7ADF" w:rsidRPr="00FB7ADF">
        <w:rPr>
          <w:rFonts w:ascii="Calibri Light" w:hAnsiTheme="majorHAnsi" w:cs="Calibri Light"/>
          <w:kern w:val="0"/>
        </w:rPr>
        <w:t>Arostegui et al., 2018; Marcogliese et al., 2001; Ondračková et al., 2004)</w:t>
      </w:r>
      <w:r w:rsidR="00FB7ADF">
        <w:rPr>
          <w:rFonts w:asciiTheme="majorHAnsi" w:hAnsiTheme="majorHAnsi" w:cstheme="majorHAnsi"/>
        </w:rPr>
        <w:fldChar w:fldCharType="end"/>
      </w:r>
      <w:r w:rsidR="00FB7ADF">
        <w:rPr>
          <w:rFonts w:asciiTheme="majorHAnsi" w:hAnsiTheme="majorHAnsi" w:cstheme="majorHAnsi"/>
        </w:rPr>
        <w:t>. Ces différences ont notamment été associées aux eaux peu profondes</w:t>
      </w:r>
      <w:r w:rsidR="00297E39">
        <w:rPr>
          <w:rFonts w:asciiTheme="majorHAnsi" w:hAnsiTheme="majorHAnsi" w:cstheme="majorHAnsi"/>
        </w:rPr>
        <w:t xml:space="preserve"> et</w:t>
      </w:r>
      <w:r w:rsidR="00FB7ADF">
        <w:rPr>
          <w:rFonts w:asciiTheme="majorHAnsi" w:hAnsiTheme="majorHAnsi" w:cstheme="majorHAnsi"/>
        </w:rPr>
        <w:t xml:space="preserve"> aux </w:t>
      </w:r>
      <w:r w:rsidR="00297E39">
        <w:rPr>
          <w:rFonts w:asciiTheme="majorHAnsi" w:hAnsiTheme="majorHAnsi" w:cstheme="majorHAnsi"/>
        </w:rPr>
        <w:t xml:space="preserve">zones de végétation denses </w:t>
      </w:r>
      <w:r w:rsidR="00297E39">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WyJDc0iS","properties":{"formattedCitation":"(Marcogliese et al., 2001; Ondra\\uc0\\u269{}kov\\uc0\\u225{} et al., 2004)","plainCitation":"(Marcogliese et al., 2001; Ondračková et al., 2004)","noteIndex":0},"citationItems":[{"id":1803,"uris":["http://zotero.org/groups/2585270/items/6882F77F"],"itemData":{"id":1803,"type":"article-journal","container-title":"Canadian Journal of Zoology","DOI":"10.1139/z00-209","ISSN":"0008-4301","issue":"3","journalAbbreviation":"Can. J. Zool.","note":"publisher: NRC Research Press","page":"355-369","source":"cdnsciencepub.com (Atypon)","title":"Spatial and temporal variation in abundance of Diplostomum spp. in walleye (Stizostedion vitreum) and white suckers (Catostomus commersoni) from the St. Lawrence River","volume":"79","author":[{"family":"Marcogliese","given":"David J"},{"family":"Dumont","given":"Pierre"},{"family":"Gendron","given":"Andrée D"},{"family":"Mailhot","given":"Yves"},{"family":"Bergeron","given":"Emmanuelle"},{"family":"McLaughlin","given":"J Daniel"}],"issued":{"date-parts":[["2001",3,1]]}}},{"id":9128,"uris":["http://zotero.org/groups/2585270/items/UN6M6JER"],"itemData":{"id":9128,"type":"article-journal","abstract":"Infection parameters of Posthodiplostomum cuticola, a digenean parasite with a complex life-cycle, were investigated in fish (the second intermediate host) from 6 floodplain water bodies over 2 years. A broad range of factors related to abiotic characteristics of localities, density of the first intermediate (planorbid snails) and definitive (wading birds) hosts and fish community structure were tested for their effects on P. cuticola infection in juvenile and adult fish. Characters of the littoral zone and flood duration were found to be important factors for the presence of the first intermediate and definitive hosts. Visitation time of definitive bird hosts was also related to adult fish host density. Localities with P. cuticola infected fish were visited by a higher number of bird species. Infection of P. cuticola in fish and similarities in infection among fish host assemblages were correlated with fish host density and fish species composition. Parasite infection in both adult and juvenile fishes was associated with the slope of the bank and the bottom type, in particular in juvenile fish assemblages with snail host density. We conclude that habitat characteristics, snail host density and fish community structure contribute significantly to P. cuticola infection in fish hosts.","container-title":"Parasitology","DOI":"10.1017/S0031182004006456","ISSN":"1469-8161, 0031-1820","issue":"6","language":"en","note":"publisher: Cambridge University Press","page":"761-770","source":"Cambridge University Press","title":"Posthodiplostomum cuticola (Digenea: Diplostomatidae) in intermediate fish hosts: factors contributing to the parasite infection and prey selection by the definitive bird host","title-short":"Posthodiplostomum cuticola (Digenea","volume":"129","author":[{"family":"Ondračková","given":"M."},{"family":"šIMKOVÁ","given":"A."},{"family":"Gelnar","given":"M."},{"family":"Jurajda","given":"P."}],"issued":{"date-parts":[["2004",12]]}}}],"schema":"https://github.com/citation-style-language/schema/raw/master/csl-citation.json"} </w:instrText>
      </w:r>
      <w:r w:rsidR="00297E39">
        <w:rPr>
          <w:rFonts w:asciiTheme="majorHAnsi" w:hAnsiTheme="majorHAnsi" w:cstheme="majorHAnsi"/>
        </w:rPr>
        <w:fldChar w:fldCharType="separate"/>
      </w:r>
      <w:r w:rsidR="00297E39" w:rsidRPr="00297E39">
        <w:rPr>
          <w:rFonts w:ascii="Calibri Light" w:hAnsiTheme="majorHAnsi" w:cs="Calibri Light"/>
          <w:kern w:val="0"/>
        </w:rPr>
        <w:t>(Marcogliese et al., 2001; Ondračková et al., 2004)</w:t>
      </w:r>
      <w:r w:rsidR="00297E39">
        <w:rPr>
          <w:rFonts w:asciiTheme="majorHAnsi" w:hAnsiTheme="majorHAnsi" w:cstheme="majorHAnsi"/>
        </w:rPr>
        <w:fldChar w:fldCharType="end"/>
      </w:r>
      <w:r w:rsidR="00297E39">
        <w:rPr>
          <w:rFonts w:asciiTheme="majorHAnsi" w:hAnsiTheme="majorHAnsi" w:cstheme="majorHAnsi"/>
        </w:rPr>
        <w:t xml:space="preserve">, suggérant que la structure de l’habitat est un élément important </w:t>
      </w:r>
      <w:r w:rsidR="00294D12">
        <w:rPr>
          <w:rFonts w:asciiTheme="majorHAnsi" w:hAnsiTheme="majorHAnsi" w:cstheme="majorHAnsi"/>
        </w:rPr>
        <w:t xml:space="preserve">influençant </w:t>
      </w:r>
      <w:r w:rsidR="00297E39">
        <w:rPr>
          <w:rFonts w:asciiTheme="majorHAnsi" w:hAnsiTheme="majorHAnsi" w:cstheme="majorHAnsi"/>
        </w:rPr>
        <w:t xml:space="preserve">la dynamique d’infection en milieu aquatique. </w:t>
      </w:r>
      <w:r w:rsidR="00CE0C9C">
        <w:rPr>
          <w:rFonts w:asciiTheme="majorHAnsi" w:hAnsiTheme="majorHAnsi" w:cstheme="majorHAnsi"/>
        </w:rPr>
        <w:fldChar w:fldCharType="begin"/>
      </w:r>
      <w:r w:rsidR="0047655A">
        <w:rPr>
          <w:rFonts w:asciiTheme="majorHAnsi" w:hAnsiTheme="majorHAnsi" w:cstheme="majorHAnsi"/>
        </w:rPr>
        <w:instrText xml:space="preserve"> ADDIN ZOTERO_ITEM CSL_CITATION {"citationID":"an1VTBBu","properties":{"formattedCitation":"(Grutter, 1998)","plainCitation":"(Grutter, 1998)","dontUpdate":true,"noteIndex":0},"citationItems":[{"id":9474,"uris":["http://zotero.org/groups/2585270/items/PKM8DP6Z"],"itemData":{"id":9474,"type":"article-journal","abstract":"The prevalence and number of an undescribed Benedenia sp. on Hemigymnus melapterus were significantly greater on fish from the reef flat than from the slope at Heron Island, Great Barrier Reef. In contrast, the abundance of gnathiid isopods on the fish did not differ significantly between habitats. As monogeneans do not leave their hosts, the differences in parasite abundance between the habitats suggest that H. melapterus does not move between the reef flat and reef slope, habitats separated by only a few hundreds of metres. Benedenia may thus be a useful biological tag for following the small-scale movement patterns of coral reef fish.","container-title":"Journal of Fish Biology","DOI":"10.1111/j.1095-8649.1998.tb00108.x","ISSN":"1095-8649","issue":"1","language":"en","note":"_eprint: https://onlinelibrary.wiley.com/doi/pdf/10.1111/j.1095-8649.1998.tb00108.x","page":"49-57","source":"Wiley Online Library","title":"Habitat-related differences in the abundance of parasites from a coral reef fish: an indication of the movement patterns of Hemigymnus melapterus","title-short":"Habitat-related differences in the abundance of parasites from a coral reef fish","volume":"53","author":[{"family":"Grutter","given":"A. S."}],"issued":{"date-parts":[["1998"]]}}}],"schema":"https://github.com/citation-style-language/schema/raw/master/csl-citation.json"} </w:instrText>
      </w:r>
      <w:r w:rsidR="00CE0C9C">
        <w:rPr>
          <w:rFonts w:asciiTheme="majorHAnsi" w:hAnsiTheme="majorHAnsi" w:cstheme="majorHAnsi"/>
        </w:rPr>
        <w:fldChar w:fldCharType="separate"/>
      </w:r>
      <w:r w:rsidR="00CE0C9C">
        <w:rPr>
          <w:rFonts w:asciiTheme="majorHAnsi" w:hAnsiTheme="majorHAnsi" w:cstheme="majorHAnsi"/>
          <w:noProof/>
        </w:rPr>
        <w:t>Grutter (1998)</w:t>
      </w:r>
      <w:r w:rsidR="00CE0C9C">
        <w:rPr>
          <w:rFonts w:asciiTheme="majorHAnsi" w:hAnsiTheme="majorHAnsi" w:cstheme="majorHAnsi"/>
        </w:rPr>
        <w:fldChar w:fldCharType="end"/>
      </w:r>
      <w:r w:rsidR="00CE0C9C">
        <w:rPr>
          <w:rFonts w:asciiTheme="majorHAnsi" w:hAnsiTheme="majorHAnsi" w:cstheme="majorHAnsi"/>
        </w:rPr>
        <w:t xml:space="preserve"> a également noté une différence </w:t>
      </w:r>
      <w:r w:rsidR="00012A09">
        <w:rPr>
          <w:rFonts w:asciiTheme="majorHAnsi" w:hAnsiTheme="majorHAnsi" w:cstheme="majorHAnsi"/>
        </w:rPr>
        <w:t xml:space="preserve">marquante </w:t>
      </w:r>
      <w:r w:rsidR="00CE0C9C">
        <w:rPr>
          <w:rFonts w:asciiTheme="majorHAnsi" w:hAnsiTheme="majorHAnsi" w:cstheme="majorHAnsi"/>
        </w:rPr>
        <w:t>dans l’abondance et de prévalence d’infection d’une espèce monogène (</w:t>
      </w:r>
      <w:proofErr w:type="spellStart"/>
      <w:r w:rsidR="00CE0C9C" w:rsidRPr="00CE0C9C">
        <w:rPr>
          <w:rFonts w:asciiTheme="majorHAnsi" w:hAnsiTheme="majorHAnsi" w:cstheme="majorHAnsi"/>
          <w:i/>
          <w:iCs/>
        </w:rPr>
        <w:t>Benedenia</w:t>
      </w:r>
      <w:proofErr w:type="spellEnd"/>
      <w:r w:rsidR="00CE0C9C">
        <w:rPr>
          <w:rFonts w:asciiTheme="majorHAnsi" w:hAnsiTheme="majorHAnsi" w:cstheme="majorHAnsi"/>
        </w:rPr>
        <w:t xml:space="preserve"> </w:t>
      </w:r>
      <w:proofErr w:type="spellStart"/>
      <w:r w:rsidR="00CE0C9C">
        <w:rPr>
          <w:rFonts w:asciiTheme="majorHAnsi" w:hAnsiTheme="majorHAnsi" w:cstheme="majorHAnsi"/>
        </w:rPr>
        <w:t>sp</w:t>
      </w:r>
      <w:proofErr w:type="spellEnd"/>
      <w:r w:rsidR="00CE0C9C">
        <w:rPr>
          <w:rFonts w:asciiTheme="majorHAnsi" w:hAnsiTheme="majorHAnsi" w:cstheme="majorHAnsi"/>
        </w:rPr>
        <w:t xml:space="preserve">.) chez </w:t>
      </w:r>
      <w:proofErr w:type="spellStart"/>
      <w:r w:rsidR="00CE0C9C" w:rsidRPr="00467E11">
        <w:rPr>
          <w:rFonts w:asciiTheme="majorHAnsi" w:hAnsiTheme="majorHAnsi" w:cstheme="majorHAnsi"/>
          <w:i/>
          <w:iCs/>
        </w:rPr>
        <w:t>Hemigymnus</w:t>
      </w:r>
      <w:proofErr w:type="spellEnd"/>
      <w:r w:rsidR="00CE0C9C" w:rsidRPr="00467E11">
        <w:rPr>
          <w:rFonts w:asciiTheme="majorHAnsi" w:hAnsiTheme="majorHAnsi" w:cstheme="majorHAnsi"/>
          <w:i/>
          <w:iCs/>
        </w:rPr>
        <w:t xml:space="preserve"> </w:t>
      </w:r>
      <w:proofErr w:type="spellStart"/>
      <w:r w:rsidR="00CE0C9C" w:rsidRPr="00467E11">
        <w:rPr>
          <w:rFonts w:asciiTheme="majorHAnsi" w:hAnsiTheme="majorHAnsi" w:cstheme="majorHAnsi"/>
          <w:i/>
          <w:iCs/>
        </w:rPr>
        <w:t>melapterus</w:t>
      </w:r>
      <w:proofErr w:type="spellEnd"/>
      <w:r w:rsidR="001B0E94">
        <w:rPr>
          <w:rFonts w:asciiTheme="majorHAnsi" w:hAnsiTheme="majorHAnsi" w:cstheme="majorHAnsi"/>
          <w:i/>
          <w:iCs/>
        </w:rPr>
        <w:t xml:space="preserve"> </w:t>
      </w:r>
      <w:r w:rsidR="001B0E94">
        <w:rPr>
          <w:rFonts w:asciiTheme="majorHAnsi" w:hAnsiTheme="majorHAnsi" w:cstheme="majorHAnsi"/>
        </w:rPr>
        <w:t>entre deux environnements récifaux (l’un plat, l’autre pentu)</w:t>
      </w:r>
      <w:r w:rsidR="00CE0C9C">
        <w:rPr>
          <w:rFonts w:asciiTheme="majorHAnsi" w:hAnsiTheme="majorHAnsi" w:cstheme="majorHAnsi"/>
        </w:rPr>
        <w:t xml:space="preserve">. </w:t>
      </w:r>
      <w:r w:rsidR="00297E39">
        <w:rPr>
          <w:rFonts w:asciiTheme="majorHAnsi" w:hAnsiTheme="majorHAnsi" w:cstheme="majorHAnsi"/>
        </w:rPr>
        <w:t xml:space="preserve">De plus, </w:t>
      </w:r>
      <w:r w:rsidR="00297E39">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e4WuVywI","properties":{"formattedCitation":"(Mathieu-B\\uc0\\u233{}gn\\uc0\\u233{} et al., 2022)","plainCitation":"(Mathieu-Bégné et al., 2022)","dontUpdate":true,"noteIndex":0},"citationItems":[{"id":5101,"uris":["http://zotero.org/users/5152508/items/QSTVAQPH"],"itemData":{"id":5101,"type":"article-journal","abstract":"For parasites, finding their hosts in vast and heterogeneous environments is a task that can be complex. Some parasite species rely on elaborate strategies to increase encounter rate with their hosts (e.g. behavioural modification of host), but others do not. For these parasites, a key issue is to reveal the processes that enable them to successfully find their hosts and complete their life cycles. Here, we tested the hypothesis that infective larvae of the freshwater ectoparasite Tracheliastes polycolpus are not homogeneously distributed along the river and preferentially occur in very specific microhabitats that maximize encounter rate, and hence infection rate, with their host fish. To do this, we combined an in situ experiment (caging) with an empirical survey carried out on the same sites to identify potential ‘hotspots’ of infection at the microgeographic scale and their environmental characteristics. Experimental and empirical results demonstrated that infections were not evenly distributed among microhabitats, and that infections were spatially aggregated in hotspots at a very fine spatial grain. We further found that certain combinations of environmental variables were consistently and nonlinearly associated with higher infection rate for both caged and wild-caught fish. Microhabitats characterized by very low or high stream velocities, associated with medium or very small substrate, respectively, and a deep water column were strongly and repeatedly associated with higher infection rates. These microhabitats could concentrate parasites and/or promote physical contact with the hosts. We conclude that the characteristics of some microhabitats could facilitate contact between hosts and parasites and explain how some parasites manage to find their hosts in complex environments. A free Plain Language Summary can be found within the Supporting Information of this article.","container-title":"Functional Ecology","DOI":"10.1111/1365-2435.13967","ISSN":"1365-2435","issue":"2","language":"en","license":"© 2021 British Ecological Society","note":"_eprint: https://onlinelibrary.wiley.com/doi/pdf/10.1111/1365-2435.13967","page":"380-391","source":"Wiley Online Library","title":"A fine-scale analysis reveals microgeographic hotspots maximizing infection rate between a parasite and its fish host","volume":"36","author":[{"family":"Mathieu-Bégné","given":"Eglantine"},{"family":"Blanchet","given":"Simon"},{"family":"Rey","given":"Olivier"},{"family":"Scelsi","given":"Orlane"},{"family":"Poesy","given":"Camille"},{"family":"Marselli","given":"Geoffrey"},{"family":"Loot","given":"Géraldine"}],"issued":{"date-parts":[["2022"]]}}}],"schema":"https://github.com/citation-style-language/schema/raw/master/csl-citation.json"} </w:instrText>
      </w:r>
      <w:r w:rsidR="00297E39">
        <w:rPr>
          <w:rFonts w:asciiTheme="majorHAnsi" w:hAnsiTheme="majorHAnsi" w:cstheme="majorHAnsi"/>
        </w:rPr>
        <w:fldChar w:fldCharType="separate"/>
      </w:r>
      <w:r w:rsidR="00622F4C" w:rsidRPr="00622F4C">
        <w:rPr>
          <w:rFonts w:ascii="Calibri Light" w:hAnsiTheme="majorHAnsi" w:cs="Calibri Light"/>
          <w:kern w:val="0"/>
        </w:rPr>
        <w:t xml:space="preserve">Mathieu-Bégné et al., </w:t>
      </w:r>
      <w:r w:rsidR="00622F4C">
        <w:rPr>
          <w:rFonts w:ascii="Calibri Light" w:hAnsiTheme="majorHAnsi" w:cs="Calibri Light"/>
          <w:kern w:val="0"/>
        </w:rPr>
        <w:t>(</w:t>
      </w:r>
      <w:r w:rsidR="00622F4C" w:rsidRPr="00622F4C">
        <w:rPr>
          <w:rFonts w:ascii="Calibri Light" w:hAnsiTheme="majorHAnsi" w:cs="Calibri Light"/>
          <w:kern w:val="0"/>
        </w:rPr>
        <w:t>2022)</w:t>
      </w:r>
      <w:r w:rsidR="00297E39">
        <w:rPr>
          <w:rFonts w:asciiTheme="majorHAnsi" w:hAnsiTheme="majorHAnsi" w:cstheme="majorHAnsi"/>
        </w:rPr>
        <w:fldChar w:fldCharType="end"/>
      </w:r>
      <w:r w:rsidR="00622F4C">
        <w:rPr>
          <w:rFonts w:asciiTheme="majorHAnsi" w:hAnsiTheme="majorHAnsi" w:cstheme="majorHAnsi"/>
        </w:rPr>
        <w:t xml:space="preserve"> soul</w:t>
      </w:r>
      <w:r w:rsidR="00D71D3A">
        <w:rPr>
          <w:rFonts w:asciiTheme="majorHAnsi" w:hAnsiTheme="majorHAnsi" w:cstheme="majorHAnsi"/>
        </w:rPr>
        <w:t xml:space="preserve">ignent </w:t>
      </w:r>
      <w:r w:rsidR="00622F4C">
        <w:rPr>
          <w:rFonts w:asciiTheme="majorHAnsi" w:hAnsiTheme="majorHAnsi" w:cstheme="majorHAnsi"/>
        </w:rPr>
        <w:t xml:space="preserve">plusieurs relations </w:t>
      </w:r>
      <w:r w:rsidR="00D71D3A">
        <w:rPr>
          <w:rFonts w:asciiTheme="majorHAnsi" w:hAnsiTheme="majorHAnsi" w:cstheme="majorHAnsi"/>
        </w:rPr>
        <w:t xml:space="preserve">constantes, mais </w:t>
      </w:r>
      <w:r w:rsidR="00622F4C">
        <w:rPr>
          <w:rFonts w:asciiTheme="majorHAnsi" w:hAnsiTheme="majorHAnsi" w:cstheme="majorHAnsi"/>
        </w:rPr>
        <w:t>non</w:t>
      </w:r>
      <w:r w:rsidR="00294D12">
        <w:rPr>
          <w:rFonts w:asciiTheme="majorHAnsi" w:hAnsiTheme="majorHAnsi" w:cstheme="majorHAnsi"/>
        </w:rPr>
        <w:t xml:space="preserve"> </w:t>
      </w:r>
      <w:r w:rsidR="00622F4C">
        <w:rPr>
          <w:rFonts w:asciiTheme="majorHAnsi" w:hAnsiTheme="majorHAnsi" w:cstheme="majorHAnsi"/>
        </w:rPr>
        <w:t>linéaires,</w:t>
      </w:r>
      <w:r w:rsidR="00D71D3A">
        <w:rPr>
          <w:rFonts w:asciiTheme="majorHAnsi" w:hAnsiTheme="majorHAnsi" w:cstheme="majorHAnsi"/>
        </w:rPr>
        <w:t xml:space="preserve"> entre </w:t>
      </w:r>
      <w:r w:rsidR="00622F4C">
        <w:rPr>
          <w:rFonts w:asciiTheme="majorHAnsi" w:hAnsiTheme="majorHAnsi" w:cstheme="majorHAnsi"/>
        </w:rPr>
        <w:t xml:space="preserve">le taux d’infection et les variables environnementales telles que la granulométrie du substrat et la vélocité du courant. </w:t>
      </w:r>
      <w:r w:rsidR="009C41AF">
        <w:rPr>
          <w:rFonts w:asciiTheme="majorHAnsi" w:hAnsiTheme="majorHAnsi" w:cstheme="majorHAnsi"/>
        </w:rPr>
        <w:fldChar w:fldCharType="begin"/>
      </w:r>
      <w:r w:rsidR="0047655A">
        <w:rPr>
          <w:rFonts w:asciiTheme="majorHAnsi" w:hAnsiTheme="majorHAnsi" w:cstheme="majorHAnsi"/>
        </w:rPr>
        <w:instrText xml:space="preserve"> ADDIN ZOTERO_ITEM CSL_CITATION {"citationID":"TfvvzyU0","properties":{"formattedCitation":"(Krueger et al., 2006)","plainCitation":"(Krueger et al., 2006)","dontUpdate":true,"noteIndex":0},"citationItems":[{"id":9511,"uris":["http://zotero.org/groups/2585270/items/3PK44E3F"],"itemData":{"id":9511,"type":"article-journal","abstract":"Myxobolus cerebralis, the parasite that causes salmonid whirling disease, has had detrimental effects on several salmonid populations in the Intermountain West, including the rainbow trout in the Madison River, Montana, USA. The goal of this study was to examine relationships among characteristics of the environment, Tubifex tubifex (the alternate host) populations, and rainbow trout whirling disease risk in the Madison River. Environmental characteristics were measured in side channels of the Madison River, and differences were described with a principal components analysis. The density of T. tubifex, the prevalence of infection in T. tubifex, and the density of infected T. tubifex were determined for the side channels using benthic core samples and examination of live tubificids for infection. The site-specific contribution to whirling disease risk in the side channels was determined using in situ exposures of sentinel rainbow trout. Regression analyses were used to determine correlations among these characteristics. Side channels differed in sitespecific contribution to rainbow trout whirling disease risk, which was positively correlated to the density of infected T. tubifex. Side channels with fine sediments and lower water temperatures made greater site-specific contribution to whirling disease risk and had higher densities of infected T. tubifex than side channels with coarser sediments and higher temperatures. The ability to characterize areas of high whirling disease risk is essential for improving our understanding of the dynamics of M. cerebralis such that appropriate management strategies can be implemented. In addition, this study provides a model of how the disease ecology of complex aquatic parasites can be examined when the influential processes operate on different spatial scales.","container-title":"Ecological Applications","ISSN":"1051-0761","issue":"2","note":"publisher: Ecological Society of America","page":"770-783","source":"JSTOR","title":"Risk of Myxobolus cerebralis Infection to Rainbow Trout in the Madison River, Montana, USA","volume":"16","author":[{"family":"Krueger","given":"Rebecca C."},{"family":"Kerans","given":"B. L."},{"family":"Vincent","given":"E. Richard"},{"family":"Rasmussen","given":"Charlotte"}],"issued":{"date-parts":[["2006"]]}}}],"schema":"https://github.com/citation-style-language/schema/raw/master/csl-citation.json"} </w:instrText>
      </w:r>
      <w:r w:rsidR="009C41AF">
        <w:rPr>
          <w:rFonts w:asciiTheme="majorHAnsi" w:hAnsiTheme="majorHAnsi" w:cstheme="majorHAnsi"/>
        </w:rPr>
        <w:fldChar w:fldCharType="separate"/>
      </w:r>
      <w:r w:rsidR="009C41AF">
        <w:rPr>
          <w:rFonts w:asciiTheme="majorHAnsi" w:hAnsiTheme="majorHAnsi" w:cstheme="majorHAnsi"/>
          <w:noProof/>
        </w:rPr>
        <w:t>Krueger et al. (2006)</w:t>
      </w:r>
      <w:r w:rsidR="009C41AF">
        <w:rPr>
          <w:rFonts w:asciiTheme="majorHAnsi" w:hAnsiTheme="majorHAnsi" w:cstheme="majorHAnsi"/>
        </w:rPr>
        <w:fldChar w:fldCharType="end"/>
      </w:r>
      <w:r w:rsidR="009C41AF">
        <w:rPr>
          <w:rFonts w:asciiTheme="majorHAnsi" w:hAnsiTheme="majorHAnsi" w:cstheme="majorHAnsi"/>
        </w:rPr>
        <w:t xml:space="preserve"> associent également un risque d’infection plus élevé </w:t>
      </w:r>
      <w:r w:rsidR="00D71D3A">
        <w:rPr>
          <w:rFonts w:asciiTheme="majorHAnsi" w:hAnsiTheme="majorHAnsi" w:cstheme="majorHAnsi"/>
        </w:rPr>
        <w:t xml:space="preserve">aux </w:t>
      </w:r>
      <w:r w:rsidR="009C41AF">
        <w:rPr>
          <w:rFonts w:asciiTheme="majorHAnsi" w:hAnsiTheme="majorHAnsi" w:cstheme="majorHAnsi"/>
        </w:rPr>
        <w:t>chenaux à sédiments fins (argile et limon) et à plus basse température</w:t>
      </w:r>
      <w:r w:rsidR="00D71D3A">
        <w:rPr>
          <w:rFonts w:asciiTheme="majorHAnsi" w:hAnsiTheme="majorHAnsi" w:cstheme="majorHAnsi"/>
        </w:rPr>
        <w:t xml:space="preserve"> qu’à leur contraire</w:t>
      </w:r>
      <w:r w:rsidR="009C41AF">
        <w:rPr>
          <w:rFonts w:asciiTheme="majorHAnsi" w:hAnsiTheme="majorHAnsi" w:cstheme="majorHAnsi"/>
        </w:rPr>
        <w:t>. En rivière, la prévalence et sévérité d’infection par</w:t>
      </w:r>
      <w:r w:rsidR="009C41AF" w:rsidRPr="009C41AF">
        <w:rPr>
          <w:rFonts w:asciiTheme="majorHAnsi" w:hAnsiTheme="majorHAnsi" w:cstheme="majorHAnsi"/>
          <w:i/>
          <w:iCs/>
        </w:rPr>
        <w:t xml:space="preserve"> </w:t>
      </w:r>
      <w:proofErr w:type="spellStart"/>
      <w:r w:rsidR="009C41AF" w:rsidRPr="009C41AF">
        <w:rPr>
          <w:rFonts w:asciiTheme="majorHAnsi" w:hAnsiTheme="majorHAnsi" w:cstheme="majorHAnsi"/>
          <w:i/>
          <w:iCs/>
        </w:rPr>
        <w:t>Myxobolus</w:t>
      </w:r>
      <w:proofErr w:type="spellEnd"/>
      <w:r w:rsidR="009C41AF" w:rsidRPr="009C41AF">
        <w:rPr>
          <w:rFonts w:asciiTheme="majorHAnsi" w:hAnsiTheme="majorHAnsi" w:cstheme="majorHAnsi"/>
          <w:i/>
          <w:iCs/>
        </w:rPr>
        <w:t xml:space="preserve"> </w:t>
      </w:r>
      <w:proofErr w:type="spellStart"/>
      <w:r w:rsidR="009C41AF" w:rsidRPr="009C41AF">
        <w:rPr>
          <w:rFonts w:asciiTheme="majorHAnsi" w:hAnsiTheme="majorHAnsi" w:cstheme="majorHAnsi"/>
          <w:i/>
          <w:iCs/>
        </w:rPr>
        <w:t>cerebralis</w:t>
      </w:r>
      <w:proofErr w:type="spellEnd"/>
      <w:r w:rsidR="009C41AF" w:rsidRPr="009C41AF">
        <w:rPr>
          <w:rFonts w:asciiTheme="majorHAnsi" w:hAnsiTheme="majorHAnsi" w:cstheme="majorHAnsi"/>
          <w:i/>
          <w:iCs/>
        </w:rPr>
        <w:t xml:space="preserve"> </w:t>
      </w:r>
      <w:r w:rsidR="009C41AF">
        <w:rPr>
          <w:rFonts w:asciiTheme="majorHAnsi" w:hAnsiTheme="majorHAnsi" w:cstheme="majorHAnsi"/>
        </w:rPr>
        <w:t>(</w:t>
      </w:r>
      <w:proofErr w:type="spellStart"/>
      <w:r w:rsidR="009C41AF">
        <w:rPr>
          <w:rFonts w:asciiTheme="majorHAnsi" w:hAnsiTheme="majorHAnsi" w:cstheme="majorHAnsi"/>
        </w:rPr>
        <w:t>Myxozoa</w:t>
      </w:r>
      <w:proofErr w:type="spellEnd"/>
      <w:r w:rsidR="009C41AF">
        <w:rPr>
          <w:rFonts w:asciiTheme="majorHAnsi" w:hAnsiTheme="majorHAnsi" w:cstheme="majorHAnsi"/>
        </w:rPr>
        <w:t xml:space="preserve">) seraient plus </w:t>
      </w:r>
      <w:r w:rsidR="00294D12">
        <w:rPr>
          <w:rFonts w:asciiTheme="majorHAnsi" w:hAnsiTheme="majorHAnsi" w:cstheme="majorHAnsi"/>
        </w:rPr>
        <w:t xml:space="preserve">élevées </w:t>
      </w:r>
      <w:r w:rsidR="009C41AF">
        <w:rPr>
          <w:rFonts w:asciiTheme="majorHAnsi" w:hAnsiTheme="majorHAnsi" w:cstheme="majorHAnsi"/>
        </w:rPr>
        <w:t>dans l</w:t>
      </w:r>
      <w:r w:rsidR="00294D12">
        <w:rPr>
          <w:rFonts w:asciiTheme="majorHAnsi" w:hAnsiTheme="majorHAnsi" w:cstheme="majorHAnsi"/>
        </w:rPr>
        <w:t>es</w:t>
      </w:r>
      <w:r w:rsidR="009C41AF">
        <w:rPr>
          <w:rFonts w:asciiTheme="majorHAnsi" w:hAnsiTheme="majorHAnsi" w:cstheme="majorHAnsi"/>
        </w:rPr>
        <w:t xml:space="preserve"> zone</w:t>
      </w:r>
      <w:r w:rsidR="00294D12">
        <w:rPr>
          <w:rFonts w:asciiTheme="majorHAnsi" w:hAnsiTheme="majorHAnsi" w:cstheme="majorHAnsi"/>
        </w:rPr>
        <w:t>s</w:t>
      </w:r>
      <w:r w:rsidR="009C41AF">
        <w:rPr>
          <w:rFonts w:asciiTheme="majorHAnsi" w:hAnsiTheme="majorHAnsi" w:cstheme="majorHAnsi"/>
        </w:rPr>
        <w:t xml:space="preserve"> de faible courant </w:t>
      </w:r>
      <w:r w:rsidR="009C41AF">
        <w:rPr>
          <w:rFonts w:asciiTheme="majorHAnsi" w:hAnsiTheme="majorHAnsi" w:cstheme="majorHAnsi"/>
        </w:rPr>
        <w:fldChar w:fldCharType="begin"/>
      </w:r>
      <w:r w:rsidR="009C41AF">
        <w:rPr>
          <w:rFonts w:asciiTheme="majorHAnsi" w:hAnsiTheme="majorHAnsi" w:cstheme="majorHAnsi"/>
        </w:rPr>
        <w:instrText xml:space="preserve"> ADDIN ZOTERO_ITEM CSL_CITATION {"citationID":"qMf21X1i","properties":{"formattedCitation":"(Hallett &amp; Bartholomew, 2008)","plainCitation":"(Hallett &amp; Bartholomew, 2008)","noteIndex":0},"citationItems":[{"id":9514,"uris":["http://zotero.org/groups/2585270/items/DPU3K9QZ"],"itemData":{"id":9514,"type":"article-journal","abstract":"Myxobolus cerebralis, the myxozoan parasite responsible for whirling disease in salmonid fishes, has a complex life-cycle involving an invertebrate host and 2 spore stages. Water flow rate is an environmental variable thought to affect the establishment and propagation of M. cerebralis; however, experimental data that separates flow effects from those of other variables are scarce. To compare how this parameter affected parasite infection dynamics and the invertebrate and vertebrate hosts, dead, infected fish were introduced into a naive habitat with susceptible hosts under 2 experimental flow regimes: slow (0 x 02 cm/s) and fast (2 x 0 cm/s). Throughout the 1-year study, uninfected fry were held in both systems, the outflows were screened weekly for spores and the annelid populations were monitored. We found clear differences in prevalence of infection in the worms, prevalence and severity of infection in the fish, and host survival. Both flows provided environments in which M. cerebralis could complete its life-cycle; however, both the parasite and its invertebrate host proliferated to a greater extent in the slow flow environment over the 1-year study period. This finding is of significance for aquatic systems where the flow rate can be manipulated, and should be incorporated into risk analysis assessments.","container-title":"Parasitology","DOI":"10.1017/S0031182007003976","ISSN":"1469-8161","issue":"3","journalAbbreviation":"Parasitology","language":"eng","note":"PMID: 18053292","page":"371-384","source":"PubMed","title":"Effects of water flow on the infection dynamics of Myxobolus cerebralis","volume":"135","author":[{"family":"Hallett","given":"S. L."},{"family":"Bartholomew","given":"J. L."}],"issued":{"date-parts":[["2008",3]]}}}],"schema":"https://github.com/citation-style-language/schema/raw/master/csl-citation.json"} </w:instrText>
      </w:r>
      <w:r w:rsidR="009C41AF">
        <w:rPr>
          <w:rFonts w:asciiTheme="majorHAnsi" w:hAnsiTheme="majorHAnsi" w:cstheme="majorHAnsi"/>
        </w:rPr>
        <w:fldChar w:fldCharType="separate"/>
      </w:r>
      <w:r w:rsidR="009C41AF">
        <w:rPr>
          <w:rFonts w:asciiTheme="majorHAnsi" w:hAnsiTheme="majorHAnsi" w:cstheme="majorHAnsi"/>
          <w:noProof/>
        </w:rPr>
        <w:t>(Hallett &amp; Bartholomew, 2008)</w:t>
      </w:r>
      <w:r w:rsidR="009C41AF">
        <w:rPr>
          <w:rFonts w:asciiTheme="majorHAnsi" w:hAnsiTheme="majorHAnsi" w:cstheme="majorHAnsi"/>
        </w:rPr>
        <w:fldChar w:fldCharType="end"/>
      </w:r>
      <w:r w:rsidR="009C41AF">
        <w:rPr>
          <w:rFonts w:asciiTheme="majorHAnsi" w:hAnsiTheme="majorHAnsi" w:cstheme="majorHAnsi"/>
        </w:rPr>
        <w:t xml:space="preserve">. </w:t>
      </w:r>
    </w:p>
    <w:p w14:paraId="0FD1CB36" w14:textId="77777777" w:rsidR="003E2AAA" w:rsidRDefault="003E2AAA" w:rsidP="00490C45">
      <w:pPr>
        <w:spacing w:line="360" w:lineRule="auto"/>
        <w:jc w:val="both"/>
        <w:rPr>
          <w:rFonts w:asciiTheme="majorHAnsi" w:hAnsiTheme="majorHAnsi" w:cstheme="majorHAnsi"/>
        </w:rPr>
      </w:pPr>
    </w:p>
    <w:p w14:paraId="02A72098" w14:textId="69BB4064" w:rsidR="00A13865" w:rsidRDefault="00A13865" w:rsidP="00A13865">
      <w:pPr>
        <w:pStyle w:val="Titre3"/>
      </w:pPr>
      <w:r>
        <w:t>5.</w:t>
      </w:r>
      <w:r w:rsidR="003D7A8B">
        <w:t>4</w:t>
      </w:r>
      <w:r>
        <w:t>.4. Attributs spatiaux</w:t>
      </w:r>
    </w:p>
    <w:p w14:paraId="179CCF9B" w14:textId="77777777" w:rsidR="00A13865" w:rsidRDefault="00A13865" w:rsidP="00490C45">
      <w:pPr>
        <w:spacing w:line="360" w:lineRule="auto"/>
        <w:jc w:val="both"/>
        <w:rPr>
          <w:rFonts w:asciiTheme="majorHAnsi" w:hAnsiTheme="majorHAnsi" w:cstheme="majorHAnsi"/>
        </w:rPr>
      </w:pPr>
    </w:p>
    <w:p w14:paraId="391551CC" w14:textId="640F4113" w:rsidR="009C41AF" w:rsidRPr="008A1BEC" w:rsidRDefault="009C41AF" w:rsidP="00A266F6">
      <w:pPr>
        <w:spacing w:line="360" w:lineRule="auto"/>
        <w:ind w:firstLine="708"/>
        <w:jc w:val="both"/>
        <w:rPr>
          <w:rFonts w:asciiTheme="majorHAnsi" w:hAnsiTheme="majorHAnsi" w:cstheme="majorHAnsi"/>
        </w:rPr>
      </w:pPr>
      <w:r>
        <w:rPr>
          <w:rFonts w:asciiTheme="majorHAnsi" w:hAnsiTheme="majorHAnsi" w:cstheme="majorHAnsi"/>
        </w:rPr>
        <w:t xml:space="preserve">Certains attributs spatiaux sont de bons prédicteurs des dynamiques d’infection à grande échelle. Par exemple, pour plusieurs espèces de </w:t>
      </w:r>
      <w:r w:rsidR="009320E9">
        <w:rPr>
          <w:rFonts w:asciiTheme="majorHAnsi" w:hAnsiTheme="majorHAnsi" w:cstheme="majorHAnsi"/>
        </w:rPr>
        <w:t>trématodes</w:t>
      </w:r>
      <w:r>
        <w:rPr>
          <w:rFonts w:asciiTheme="majorHAnsi" w:hAnsiTheme="majorHAnsi" w:cstheme="majorHAnsi"/>
        </w:rPr>
        <w:t xml:space="preserve">, </w:t>
      </w:r>
      <w:r w:rsidR="009320E9">
        <w:rPr>
          <w:rFonts w:asciiTheme="majorHAnsi" w:hAnsiTheme="majorHAnsi" w:cstheme="majorHAnsi"/>
        </w:rPr>
        <w:t>l</w:t>
      </w:r>
      <w:r w:rsidR="0047655A">
        <w:rPr>
          <w:rFonts w:asciiTheme="majorHAnsi" w:hAnsiTheme="majorHAnsi" w:cstheme="majorHAnsi"/>
        </w:rPr>
        <w:t>a distribution spatiale d’</w:t>
      </w:r>
      <w:r w:rsidR="009320E9">
        <w:rPr>
          <w:rFonts w:asciiTheme="majorHAnsi" w:hAnsiTheme="majorHAnsi" w:cstheme="majorHAnsi"/>
        </w:rPr>
        <w:t xml:space="preserve">abondance </w:t>
      </w:r>
      <w:r w:rsidR="0047655A">
        <w:rPr>
          <w:rFonts w:asciiTheme="majorHAnsi" w:hAnsiTheme="majorHAnsi" w:cstheme="majorHAnsi"/>
        </w:rPr>
        <w:t xml:space="preserve">s’accorde avec la </w:t>
      </w:r>
      <w:r w:rsidR="009320E9">
        <w:rPr>
          <w:rFonts w:asciiTheme="majorHAnsi" w:hAnsiTheme="majorHAnsi" w:cstheme="majorHAnsi"/>
        </w:rPr>
        <w:t xml:space="preserve">théorie du «river continuum», augmentant </w:t>
      </w:r>
      <w:r w:rsidR="0047655A">
        <w:rPr>
          <w:rFonts w:asciiTheme="majorHAnsi" w:hAnsiTheme="majorHAnsi" w:cstheme="majorHAnsi"/>
        </w:rPr>
        <w:t xml:space="preserve">d’amont </w:t>
      </w:r>
      <w:r w:rsidR="00012A09">
        <w:rPr>
          <w:rFonts w:asciiTheme="majorHAnsi" w:hAnsiTheme="majorHAnsi" w:cstheme="majorHAnsi"/>
        </w:rPr>
        <w:t xml:space="preserve">en </w:t>
      </w:r>
      <w:r w:rsidR="009320E9">
        <w:rPr>
          <w:rFonts w:asciiTheme="majorHAnsi" w:hAnsiTheme="majorHAnsi" w:cstheme="majorHAnsi"/>
        </w:rPr>
        <w:t>l’aval de la rivière</w:t>
      </w:r>
      <w:r w:rsidR="0047655A">
        <w:rPr>
          <w:rFonts w:asciiTheme="majorHAnsi" w:hAnsiTheme="majorHAnsi" w:cstheme="majorHAnsi"/>
        </w:rPr>
        <w:t xml:space="preserve"> </w:t>
      </w:r>
      <w:r w:rsidR="0047655A">
        <w:rPr>
          <w:rFonts w:asciiTheme="majorHAnsi" w:hAnsiTheme="majorHAnsi" w:cstheme="majorHAnsi"/>
        </w:rPr>
        <w:fldChar w:fldCharType="begin"/>
      </w:r>
      <w:r w:rsidR="0047655A">
        <w:rPr>
          <w:rFonts w:asciiTheme="majorHAnsi" w:hAnsiTheme="majorHAnsi" w:cstheme="majorHAnsi"/>
        </w:rPr>
        <w:instrText xml:space="preserve"> ADDIN ZOTERO_ITEM CSL_CITATION {"citationID":"JkzHEotC","properties":{"formattedCitation":"(Blasco-Costa et al., 2013)","plainCitation":"(Blasco-Costa et al., 2013)","noteIndex":0},"citationItems":[{"id":9492,"uris":["http://zotero.org/groups/2585270/items/6354MGJ9"],"itemData":{"id":9492,"type":"article-journal","abstract":"Physical habitat structure can influence the distribution and abundance of organisms. In rivers, stream drift, a common process originating from the unidirectional water flow, favours the displacement and downstream dispersion of invertebrates. This process could also generate a gradient in infection levels, leading to decreasing numbers of parasites per host as one moves upstream from the river mouth. We tested this hypothesis using 4 trematode species infecting the fish Gobiomorphus breviceps in the Manuherikia River (New Zealand). We analysed the abundance of each trematode infrapopulation as a function of distance from the river junction and fish size by generalized linear models. Our results supported the existence of a longitudinal gradient in trematode abundance along the river with a decreasing downstream-to-upstream continuum. This applied to 3 out of the 4 trematode species studied, suggesting that this might be a common pattern in river populations. Thus, the unidirectional river flow and a major process like drift in lotic systems, that influences the dynamics and distribution of invertebrate hosts, can also affect trematodes. Host properties like habitat preference, and parasite traits, particularly those related to transmission mode can influence the strength of the observed gradient, as may other environmental and biotic factors.","container-title":"Parasitology","DOI":"10.1017/S0031182012001527","ISSN":"0031-1820, 1469-8161","issue":"2","language":"en","note":"publisher: Cambridge University Press","page":"266-274","source":"Cambridge University Press","title":"Upstream-downstream gradient in infection levels by fish parasites: a common river pattern?","title-short":"Upstream-downstream gradient in infection levels by fish parasites","volume":"140","author":[{"family":"Blasco-Costa","given":"Isabel"},{"family":"Koehler","given":"Anson V."},{"family":"Martin","given":"Alice"},{"family":"Poulin","given":"Robert"}],"issued":{"date-parts":[["2013",2]]}}}],"schema":"https://github.com/citation-style-language/schema/raw/master/csl-citation.json"} </w:instrText>
      </w:r>
      <w:r w:rsidR="0047655A">
        <w:rPr>
          <w:rFonts w:asciiTheme="majorHAnsi" w:hAnsiTheme="majorHAnsi" w:cstheme="majorHAnsi"/>
        </w:rPr>
        <w:fldChar w:fldCharType="separate"/>
      </w:r>
      <w:r w:rsidR="0047655A">
        <w:rPr>
          <w:rFonts w:asciiTheme="majorHAnsi" w:hAnsiTheme="majorHAnsi" w:cstheme="majorHAnsi"/>
          <w:noProof/>
        </w:rPr>
        <w:t>(Blasco-Costa et al., 2013)</w:t>
      </w:r>
      <w:r w:rsidR="0047655A">
        <w:rPr>
          <w:rFonts w:asciiTheme="majorHAnsi" w:hAnsiTheme="majorHAnsi" w:cstheme="majorHAnsi"/>
        </w:rPr>
        <w:fldChar w:fldCharType="end"/>
      </w:r>
      <w:r w:rsidR="0047655A">
        <w:rPr>
          <w:rFonts w:asciiTheme="majorHAnsi" w:hAnsiTheme="majorHAnsi" w:cstheme="majorHAnsi"/>
        </w:rPr>
        <w:t>.</w:t>
      </w:r>
      <w:r w:rsidR="00467B76">
        <w:rPr>
          <w:rFonts w:asciiTheme="majorHAnsi" w:hAnsiTheme="majorHAnsi" w:cstheme="majorHAnsi"/>
        </w:rPr>
        <w:t xml:space="preserve"> Par contre, les populations de parasites qui utilisent des hôtes aquatiques et terrestre dans leur cycle de vie seraient moins </w:t>
      </w:r>
      <w:r w:rsidR="00EA766F">
        <w:rPr>
          <w:rFonts w:asciiTheme="majorHAnsi" w:hAnsiTheme="majorHAnsi" w:cstheme="majorHAnsi"/>
        </w:rPr>
        <w:t>structurés</w:t>
      </w:r>
      <w:r w:rsidR="00467B76">
        <w:rPr>
          <w:rFonts w:asciiTheme="majorHAnsi" w:hAnsiTheme="majorHAnsi" w:cstheme="majorHAnsi"/>
        </w:rPr>
        <w:t xml:space="preserve"> dans l’espace </w:t>
      </w:r>
      <w:r w:rsidR="00012A09">
        <w:rPr>
          <w:rFonts w:asciiTheme="majorHAnsi" w:hAnsiTheme="majorHAnsi" w:cstheme="majorHAnsi"/>
        </w:rPr>
        <w:fldChar w:fldCharType="begin"/>
      </w:r>
      <w:r w:rsidR="00012A09">
        <w:rPr>
          <w:rFonts w:asciiTheme="majorHAnsi" w:hAnsiTheme="majorHAnsi" w:cstheme="majorHAnsi"/>
        </w:rPr>
        <w:instrText xml:space="preserve"> ADDIN ZOTERO_ITEM CSL_CITATION {"citationID":"ft880lla","properties":{"formattedCitation":"(Criscione &amp; Blouin, 2004)","plainCitation":"(Criscione &amp; Blouin, 2004)","noteIndex":0},"citationItems":[{"id":9761,"uris":["http://zotero.org/groups/2585270/items/DYBINR4U"],"itemData":{"id":9761,"type":"article-journal","abstract":"Little is known about what controls effective sizes and migration rates among parasite populations. Such data are important given the medical, veterinary, and economic (e.g., fisheries) impacts of many parasites. The autogenic-allogenic hypothesis, which describes ecological patterns of parasite distribution, provided the foundation on which we studied the effects of life cycles on the distribution of genetic variation within and among parasite populations. The hypothesis states that parasites cycling only in freshwater hosts (autogenic life cycle) will be more limited in their dispersal ability among aquatic habitats than parasites cycling through freshwater and terrestrial hosts (allogenic life cycle). By extending this hypothesis to the level of intraspecific genetic variation, we examined the effects of host dispersal on parasite gene flow. Our a priori prediction was that for a given geographic range, autogenic parasites would have lower gene flow among subpopulations. We compared intraspecific mitochondrial DNA variation for three described species of trematodes that infect salmonid fishes. As predicted, autogenic species had much more highly structured populations and much lower gene flow among subpopulations than an allogenic species sampled from the same locations. In addition, a cryptic species was identified for one of the autogenic trematodes. These results show how variation in life cycles can shape parasite evolution by predisposing them to vastly different genetic structures. Thus, we propose that knowledge of parasite life cycles will help predict important evolutionary processes such as speciation, coevolution, and the spread of drug resistance.","container-title":"Evolution; International Journal of Organic Evolution","DOI":"10.1111/j.0014-3820.2004.tb01587.x","ISSN":"0014-3820","issue":"1","journalAbbreviation":"Evolution","language":"eng","note":"PMID: 15058733","page":"198-202","source":"PubMed","title":"Life cycles shape parasite evolution: comparative population genetics of salmon trematodes","title-short":"Life cycles shape parasite evolution","volume":"58","author":[{"family":"Criscione","given":"Charles D."},{"family":"Blouin","given":"Michael S."}],"issued":{"date-parts":[["2004",1]]}}}],"schema":"https://github.com/citation-style-language/schema/raw/master/csl-citation.json"} </w:instrText>
      </w:r>
      <w:r w:rsidR="00012A09">
        <w:rPr>
          <w:rFonts w:asciiTheme="majorHAnsi" w:hAnsiTheme="majorHAnsi" w:cstheme="majorHAnsi"/>
        </w:rPr>
        <w:fldChar w:fldCharType="separate"/>
      </w:r>
      <w:r w:rsidR="00012A09">
        <w:rPr>
          <w:rFonts w:asciiTheme="majorHAnsi" w:hAnsiTheme="majorHAnsi" w:cstheme="majorHAnsi"/>
          <w:noProof/>
        </w:rPr>
        <w:t>(Criscione &amp; Blouin, 2004)</w:t>
      </w:r>
      <w:r w:rsidR="00012A09">
        <w:rPr>
          <w:rFonts w:asciiTheme="majorHAnsi" w:hAnsiTheme="majorHAnsi" w:cstheme="majorHAnsi"/>
        </w:rPr>
        <w:fldChar w:fldCharType="end"/>
      </w:r>
      <w:r w:rsidR="00467B76">
        <w:rPr>
          <w:rFonts w:asciiTheme="majorHAnsi" w:hAnsiTheme="majorHAnsi" w:cstheme="majorHAnsi"/>
        </w:rPr>
        <w:t xml:space="preserve">. </w:t>
      </w:r>
      <w:r w:rsidR="00EA766F">
        <w:rPr>
          <w:rFonts w:asciiTheme="majorHAnsi" w:hAnsiTheme="majorHAnsi" w:cstheme="majorHAnsi"/>
        </w:rPr>
        <w:t xml:space="preserve">Toutefois, des patrons </w:t>
      </w:r>
      <w:r w:rsidR="0071336F">
        <w:rPr>
          <w:rFonts w:asciiTheme="majorHAnsi" w:hAnsiTheme="majorHAnsi" w:cstheme="majorHAnsi"/>
        </w:rPr>
        <w:t xml:space="preserve">spatiaux </w:t>
      </w:r>
      <w:r w:rsidR="00EA766F">
        <w:rPr>
          <w:rFonts w:asciiTheme="majorHAnsi" w:hAnsiTheme="majorHAnsi" w:cstheme="majorHAnsi"/>
        </w:rPr>
        <w:t xml:space="preserve">sont parfois récurrents entre différents bassins versants </w:t>
      </w:r>
      <w:r w:rsidR="00EA766F">
        <w:rPr>
          <w:rFonts w:asciiTheme="majorHAnsi" w:hAnsiTheme="majorHAnsi" w:cstheme="majorHAnsi"/>
        </w:rPr>
        <w:fldChar w:fldCharType="begin"/>
      </w:r>
      <w:r w:rsidR="00EA766F">
        <w:rPr>
          <w:rFonts w:asciiTheme="majorHAnsi" w:hAnsiTheme="majorHAnsi" w:cstheme="majorHAnsi"/>
        </w:rPr>
        <w:instrText xml:space="preserve"> ADDIN ZOTERO_ITEM CSL_CITATION {"citationID":"HVCB9zC7","properties":{"formattedCitation":"(Happel, 2019)","plainCitation":"(Happel, 2019)","noteIndex":0},"citationItems":[{"id":1456,"uris":["http://zotero.org/groups/2585270/items/RSYS944C"],"itemData":{"id":1456,"type":"article-journal","abstract":"Infections of parasitic digenean trematode metacercariae may lead to a visually observable syndrome in fish commonly called black spot disease. While black spot has been noted from various locations throughout North America, patterns in prevalence across the continent remain unknown. Funding to investigate continental-wide prevalence of low-mortality parasitic infections represents a barrier to such studies. I utilize iNaturalist.org's photograph database to examine fish for signs of black spot infections across North America. Fish targeted include blacknose dace, creek chub, chubs (Nocomis spp.), and stonerollers (Campostoma spp.). Photos were visually examined for symptomatic black spots indicative of infection by trematode species linked to black spot disease. Regardless of fish species group, symptoms of black spot pathogens were highly prevalent (27.1% of 314 fish) in watersheds of southern Ontario Canada, whereas mean prevalence was comparatively low elsewhere (7.8%). In one instance, a user uploaded a higher number of photos, with a higher percentage exhibiting signs of infection than other users in the watershed. However, it is difficult to tease apart if that user fished in waterbodies with high infection rates, uploaded more photos of symptomatic fishes, or some other explanation for the differences in user-reported fish with symptoms. Beyond this exception, geographic patterns in the frequency of black spot symptoms do not appear to be related to solely the users, suggesting the observed pattern is biological or ecological. While causative explanations remain conjectures, the data reported herein provides evidence that across four groups of fish, signs of black spot infections are more common in southern Ontario than other areas studied in North America. This work also represents an initial and unexpected utility of volunteer-population databases such as iNaturalist. Further data contributions could lead to better understanding of the causative agents to variation in black spot pathogens' occurrences.","container-title":"International Journal for Parasitology: Parasites and Wildlife","DOI":"10.1016/j.ijppaw.2019.08.003","ISSN":"2213-2244","journalAbbreviation":"International Journal for Parasitology: Parasites and Wildlife","language":"en","page":"156-163","source":"ScienceDirect","title":"A volunteer-populated online database provides evidence for a geographic pattern in symptoms of black spot infections","volume":"10","author":[{"family":"Happel","given":"Austin"}],"issued":{"date-parts":[["2019",12,1]]}}}],"schema":"https://github.com/citation-style-language/schema/raw/master/csl-citation.json"} </w:instrText>
      </w:r>
      <w:r w:rsidR="00EA766F">
        <w:rPr>
          <w:rFonts w:asciiTheme="majorHAnsi" w:hAnsiTheme="majorHAnsi" w:cstheme="majorHAnsi"/>
        </w:rPr>
        <w:fldChar w:fldCharType="separate"/>
      </w:r>
      <w:r w:rsidR="00EA766F">
        <w:rPr>
          <w:rFonts w:asciiTheme="majorHAnsi" w:hAnsiTheme="majorHAnsi" w:cstheme="majorHAnsi"/>
          <w:noProof/>
        </w:rPr>
        <w:t>(Happel, 2019)</w:t>
      </w:r>
      <w:r w:rsidR="00EA766F">
        <w:rPr>
          <w:rFonts w:asciiTheme="majorHAnsi" w:hAnsiTheme="majorHAnsi" w:cstheme="majorHAnsi"/>
        </w:rPr>
        <w:fldChar w:fldCharType="end"/>
      </w:r>
      <w:r w:rsidR="00EA766F">
        <w:rPr>
          <w:rFonts w:asciiTheme="majorHAnsi" w:hAnsiTheme="majorHAnsi" w:cstheme="majorHAnsi"/>
        </w:rPr>
        <w:t>.</w:t>
      </w:r>
    </w:p>
    <w:p w14:paraId="154C5C59" w14:textId="77777777" w:rsidR="009C41AF" w:rsidRDefault="009C41AF" w:rsidP="003A574E">
      <w:pPr>
        <w:suppressLineNumbers/>
      </w:pPr>
    </w:p>
    <w:p w14:paraId="3072296C" w14:textId="77777777" w:rsidR="003A574E" w:rsidRDefault="003A574E" w:rsidP="003A574E">
      <w:pPr>
        <w:suppressLineNumbers/>
        <w:rPr>
          <w:rFonts w:asciiTheme="majorHAnsi" w:hAnsiTheme="majorHAnsi" w:cstheme="majorHAnsi"/>
          <w:i/>
          <w:iCs/>
        </w:rPr>
      </w:pPr>
    </w:p>
    <w:p w14:paraId="4F5CC74C" w14:textId="77777777" w:rsidR="003A574E" w:rsidRDefault="003A574E" w:rsidP="003A574E">
      <w:pPr>
        <w:suppressLineNumbers/>
        <w:rPr>
          <w:rFonts w:asciiTheme="majorHAnsi" w:hAnsiTheme="majorHAnsi" w:cstheme="majorHAnsi"/>
          <w:i/>
          <w:iCs/>
        </w:rPr>
      </w:pPr>
    </w:p>
    <w:p w14:paraId="7FEF5F29" w14:textId="7D701183" w:rsidR="00774F40" w:rsidRPr="00F31E3D" w:rsidRDefault="00774F40" w:rsidP="008A1BEC">
      <w:pPr>
        <w:rPr>
          <w:rFonts w:asciiTheme="majorHAnsi" w:hAnsiTheme="majorHAnsi" w:cstheme="majorHAnsi"/>
          <w:i/>
          <w:iCs/>
        </w:rPr>
      </w:pPr>
      <w:r w:rsidRPr="00F31E3D">
        <w:rPr>
          <w:rFonts w:asciiTheme="majorHAnsi" w:hAnsiTheme="majorHAnsi" w:cstheme="majorHAnsi"/>
          <w:i/>
          <w:iCs/>
        </w:rPr>
        <w:lastRenderedPageBreak/>
        <w:t>5.</w:t>
      </w:r>
      <w:r w:rsidR="003D7A8B" w:rsidRPr="00F31E3D">
        <w:rPr>
          <w:rFonts w:asciiTheme="majorHAnsi" w:hAnsiTheme="majorHAnsi" w:cstheme="majorHAnsi"/>
          <w:i/>
          <w:iCs/>
        </w:rPr>
        <w:t>5</w:t>
      </w:r>
      <w:r w:rsidRPr="00F31E3D">
        <w:rPr>
          <w:rFonts w:asciiTheme="majorHAnsi" w:hAnsiTheme="majorHAnsi" w:cstheme="majorHAnsi"/>
          <w:i/>
          <w:iCs/>
        </w:rPr>
        <w:t>. Maladie du point noir</w:t>
      </w:r>
    </w:p>
    <w:p w14:paraId="10C30088" w14:textId="77777777" w:rsidR="00A524AA" w:rsidRPr="00A524AA" w:rsidRDefault="00A524AA" w:rsidP="00490C45">
      <w:pPr>
        <w:spacing w:line="360" w:lineRule="auto"/>
        <w:jc w:val="both"/>
      </w:pPr>
    </w:p>
    <w:p w14:paraId="58FEA835" w14:textId="5843E80A" w:rsidR="00A524AA" w:rsidRDefault="00A524AA" w:rsidP="00012A09">
      <w:pPr>
        <w:spacing w:line="360" w:lineRule="auto"/>
        <w:ind w:firstLine="708"/>
        <w:jc w:val="both"/>
        <w:rPr>
          <w:rFonts w:asciiTheme="majorHAnsi" w:hAnsiTheme="majorHAnsi" w:cstheme="majorHAnsi"/>
        </w:rPr>
      </w:pPr>
      <w:r w:rsidRPr="00A524AA">
        <w:rPr>
          <w:rFonts w:asciiTheme="majorHAnsi" w:hAnsiTheme="majorHAnsi" w:cstheme="majorHAnsi"/>
        </w:rPr>
        <w:t xml:space="preserve">La maladie du point noir est </w:t>
      </w:r>
      <w:r>
        <w:rPr>
          <w:rFonts w:asciiTheme="majorHAnsi" w:hAnsiTheme="majorHAnsi" w:cstheme="majorHAnsi"/>
        </w:rPr>
        <w:t>une infection globalement répandu</w:t>
      </w:r>
      <w:r w:rsidRPr="00A524AA">
        <w:rPr>
          <w:rFonts w:asciiTheme="majorHAnsi" w:hAnsiTheme="majorHAnsi" w:cstheme="majorHAnsi"/>
        </w:rPr>
        <w:t xml:space="preserve">e </w:t>
      </w:r>
      <w:r>
        <w:rPr>
          <w:rFonts w:asciiTheme="majorHAnsi" w:hAnsiTheme="majorHAnsi" w:cstheme="majorHAnsi"/>
        </w:rPr>
        <w:t>chez les poissons d’eaux douces et marins</w:t>
      </w:r>
      <w:r w:rsidR="007E4C00">
        <w:rPr>
          <w:rFonts w:asciiTheme="majorHAnsi" w:hAnsiTheme="majorHAnsi" w:cstheme="majorHAnsi"/>
        </w:rPr>
        <w:t xml:space="preserve"> </w:t>
      </w:r>
      <w:r w:rsidR="007E4C00">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eGCwr1tl","properties":{"formattedCitation":"(Post, 1987)","plainCitation":"(Post, 1987)","noteIndex":0},"citationItems":[{"id":8494,"uris":["http://zotero.org/groups/2585270/items/CS8TFLC2"],"itemData":{"id":8494,"type":"book","edition":"Rev. and expanded ed","event-place":"Neptune City, NJ","ISBN":"978-0-86622-491-8","language":"eng","note":"OCLC: 17214721","number-of-pages":"288","publisher":"T.F.H. Publications","publisher-place":"Neptune City, NJ","source":"Open WorldCat","title":"Textbook of fish health","author":[{"family":"Post","given":"George"}],"issued":{"date-parts":[["1987"]]}}}],"schema":"https://github.com/citation-style-language/schema/raw/master/csl-citation.json"} </w:instrText>
      </w:r>
      <w:r w:rsidR="007E4C00">
        <w:rPr>
          <w:rFonts w:asciiTheme="majorHAnsi" w:hAnsiTheme="majorHAnsi" w:cstheme="majorHAnsi"/>
        </w:rPr>
        <w:fldChar w:fldCharType="separate"/>
      </w:r>
      <w:r w:rsidR="007E4C00">
        <w:rPr>
          <w:rFonts w:asciiTheme="majorHAnsi" w:hAnsiTheme="majorHAnsi" w:cstheme="majorHAnsi"/>
          <w:noProof/>
        </w:rPr>
        <w:t>(Post, 1987)</w:t>
      </w:r>
      <w:r w:rsidR="007E4C00">
        <w:rPr>
          <w:rFonts w:asciiTheme="majorHAnsi" w:hAnsiTheme="majorHAnsi" w:cstheme="majorHAnsi"/>
        </w:rPr>
        <w:fldChar w:fldCharType="end"/>
      </w:r>
      <w:r>
        <w:rPr>
          <w:rFonts w:asciiTheme="majorHAnsi" w:hAnsiTheme="majorHAnsi" w:cstheme="majorHAnsi"/>
        </w:rPr>
        <w:t xml:space="preserve">. Cette infection parasitaire est causée par </w:t>
      </w:r>
      <w:r w:rsidRPr="00A524AA">
        <w:rPr>
          <w:rFonts w:asciiTheme="majorHAnsi" w:hAnsiTheme="majorHAnsi" w:cstheme="majorHAnsi"/>
        </w:rPr>
        <w:t xml:space="preserve">certains trématodes </w:t>
      </w:r>
      <w:proofErr w:type="spellStart"/>
      <w:r w:rsidRPr="00A524AA">
        <w:rPr>
          <w:rFonts w:asciiTheme="majorHAnsi" w:hAnsiTheme="majorHAnsi" w:cstheme="majorHAnsi"/>
        </w:rPr>
        <w:t>Digène</w:t>
      </w:r>
      <w:proofErr w:type="spellEnd"/>
      <w:r w:rsidRPr="00A524AA">
        <w:rPr>
          <w:rFonts w:asciiTheme="majorHAnsi" w:hAnsiTheme="majorHAnsi" w:cstheme="majorHAnsi"/>
        </w:rPr>
        <w:t xml:space="preserve"> de la famille des </w:t>
      </w:r>
      <w:proofErr w:type="spellStart"/>
      <w:r w:rsidRPr="00A524AA">
        <w:rPr>
          <w:rFonts w:asciiTheme="majorHAnsi" w:hAnsiTheme="majorHAnsi" w:cstheme="majorHAnsi"/>
        </w:rPr>
        <w:t>Diplostomatidae</w:t>
      </w:r>
      <w:proofErr w:type="spellEnd"/>
      <w:r w:rsidRPr="00A524AA">
        <w:rPr>
          <w:rFonts w:asciiTheme="majorHAnsi" w:hAnsiTheme="majorHAnsi" w:cstheme="majorHAnsi"/>
        </w:rPr>
        <w:t xml:space="preserve"> et des </w:t>
      </w:r>
      <w:proofErr w:type="spellStart"/>
      <w:r w:rsidRPr="00A524AA">
        <w:rPr>
          <w:rFonts w:asciiTheme="majorHAnsi" w:hAnsiTheme="majorHAnsi" w:cstheme="majorHAnsi"/>
        </w:rPr>
        <w:t>Strigeidae</w:t>
      </w:r>
      <w:proofErr w:type="spellEnd"/>
      <w:r w:rsidRPr="00A524AA">
        <w:rPr>
          <w:rFonts w:asciiTheme="majorHAnsi" w:hAnsiTheme="majorHAnsi" w:cstheme="majorHAnsi"/>
        </w:rPr>
        <w:t xml:space="preserve"> </w:t>
      </w:r>
      <w:r>
        <w:rPr>
          <w:rFonts w:asciiTheme="majorHAnsi" w:hAnsiTheme="majorHAnsi" w:cstheme="majorHAnsi"/>
        </w:rPr>
        <w:fldChar w:fldCharType="begin"/>
      </w:r>
      <w:r>
        <w:rPr>
          <w:rFonts w:asciiTheme="majorHAnsi" w:hAnsiTheme="majorHAnsi" w:cstheme="majorHAnsi"/>
        </w:rPr>
        <w:instrText xml:space="preserve"> ADDIN ZOTERO_ITEM CSL_CITATION {"citationID":"oFtXbYgL","properties":{"formattedCitation":"(Hoffman, 1967)","plainCitation":"(Hoffman, 1967)","noteIndex":0},"citationItems":[{"id":2205,"uris":["http://zotero.org/groups/2585270/items/W9RMZ3YS"],"itemData":{"id":2205,"type":"article-journal","abstract":"No abstract available at this time...","source":"pubs.er.usgs.gov","title":"Parasites of North American freshwater fishes","URL":"https://pubs.er.usgs.gov/publication/94379","author":[{"family":"Hoffman","given":"G. L."}],"accessed":{"date-parts":[["2022",2,1]]},"issued":{"date-parts":[["1967"]]}}}],"schema":"https://github.com/citation-style-language/schema/raw/master/csl-citation.json"} </w:instrText>
      </w:r>
      <w:r>
        <w:rPr>
          <w:rFonts w:asciiTheme="majorHAnsi" w:hAnsiTheme="majorHAnsi" w:cstheme="majorHAnsi"/>
        </w:rPr>
        <w:fldChar w:fldCharType="separate"/>
      </w:r>
      <w:r>
        <w:rPr>
          <w:rFonts w:asciiTheme="majorHAnsi" w:hAnsiTheme="majorHAnsi" w:cstheme="majorHAnsi"/>
          <w:noProof/>
        </w:rPr>
        <w:t>(Hoffman, 1967)</w:t>
      </w:r>
      <w:r>
        <w:rPr>
          <w:rFonts w:asciiTheme="majorHAnsi" w:hAnsiTheme="majorHAnsi" w:cstheme="majorHAnsi"/>
        </w:rPr>
        <w:fldChar w:fldCharType="end"/>
      </w:r>
      <w:r w:rsidRPr="00A524AA">
        <w:rPr>
          <w:rFonts w:asciiTheme="majorHAnsi" w:hAnsiTheme="majorHAnsi" w:cstheme="majorHAnsi"/>
        </w:rPr>
        <w:t xml:space="preserve">. Les espèces les plus étudiées causant cette maladie </w:t>
      </w:r>
      <w:proofErr w:type="gramStart"/>
      <w:r w:rsidRPr="00A524AA">
        <w:rPr>
          <w:rFonts w:asciiTheme="majorHAnsi" w:hAnsiTheme="majorHAnsi" w:cstheme="majorHAnsi"/>
        </w:rPr>
        <w:t>sont</w:t>
      </w:r>
      <w:proofErr w:type="gramEnd"/>
      <w:r w:rsidRPr="00A524AA">
        <w:rPr>
          <w:rFonts w:asciiTheme="majorHAnsi" w:hAnsiTheme="majorHAnsi" w:cstheme="majorHAnsi"/>
        </w:rPr>
        <w:t xml:space="preserve"> </w:t>
      </w:r>
      <w:proofErr w:type="spellStart"/>
      <w:r w:rsidRPr="00A524AA">
        <w:rPr>
          <w:rFonts w:asciiTheme="majorHAnsi" w:hAnsiTheme="majorHAnsi" w:cstheme="majorHAnsi"/>
          <w:i/>
          <w:iCs/>
        </w:rPr>
        <w:t>Uvulifer</w:t>
      </w:r>
      <w:proofErr w:type="spellEnd"/>
      <w:r w:rsidRPr="00A524AA">
        <w:rPr>
          <w:rFonts w:asciiTheme="majorHAnsi" w:hAnsiTheme="majorHAnsi" w:cstheme="majorHAnsi"/>
          <w:i/>
          <w:iCs/>
        </w:rPr>
        <w:t xml:space="preserve"> </w:t>
      </w:r>
      <w:proofErr w:type="spellStart"/>
      <w:r w:rsidRPr="00A524AA">
        <w:rPr>
          <w:rFonts w:asciiTheme="majorHAnsi" w:hAnsiTheme="majorHAnsi" w:cstheme="majorHAnsi"/>
          <w:i/>
          <w:iCs/>
        </w:rPr>
        <w:t>ambloplitis</w:t>
      </w:r>
      <w:proofErr w:type="spellEnd"/>
      <w:r>
        <w:rPr>
          <w:rFonts w:asciiTheme="majorHAnsi" w:hAnsiTheme="majorHAnsi" w:cstheme="majorHAnsi"/>
          <w:i/>
          <w:iCs/>
        </w:rPr>
        <w:t xml:space="preserve">, </w:t>
      </w:r>
      <w:proofErr w:type="spellStart"/>
      <w:r w:rsidRPr="00A524AA">
        <w:rPr>
          <w:rFonts w:asciiTheme="majorHAnsi" w:hAnsiTheme="majorHAnsi" w:cstheme="majorHAnsi"/>
          <w:i/>
          <w:iCs/>
        </w:rPr>
        <w:t>Crassiphiala</w:t>
      </w:r>
      <w:proofErr w:type="spellEnd"/>
      <w:r w:rsidRPr="00A524AA">
        <w:rPr>
          <w:rFonts w:asciiTheme="majorHAnsi" w:hAnsiTheme="majorHAnsi" w:cstheme="majorHAnsi"/>
          <w:i/>
          <w:iCs/>
        </w:rPr>
        <w:t xml:space="preserve"> </w:t>
      </w:r>
      <w:proofErr w:type="spellStart"/>
      <w:r w:rsidRPr="00A524AA">
        <w:rPr>
          <w:rFonts w:asciiTheme="majorHAnsi" w:hAnsiTheme="majorHAnsi" w:cstheme="majorHAnsi"/>
          <w:i/>
          <w:iCs/>
        </w:rPr>
        <w:t>bulboglossa</w:t>
      </w:r>
      <w:proofErr w:type="spellEnd"/>
      <w:r>
        <w:rPr>
          <w:rFonts w:asciiTheme="majorHAnsi" w:hAnsiTheme="majorHAnsi" w:cstheme="majorHAnsi"/>
          <w:i/>
          <w:iCs/>
        </w:rPr>
        <w:t xml:space="preserve"> </w:t>
      </w:r>
      <w:r>
        <w:rPr>
          <w:rFonts w:asciiTheme="majorHAnsi" w:hAnsiTheme="majorHAnsi" w:cstheme="majorHAnsi"/>
        </w:rPr>
        <w:t xml:space="preserve">et </w:t>
      </w:r>
      <w:proofErr w:type="spellStart"/>
      <w:r>
        <w:rPr>
          <w:rFonts w:asciiTheme="majorHAnsi" w:hAnsiTheme="majorHAnsi" w:cstheme="majorHAnsi"/>
          <w:i/>
          <w:iCs/>
        </w:rPr>
        <w:t>Apophallus</w:t>
      </w:r>
      <w:proofErr w:type="spellEnd"/>
      <w:r>
        <w:rPr>
          <w:rFonts w:asciiTheme="majorHAnsi" w:hAnsiTheme="majorHAnsi" w:cstheme="majorHAnsi"/>
          <w:i/>
          <w:iCs/>
        </w:rPr>
        <w:t xml:space="preserve"> </w:t>
      </w:r>
      <w:proofErr w:type="spellStart"/>
      <w:r>
        <w:rPr>
          <w:rFonts w:asciiTheme="majorHAnsi" w:hAnsiTheme="majorHAnsi" w:cstheme="majorHAnsi"/>
          <w:i/>
          <w:iCs/>
        </w:rPr>
        <w:t>brevi</w:t>
      </w:r>
      <w:proofErr w:type="spellEnd"/>
      <w:r w:rsidRPr="00A524AA">
        <w:rPr>
          <w:rFonts w:asciiTheme="majorHAnsi" w:hAnsiTheme="majorHAnsi" w:cstheme="majorHAnsi"/>
          <w:i/>
          <w:iCs/>
        </w:rPr>
        <w:t xml:space="preserve"> </w:t>
      </w:r>
      <w:r w:rsidRPr="00A524AA">
        <w:rPr>
          <w:rFonts w:asciiTheme="majorHAnsi" w:hAnsiTheme="majorHAnsi" w:cstheme="majorHAnsi"/>
        </w:rPr>
        <w:t xml:space="preserve">(Lane et Morris, 2000; </w:t>
      </w:r>
      <w:proofErr w:type="spellStart"/>
      <w:r w:rsidRPr="00A524AA">
        <w:rPr>
          <w:rFonts w:asciiTheme="majorHAnsi" w:hAnsiTheme="majorHAnsi" w:cstheme="majorHAnsi"/>
        </w:rPr>
        <w:t>Lemly</w:t>
      </w:r>
      <w:proofErr w:type="spellEnd"/>
      <w:r w:rsidRPr="00A524AA">
        <w:rPr>
          <w:rFonts w:asciiTheme="majorHAnsi" w:hAnsiTheme="majorHAnsi" w:cstheme="majorHAnsi"/>
        </w:rPr>
        <w:t xml:space="preserve"> et Esch, 1984</w:t>
      </w:r>
      <w:r w:rsidRPr="00A524AA">
        <w:rPr>
          <w:rFonts w:asciiTheme="majorHAnsi" w:hAnsiTheme="majorHAnsi" w:cstheme="majorHAnsi"/>
          <w:i/>
          <w:iCs/>
        </w:rPr>
        <w:t>a</w:t>
      </w:r>
      <w:r w:rsidRPr="00A524AA">
        <w:rPr>
          <w:rFonts w:asciiTheme="majorHAnsi" w:hAnsiTheme="majorHAnsi" w:cstheme="majorHAnsi"/>
        </w:rPr>
        <w:t xml:space="preserve">; </w:t>
      </w:r>
      <w:proofErr w:type="spellStart"/>
      <w:r w:rsidRPr="00A524AA">
        <w:rPr>
          <w:rFonts w:asciiTheme="majorHAnsi" w:hAnsiTheme="majorHAnsi" w:cstheme="majorHAnsi"/>
        </w:rPr>
        <w:t>Wisenden</w:t>
      </w:r>
      <w:proofErr w:type="spellEnd"/>
      <w:r w:rsidRPr="00A524AA">
        <w:rPr>
          <w:rFonts w:asciiTheme="majorHAnsi" w:hAnsiTheme="majorHAnsi" w:cstheme="majorHAnsi"/>
        </w:rPr>
        <w:t xml:space="preserve"> </w:t>
      </w:r>
      <w:r w:rsidRPr="00A524AA">
        <w:rPr>
          <w:rFonts w:asciiTheme="majorHAnsi" w:hAnsiTheme="majorHAnsi" w:cstheme="majorHAnsi"/>
          <w:i/>
          <w:iCs/>
        </w:rPr>
        <w:t>et al</w:t>
      </w:r>
      <w:r w:rsidRPr="00A524AA">
        <w:rPr>
          <w:rFonts w:asciiTheme="majorHAnsi" w:hAnsiTheme="majorHAnsi" w:cstheme="majorHAnsi"/>
        </w:rPr>
        <w:t>., 2012; Hoffman, 1956).</w:t>
      </w:r>
      <w:r>
        <w:rPr>
          <w:rFonts w:asciiTheme="majorHAnsi" w:hAnsiTheme="majorHAnsi" w:cstheme="majorHAnsi"/>
        </w:rPr>
        <w:t xml:space="preserve"> </w:t>
      </w:r>
      <w:r w:rsidRPr="00A524AA">
        <w:rPr>
          <w:rFonts w:asciiTheme="majorHAnsi" w:hAnsiTheme="majorHAnsi" w:cstheme="majorHAnsi"/>
        </w:rPr>
        <w:t xml:space="preserve">Peu importe l'espèce de trématode qui cause </w:t>
      </w:r>
      <w:r>
        <w:rPr>
          <w:rFonts w:asciiTheme="majorHAnsi" w:hAnsiTheme="majorHAnsi" w:cstheme="majorHAnsi"/>
        </w:rPr>
        <w:t xml:space="preserve">la maladie </w:t>
      </w:r>
      <w:r w:rsidRPr="00A524AA">
        <w:rPr>
          <w:rFonts w:asciiTheme="majorHAnsi" w:hAnsiTheme="majorHAnsi" w:cstheme="majorHAnsi"/>
        </w:rPr>
        <w:t xml:space="preserve">du point noir, le cycle de vie </w:t>
      </w:r>
      <w:r>
        <w:rPr>
          <w:rFonts w:asciiTheme="majorHAnsi" w:hAnsiTheme="majorHAnsi" w:cstheme="majorHAnsi"/>
        </w:rPr>
        <w:t xml:space="preserve">du parasite </w:t>
      </w:r>
      <w:r w:rsidRPr="00A524AA">
        <w:rPr>
          <w:rFonts w:asciiTheme="majorHAnsi" w:hAnsiTheme="majorHAnsi" w:cstheme="majorHAnsi"/>
        </w:rPr>
        <w:t>est toujours similaire (</w:t>
      </w:r>
      <w:r w:rsidRPr="0098211E">
        <w:rPr>
          <w:rFonts w:asciiTheme="majorHAnsi" w:hAnsiTheme="majorHAnsi" w:cstheme="majorHAnsi"/>
        </w:rPr>
        <w:t xml:space="preserve">voir Figure </w:t>
      </w:r>
      <w:r w:rsidR="00B72966" w:rsidRPr="0098211E">
        <w:rPr>
          <w:rFonts w:asciiTheme="majorHAnsi" w:hAnsiTheme="majorHAnsi" w:cstheme="majorHAnsi"/>
        </w:rPr>
        <w:t>3</w:t>
      </w:r>
      <w:r w:rsidRPr="00A524AA">
        <w:rPr>
          <w:rFonts w:asciiTheme="majorHAnsi" w:hAnsiTheme="majorHAnsi" w:cstheme="majorHAnsi"/>
        </w:rPr>
        <w:t xml:space="preserve">). </w:t>
      </w:r>
      <w:r>
        <w:rPr>
          <w:rFonts w:asciiTheme="majorHAnsi" w:hAnsiTheme="majorHAnsi" w:cstheme="majorHAnsi"/>
        </w:rPr>
        <w:t>En eaux douces, l</w:t>
      </w:r>
      <w:r w:rsidRPr="00A524AA">
        <w:rPr>
          <w:rFonts w:asciiTheme="majorHAnsi" w:hAnsiTheme="majorHAnsi" w:cstheme="majorHAnsi"/>
        </w:rPr>
        <w:t xml:space="preserve">'hôte définitif (ou hôte principal) est un oiseau piscivore, généralement un martin-pêcheur ou un héron </w:t>
      </w:r>
      <w:r>
        <w:rPr>
          <w:rFonts w:asciiTheme="majorHAnsi" w:hAnsiTheme="majorHAnsi" w:cstheme="majorHAnsi"/>
        </w:rPr>
        <w:fldChar w:fldCharType="begin"/>
      </w:r>
      <w:r>
        <w:rPr>
          <w:rFonts w:asciiTheme="majorHAnsi" w:hAnsiTheme="majorHAnsi" w:cstheme="majorHAnsi"/>
        </w:rPr>
        <w:instrText xml:space="preserve"> ADDIN ZOTERO_ITEM CSL_CITATION {"citationID":"P4QqSHk8","properties":{"formattedCitation":"(Steedman, 1991)","plainCitation":"(Steedman, 1991)","noteIndex":0},"citationItems":[{"id":2015,"uris":["http://zotero.org/groups/2585270/items/WHBEZ45Y"],"itemData":{"id":2015,"type":"article-journal","abstract":"Incidence of black spot disease was measured qualitatively in fish collections from 10 stream systems around Toronto, Ontario. Individuals in 18 of 49 fish species were found with black spot infections; they included representatives of Salmonidae, Catostomidae, Cyprinidae, Centrarchidae, and Percidae. Fishes in the families Petromyzontidae, Umbridae, Ictaluridae, Gasterosteidae, and Cottidae were all collected in substantial numbers but were never observed with black spot. Measures of stream size, gradient, riparian forest, and urbanization were each significantly correlated with black spot incidence for at least four fish species. These data suggest that in southern Ontario streams, habitat degradation accompanying agricultural and urban development is associated with increased incidence of black spot in a variety of fish species. The data also support informed and cautious use of measures of black spot incidence in multivariate indices of stream health, such as the index of biotic integrity.","container-title":"Transactions of the American Fisheries Society","DOI":"10.1577/1548-8659(1991)120&lt;0494:OAECOB&gt;2.3.CO;2","ISSN":"1548-8659","issue":"4","language":"en","note":"_eprint: https://onlinelibrary.wiley.com/doi/pdf/10.1577/1548-8659%281991%29120%3C0494%3AOAECOB%3E2.3.CO%3B2","page":"494-499","source":"Wiley Online Library","title":"Occurrence and Environmental Correlates of Black Spot Disease in Stream Fishes near Toronto, Ontario","volume":"120","author":[{"family":"Steedman","given":"Robert J."}],"issued":{"date-parts":[["1991"]]}}}],"schema":"https://github.com/citation-style-language/schema/raw/master/csl-citation.json"} </w:instrText>
      </w:r>
      <w:r>
        <w:rPr>
          <w:rFonts w:asciiTheme="majorHAnsi" w:hAnsiTheme="majorHAnsi" w:cstheme="majorHAnsi"/>
        </w:rPr>
        <w:fldChar w:fldCharType="separate"/>
      </w:r>
      <w:r>
        <w:rPr>
          <w:rFonts w:asciiTheme="majorHAnsi" w:hAnsiTheme="majorHAnsi" w:cstheme="majorHAnsi"/>
          <w:noProof/>
        </w:rPr>
        <w:t>(Steedman, 1991)</w:t>
      </w:r>
      <w:r>
        <w:rPr>
          <w:rFonts w:asciiTheme="majorHAnsi" w:hAnsiTheme="majorHAnsi" w:cstheme="majorHAnsi"/>
        </w:rPr>
        <w:fldChar w:fldCharType="end"/>
      </w:r>
      <w:r>
        <w:rPr>
          <w:rFonts w:asciiTheme="majorHAnsi" w:hAnsiTheme="majorHAnsi" w:cstheme="majorHAnsi"/>
        </w:rPr>
        <w:t xml:space="preserve">. C’est dans l’intestin de celui-ci que le parasite mature au stade adulte et se reproduit </w:t>
      </w:r>
      <w:r>
        <w:rPr>
          <w:rFonts w:asciiTheme="majorHAnsi" w:hAnsiTheme="majorHAnsi" w:cstheme="majorHAnsi"/>
        </w:rPr>
        <w:fldChar w:fldCharType="begin"/>
      </w:r>
      <w:r>
        <w:rPr>
          <w:rFonts w:asciiTheme="majorHAnsi" w:hAnsiTheme="majorHAnsi" w:cstheme="majorHAnsi"/>
        </w:rPr>
        <w:instrText xml:space="preserve"> ADDIN ZOTERO_ITEM CSL_CITATION {"citationID":"5M1ssbvm","properties":{"formattedCitation":"(Hoffman, 1956; Hunter, 1933)","plainCitation":"(Hoffman, 1956; Hunter, 1933)","noteIndex":0},"citationItems":[{"id":2227,"uris":["http://zotero.org/groups/2585270/items/UGCT3IM8"],"itemData":{"id":2227,"type":"article-journal","container-title":"The Journal of Parasitology","DOI":"10.2307/3274528","ISSN":"0022-3395","issue":"4","note":"publisher: [The American Society of Parasitologists, Allen Press]","page":"435-444","source":"JSTOR","title":"The Life Cycle of Crassiphiala bulboglossa (Trematoda: Strigeida). Development of the Metacercaria and Cyst, and Effect on the Fish Hosts","title-short":"The Life Cycle of Crassiphiala bulboglossa (Trematoda","volume":"42","author":[{"family":"Hoffman","given":"Glenn L."}],"issued":{"date-parts":[["1956"]]}}},{"id":2236,"uris":["http://zotero.org/groups/2585270/items/T5M6R6CE"],"itemData":{"id":2236,"type":"article-journal","abstract":"Within the last decade problems dealing with life cycles and relationships of the Strigeid Trematodes have received considerable attention. Among the European workers Szidat (1929, 1929 a) has given the most complete summary of the anatomy, development and systematic position of the Strigeidae, while in North America La Rue (1926), his students and associates, have been contributing to our knowledge of the anatomy, relationships and life histories.","container-title":"Parasitology","DOI":"10.1017/S0031182000019752","ISSN":"1469-8161, 0031-1820","issue":"4","language":"en","note":"publisher: Cambridge University Press","page":"510-517","source":"Cambridge University Press","title":"The Strigeid Trematode, Crassiphiala ambloplitis (Hughes 1927)","volume":"25","author":[{"family":"Hunter","given":"George W."}],"issued":{"date-parts":[["1933",12]]}}}],"schema":"https://github.com/citation-style-language/schema/raw/master/csl-citation.json"} </w:instrText>
      </w:r>
      <w:r>
        <w:rPr>
          <w:rFonts w:asciiTheme="majorHAnsi" w:hAnsiTheme="majorHAnsi" w:cstheme="majorHAnsi"/>
        </w:rPr>
        <w:fldChar w:fldCharType="separate"/>
      </w:r>
      <w:r>
        <w:rPr>
          <w:rFonts w:asciiTheme="majorHAnsi" w:hAnsiTheme="majorHAnsi" w:cstheme="majorHAnsi"/>
          <w:noProof/>
        </w:rPr>
        <w:t>(Hoffman, 1956; Hunter, 1933)</w:t>
      </w:r>
      <w:r>
        <w:rPr>
          <w:rFonts w:asciiTheme="majorHAnsi" w:hAnsiTheme="majorHAnsi" w:cstheme="majorHAnsi"/>
        </w:rPr>
        <w:fldChar w:fldCharType="end"/>
      </w:r>
      <w:r>
        <w:rPr>
          <w:rFonts w:asciiTheme="majorHAnsi" w:hAnsiTheme="majorHAnsi" w:cstheme="majorHAnsi"/>
        </w:rPr>
        <w:t xml:space="preserve">. </w:t>
      </w:r>
      <w:r w:rsidRPr="00A524AA">
        <w:rPr>
          <w:rFonts w:asciiTheme="majorHAnsi" w:hAnsiTheme="majorHAnsi" w:cstheme="majorHAnsi"/>
        </w:rPr>
        <w:t>Les œufs sont par la suite libérés dans l'eau via les excréments environ quatre semaines après l</w:t>
      </w:r>
      <w:r>
        <w:rPr>
          <w:rFonts w:asciiTheme="majorHAnsi" w:hAnsiTheme="majorHAnsi" w:cstheme="majorHAnsi"/>
        </w:rPr>
        <w:t xml:space="preserve">’ingestion du parasite </w:t>
      </w:r>
      <w:r>
        <w:rPr>
          <w:rFonts w:asciiTheme="majorHAnsi" w:hAnsiTheme="majorHAnsi" w:cstheme="majorHAnsi"/>
        </w:rPr>
        <w:fldChar w:fldCharType="begin"/>
      </w:r>
      <w:r>
        <w:rPr>
          <w:rFonts w:asciiTheme="majorHAnsi" w:hAnsiTheme="majorHAnsi" w:cstheme="majorHAnsi"/>
        </w:rPr>
        <w:instrText xml:space="preserve"> ADDIN ZOTERO_ITEM CSL_CITATION {"citationID":"5Ja2tVyG","properties":{"formattedCitation":"(Hunter, 1933)","plainCitation":"(Hunter, 1933)","noteIndex":0},"citationItems":[{"id":2236,"uris":["http://zotero.org/groups/2585270/items/T5M6R6CE"],"itemData":{"id":2236,"type":"article-journal","abstract":"Within the last decade problems dealing with life cycles and relationships of the Strigeid Trematodes have received considerable attention. Among the European workers Szidat (1929, 1929 a) has given the most complete summary of the anatomy, development and systematic position of the Strigeidae, while in North America La Rue (1926), his students and associates, have been contributing to our knowledge of the anatomy, relationships and life histories.","container-title":"Parasitology","DOI":"10.1017/S0031182000019752","ISSN":"1469-8161, 0031-1820","issue":"4","language":"en","note":"publisher: Cambridge University Press","page":"510-517","source":"Cambridge University Press","title":"The Strigeid Trematode, Crassiphiala ambloplitis (Hughes 1927)","volume":"25","author":[{"family":"Hunter","given":"George W."}],"issued":{"date-parts":[["1933",12]]}}}],"schema":"https://github.com/citation-style-language/schema/raw/master/csl-citation.json"} </w:instrText>
      </w:r>
      <w:r>
        <w:rPr>
          <w:rFonts w:asciiTheme="majorHAnsi" w:hAnsiTheme="majorHAnsi" w:cstheme="majorHAnsi"/>
        </w:rPr>
        <w:fldChar w:fldCharType="separate"/>
      </w:r>
      <w:r>
        <w:rPr>
          <w:rFonts w:asciiTheme="majorHAnsi" w:hAnsiTheme="majorHAnsi" w:cstheme="majorHAnsi"/>
          <w:noProof/>
        </w:rPr>
        <w:t>(Hunter, 1933)</w:t>
      </w:r>
      <w:r>
        <w:rPr>
          <w:rFonts w:asciiTheme="majorHAnsi" w:hAnsiTheme="majorHAnsi" w:cstheme="majorHAnsi"/>
        </w:rPr>
        <w:fldChar w:fldCharType="end"/>
      </w:r>
      <w:r>
        <w:rPr>
          <w:rFonts w:asciiTheme="majorHAnsi" w:hAnsiTheme="majorHAnsi" w:cstheme="majorHAnsi"/>
        </w:rPr>
        <w:t xml:space="preserve"> </w:t>
      </w:r>
      <w:r w:rsidRPr="00A524AA">
        <w:rPr>
          <w:rFonts w:asciiTheme="majorHAnsi" w:hAnsiTheme="majorHAnsi" w:cstheme="majorHAnsi"/>
        </w:rPr>
        <w:t xml:space="preserve">et éclosent après </w:t>
      </w:r>
      <w:r>
        <w:rPr>
          <w:rFonts w:asciiTheme="majorHAnsi" w:hAnsiTheme="majorHAnsi" w:cstheme="majorHAnsi"/>
        </w:rPr>
        <w:t>deux à trois</w:t>
      </w:r>
      <w:r w:rsidRPr="00A524AA">
        <w:rPr>
          <w:rFonts w:asciiTheme="majorHAnsi" w:hAnsiTheme="majorHAnsi" w:cstheme="majorHAnsi"/>
        </w:rPr>
        <w:t xml:space="preserve"> semaines </w:t>
      </w:r>
      <w:r>
        <w:rPr>
          <w:rFonts w:asciiTheme="majorHAnsi" w:hAnsiTheme="majorHAnsi" w:cstheme="majorHAnsi"/>
        </w:rPr>
        <w:fldChar w:fldCharType="begin"/>
      </w:r>
      <w:r>
        <w:rPr>
          <w:rFonts w:asciiTheme="majorHAnsi" w:hAnsiTheme="majorHAnsi" w:cstheme="majorHAnsi"/>
        </w:rPr>
        <w:instrText xml:space="preserve"> ADDIN ZOTERO_ITEM CSL_CITATION {"citationID":"SN0UFm28","properties":{"formattedCitation":"(Hoffman &amp; Putz, 1965)","plainCitation":"(Hoffman &amp; Putz, 1965)","noteIndex":0},"citationItems":[{"id":1664,"uris":["http://zotero.org/groups/2585270/items/3J6ZZBGI"],"itemData":{"id":1664,"type":"article-journal","abstract":"Adult Uvulifer ambloplitis were recovered from a kingfisher and the worm eggs were incubated. Helisoma snails were infected with the resultant miracidia. Cercariae, very similar, but not identical to Cercaria bessiae, were recovered and used to infect fish. It was possible to infect Lepomis macrochirus, but not Catostomus commersoni, Cottus bairdi, Carassius auratus, Notropis cornutus, N. rubellus, N. spectrunculus, Semotilus atromaculatus, S. corporalis, S. margarita, Ictalurus punctatus, Etheostoma flabellare or Salmo gairdneri. Development of the metacercaria was studied at 13° C, 21° C, and 24° C. There was almost no development at 13° C and development was about twice as rapid at 24° C as at 21° C. The origin of the cyst of parasite origin is discussed. The metacercariae live at least 4 1/2 years in the fish at 12° C. The adult is briefly described and compared with other species. A key to the adults is given.","container-title":"Transactions of the American Fisheries Society","DOI":"10.1577/1548-8659(1965)94[143:TBUASO]2.0.CO;2","ISSN":"1548-8659","issue":"2","language":"en","note":"_eprint: https://onlinelibrary.wiley.com/doi/pdf/10.1577/1548-8659%281965%2994%5B143%3ATBUASO%5D2.0.CO%3B2","page":"143-151","source":"Wiley Online Library","title":"The Black-Spot (Uvulifer ambloplitis: Trematoda: Strigeoidea) of Centrarchid Fishes","title-short":"The Black-Spot (Uvulifer ambloplitis","volume":"94","author":[{"family":"Hoffman","given":"Glenn L."},{"family":"Putz","given":"Robert E."}],"issued":{"date-parts":[["1965"]]}}}],"schema":"https://github.com/citation-style-language/schema/raw/master/csl-citation.json"} </w:instrText>
      </w:r>
      <w:r>
        <w:rPr>
          <w:rFonts w:asciiTheme="majorHAnsi" w:hAnsiTheme="majorHAnsi" w:cstheme="majorHAnsi"/>
        </w:rPr>
        <w:fldChar w:fldCharType="separate"/>
      </w:r>
      <w:r>
        <w:rPr>
          <w:rFonts w:asciiTheme="majorHAnsi" w:hAnsiTheme="majorHAnsi" w:cstheme="majorHAnsi"/>
          <w:noProof/>
        </w:rPr>
        <w:t>(Hoffman &amp; Putz, 1965)</w:t>
      </w:r>
      <w:r>
        <w:rPr>
          <w:rFonts w:asciiTheme="majorHAnsi" w:hAnsiTheme="majorHAnsi" w:cstheme="majorHAnsi"/>
        </w:rPr>
        <w:fldChar w:fldCharType="end"/>
      </w:r>
      <w:r w:rsidRPr="00A524AA">
        <w:rPr>
          <w:rFonts w:asciiTheme="majorHAnsi" w:hAnsiTheme="majorHAnsi" w:cstheme="majorHAnsi"/>
        </w:rPr>
        <w:t xml:space="preserve">. Le miracidium </w:t>
      </w:r>
      <w:r>
        <w:rPr>
          <w:rFonts w:asciiTheme="majorHAnsi" w:hAnsiTheme="majorHAnsi" w:cstheme="majorHAnsi"/>
        </w:rPr>
        <w:t xml:space="preserve">(premier stade larvaire) </w:t>
      </w:r>
      <w:r w:rsidRPr="00A524AA">
        <w:rPr>
          <w:rFonts w:asciiTheme="majorHAnsi" w:hAnsiTheme="majorHAnsi" w:cstheme="majorHAnsi"/>
        </w:rPr>
        <w:t xml:space="preserve">est alors prêt à infecter le premier hôte intermédiaire, un escargot d'eau douce </w:t>
      </w:r>
      <w:r w:rsidRPr="00D27527">
        <w:rPr>
          <w:rFonts w:asciiTheme="majorHAnsi" w:hAnsiTheme="majorHAnsi" w:cstheme="majorHAnsi"/>
        </w:rPr>
        <w:fldChar w:fldCharType="begin"/>
      </w:r>
      <w:r w:rsidRPr="00D27527">
        <w:rPr>
          <w:rFonts w:asciiTheme="majorHAnsi" w:hAnsiTheme="majorHAnsi" w:cstheme="majorHAnsi"/>
        </w:rPr>
        <w:instrText xml:space="preserve"> ADDIN ZOTERO_ITEM CSL_CITATION {"citationID":"FGGHIVP7","properties":{"formattedCitation":"(Hoffman, 1956; Krull, 1934; Schaaf et al., 2017)","plainCitation":"(Hoffman, 1956; Krull, 1934; Schaaf et al., 2017)","noteIndex":0},"citationItems":[{"id":2227,"uris":["http://zotero.org/groups/2585270/items/UGCT3IM8"],"itemData":{"id":2227,"type":"article-journal","container-title":"The Journal of Parasitology","DOI":"10.2307/3274528","ISSN":"0022-3395","issue":"4","note":"publisher: [The American Society of Parasitologists, Allen Press]","page":"435-444","source":"JSTOR","title":"The Life Cycle of Crassiphiala bulboglossa (Trematoda: Strigeida). Development of the Metacercaria and Cyst, and Effect on the Fish Hosts","title-short":"The Life Cycle of Crassiphiala bulboglossa (Trematoda","volume":"42","author":[{"family":"Hoffman","given":"Glenn L."}],"issued":{"date-parts":[["1956"]]}}},{"id":2228,"uris":["http://zotero.org/groups/2585270/items/E3V63Q94"],"itemData":{"id":2228,"type":"article-journal","container-title":"Copeia","DOI":"10.2307/1435795","ISSN":"0045-8511","issue":"2","note":"publisher: [American Society of Ichthyologists and Herpetologists (ASIH), Allen Press]","page":"69-73","source":"JSTOR","title":"Cercaria bessiae Cort and Brooks, 1928, an Injurious Parasite of Fish","volume":"1934","author":[{"family":"Krull","given":"Wendell H."}],"issued":{"date-parts":[["1934"]]}}},{"id":2239,"uris":["http://zotero.org/groups/2585270/items/9NEZFVRP"],"itemData":{"id":2239,"type":"article-journal","abstract":"Climate change will increase water temperature in rivers and streams that provide critical habitat for imperiled species. Warmer water temperatures will influence the intensity and nature of biotic interactions, including parasitism. To better understand the factors influencing a neascus-type parasitic infection known as black spot disease, we examined the relationship between infection rate in juvenile steelhead trout (Oncorhynchus mykiss), abundance of another intermediate host (ramshorn snail, Planorbella trivolvis), and water temperature. We quantified infection patterns of trout at seven sites within the South Fork Eel River in northern California, visiting each site on three different occasions across the summer, and recording water temperature at each site. We also quantified infection patterns in trout captured from two tributaries to the South Fork Eel River. Overall, trout infection rates were highest in sites with the warmest temperatures. The abundance of ramshorn snails was positively related to both water temperature and black spot infection rates in juvenile trout. Both snail abundance and infection rates increased rapidly above a 23 °C daily maximum, suggesting a threshold effect at this temperature. We suggest that warmer temperatures are associated with environmental and biotic conditions that increase black spot disease prevalence in threatened steelhead trout. A comparison of our results with similar data collected from a more northern latitude suggests that salmonids in California may be warm-adapted in terms of their parasite susceptibility.","container-title":"Environmental Biology of Fishes","DOI":"10.1007/s10641-017-0599-9","ISSN":"1573-5133","issue":"6","journalAbbreviation":"Environ Biol Fish","language":"en","page":"733-744","source":"Springer Link","title":"Black spot infection in juvenile steelhead trout increases with stream temperature in northern California","volume":"100","author":[{"family":"Schaaf","given":"Cody J."},{"family":"Kelson","given":"Suzanne J."},{"family":"Nusslé","given":"Sébastien C."},{"family":"Carlson","given":"Stephanie M."}],"issued":{"date-parts":[["2017",6,1]]}}}],"schema":"https://github.com/citation-style-language/schema/raw/master/csl-citation.json"} </w:instrText>
      </w:r>
      <w:r w:rsidRPr="00D27527">
        <w:rPr>
          <w:rFonts w:asciiTheme="majorHAnsi" w:hAnsiTheme="majorHAnsi" w:cstheme="majorHAnsi"/>
        </w:rPr>
        <w:fldChar w:fldCharType="separate"/>
      </w:r>
      <w:r w:rsidRPr="00D27527">
        <w:rPr>
          <w:rFonts w:asciiTheme="majorHAnsi" w:hAnsiTheme="majorHAnsi" w:cstheme="majorHAnsi"/>
          <w:noProof/>
        </w:rPr>
        <w:t>(Hoffman, 1956; Krull, 1934; Schaaf et al., 2017)</w:t>
      </w:r>
      <w:r w:rsidRPr="00D27527">
        <w:rPr>
          <w:rFonts w:asciiTheme="majorHAnsi" w:hAnsiTheme="majorHAnsi" w:cstheme="majorHAnsi"/>
        </w:rPr>
        <w:fldChar w:fldCharType="end"/>
      </w:r>
      <w:r w:rsidRPr="00A524AA">
        <w:rPr>
          <w:rFonts w:asciiTheme="majorHAnsi" w:hAnsiTheme="majorHAnsi" w:cstheme="majorHAnsi"/>
        </w:rPr>
        <w:t>. L</w:t>
      </w:r>
      <w:r w:rsidR="00B72966">
        <w:rPr>
          <w:rFonts w:asciiTheme="majorHAnsi" w:hAnsiTheme="majorHAnsi" w:cstheme="majorHAnsi"/>
        </w:rPr>
        <w:t>orsque la larve entre en contact avec l’escargot (par ingestion ou par contact direct), elle</w:t>
      </w:r>
      <w:r w:rsidRPr="00A524AA">
        <w:rPr>
          <w:rFonts w:asciiTheme="majorHAnsi" w:hAnsiTheme="majorHAnsi" w:cstheme="majorHAnsi"/>
        </w:rPr>
        <w:t xml:space="preserve"> se </w:t>
      </w:r>
      <w:r w:rsidR="00C33862">
        <w:rPr>
          <w:rFonts w:asciiTheme="majorHAnsi" w:hAnsiTheme="majorHAnsi" w:cstheme="majorHAnsi"/>
        </w:rPr>
        <w:t xml:space="preserve">développe en sporocyste (deuxième stade larvaire) et se </w:t>
      </w:r>
      <w:r w:rsidRPr="00A524AA">
        <w:rPr>
          <w:rFonts w:asciiTheme="majorHAnsi" w:hAnsiTheme="majorHAnsi" w:cstheme="majorHAnsi"/>
        </w:rPr>
        <w:t xml:space="preserve">multiplie de manière asexuée à l'intérieur </w:t>
      </w:r>
      <w:r w:rsidR="00B72966">
        <w:rPr>
          <w:rFonts w:asciiTheme="majorHAnsi" w:hAnsiTheme="majorHAnsi" w:cstheme="majorHAnsi"/>
        </w:rPr>
        <w:t xml:space="preserve">de celui-ci </w:t>
      </w:r>
      <w:r w:rsidR="00B72966">
        <w:rPr>
          <w:rFonts w:asciiTheme="majorHAnsi" w:hAnsiTheme="majorHAnsi" w:cstheme="majorHAnsi"/>
        </w:rPr>
        <w:fldChar w:fldCharType="begin"/>
      </w:r>
      <w:r w:rsidR="00B72966">
        <w:rPr>
          <w:rFonts w:asciiTheme="majorHAnsi" w:hAnsiTheme="majorHAnsi" w:cstheme="majorHAnsi"/>
        </w:rPr>
        <w:instrText xml:space="preserve"> ADDIN ZOTERO_ITEM CSL_CITATION {"citationID":"pe77Pr7T","properties":{"formattedCitation":"(Hoffman &amp; Putz, 1965)","plainCitation":"(Hoffman &amp; Putz, 1965)","noteIndex":0},"citationItems":[{"id":1664,"uris":["http://zotero.org/groups/2585270/items/3J6ZZBGI"],"itemData":{"id":1664,"type":"article-journal","abstract":"Adult Uvulifer ambloplitis were recovered from a kingfisher and the worm eggs were incubated. Helisoma snails were infected with the resultant miracidia. Cercariae, very similar, but not identical to Cercaria bessiae, were recovered and used to infect fish. It was possible to infect Lepomis macrochirus, but not Catostomus commersoni, Cottus bairdi, Carassius auratus, Notropis cornutus, N. rubellus, N. spectrunculus, Semotilus atromaculatus, S. corporalis, S. margarita, Ictalurus punctatus, Etheostoma flabellare or Salmo gairdneri. Development of the metacercaria was studied at 13° C, 21° C, and 24° C. There was almost no development at 13° C and development was about twice as rapid at 24° C as at 21° C. The origin of the cyst of parasite origin is discussed. The metacercariae live at least 4 1/2 years in the fish at 12° C. The adult is briefly described and compared with other species. A key to the adults is given.","container-title":"Transactions of the American Fisheries Society","DOI":"10.1577/1548-8659(1965)94[143:TBUASO]2.0.CO;2","ISSN":"1548-8659","issue":"2","language":"en","note":"_eprint: https://onlinelibrary.wiley.com/doi/pdf/10.1577/1548-8659%281965%2994%5B143%3ATBUASO%5D2.0.CO%3B2","page":"143-151","source":"Wiley Online Library","title":"The Black-Spot (Uvulifer ambloplitis: Trematoda: Strigeoidea) of Centrarchid Fishes","title-short":"The Black-Spot (Uvulifer ambloplitis","volume":"94","author":[{"family":"Hoffman","given":"Glenn L."},{"family":"Putz","given":"Robert E."}],"issued":{"date-parts":[["1965"]]}}}],"schema":"https://github.com/citation-style-language/schema/raw/master/csl-citation.json"} </w:instrText>
      </w:r>
      <w:r w:rsidR="00B72966">
        <w:rPr>
          <w:rFonts w:asciiTheme="majorHAnsi" w:hAnsiTheme="majorHAnsi" w:cstheme="majorHAnsi"/>
        </w:rPr>
        <w:fldChar w:fldCharType="separate"/>
      </w:r>
      <w:r w:rsidR="00B72966">
        <w:rPr>
          <w:rFonts w:asciiTheme="majorHAnsi" w:hAnsiTheme="majorHAnsi" w:cstheme="majorHAnsi"/>
          <w:noProof/>
        </w:rPr>
        <w:t>(Hoffman &amp; Putz, 1965)</w:t>
      </w:r>
      <w:r w:rsidR="00B72966">
        <w:rPr>
          <w:rFonts w:asciiTheme="majorHAnsi" w:hAnsiTheme="majorHAnsi" w:cstheme="majorHAnsi"/>
        </w:rPr>
        <w:fldChar w:fldCharType="end"/>
      </w:r>
      <w:r w:rsidR="00B72966">
        <w:rPr>
          <w:rFonts w:asciiTheme="majorHAnsi" w:hAnsiTheme="majorHAnsi" w:cstheme="majorHAnsi"/>
        </w:rPr>
        <w:t>. L</w:t>
      </w:r>
      <w:r w:rsidRPr="00A524AA">
        <w:rPr>
          <w:rFonts w:asciiTheme="majorHAnsi" w:hAnsiTheme="majorHAnsi" w:cstheme="majorHAnsi"/>
        </w:rPr>
        <w:t>es cercaires (</w:t>
      </w:r>
      <w:r w:rsidR="00C33862">
        <w:rPr>
          <w:rFonts w:asciiTheme="majorHAnsi" w:hAnsiTheme="majorHAnsi" w:cstheme="majorHAnsi"/>
        </w:rPr>
        <w:t xml:space="preserve">troisième </w:t>
      </w:r>
      <w:r>
        <w:rPr>
          <w:rFonts w:asciiTheme="majorHAnsi" w:hAnsiTheme="majorHAnsi" w:cstheme="majorHAnsi"/>
        </w:rPr>
        <w:t>stade larvaire</w:t>
      </w:r>
      <w:r w:rsidRPr="00A524AA">
        <w:rPr>
          <w:rFonts w:asciiTheme="majorHAnsi" w:hAnsiTheme="majorHAnsi" w:cstheme="majorHAnsi"/>
        </w:rPr>
        <w:t>) émergent</w:t>
      </w:r>
      <w:r w:rsidR="00B72966">
        <w:rPr>
          <w:rFonts w:asciiTheme="majorHAnsi" w:hAnsiTheme="majorHAnsi" w:cstheme="majorHAnsi"/>
        </w:rPr>
        <w:t xml:space="preserve"> du premier hôte intermédiaire</w:t>
      </w:r>
      <w:r w:rsidRPr="00A524AA">
        <w:rPr>
          <w:rFonts w:asciiTheme="majorHAnsi" w:hAnsiTheme="majorHAnsi" w:cstheme="majorHAnsi"/>
        </w:rPr>
        <w:t xml:space="preserve"> après </w:t>
      </w:r>
      <w:r>
        <w:rPr>
          <w:rFonts w:asciiTheme="majorHAnsi" w:hAnsiTheme="majorHAnsi" w:cstheme="majorHAnsi"/>
        </w:rPr>
        <w:t>cinq à six</w:t>
      </w:r>
      <w:r w:rsidRPr="00A524AA">
        <w:rPr>
          <w:rFonts w:asciiTheme="majorHAnsi" w:hAnsiTheme="majorHAnsi" w:cstheme="majorHAnsi"/>
        </w:rPr>
        <w:t xml:space="preserve"> semaines </w:t>
      </w:r>
      <w:r>
        <w:rPr>
          <w:rFonts w:asciiTheme="majorHAnsi" w:hAnsiTheme="majorHAnsi" w:cstheme="majorHAnsi"/>
        </w:rPr>
        <w:fldChar w:fldCharType="begin"/>
      </w:r>
      <w:r>
        <w:rPr>
          <w:rFonts w:asciiTheme="majorHAnsi" w:hAnsiTheme="majorHAnsi" w:cstheme="majorHAnsi"/>
        </w:rPr>
        <w:instrText xml:space="preserve"> ADDIN ZOTERO_ITEM CSL_CITATION {"citationID":"pe77Pr7T","properties":{"formattedCitation":"(Hoffman &amp; Putz, 1965)","plainCitation":"(Hoffman &amp; Putz, 1965)","noteIndex":0},"citationItems":[{"id":1664,"uris":["http://zotero.org/groups/2585270/items/3J6ZZBGI"],"itemData":{"id":1664,"type":"article-journal","abstract":"Adult Uvulifer ambloplitis were recovered from a kingfisher and the worm eggs were incubated. Helisoma snails were infected with the resultant miracidia. Cercariae, very similar, but not identical to Cercaria bessiae, were recovered and used to infect fish. It was possible to infect Lepomis macrochirus, but not Catostomus commersoni, Cottus bairdi, Carassius auratus, Notropis cornutus, N. rubellus, N. spectrunculus, Semotilus atromaculatus, S. corporalis, S. margarita, Ictalurus punctatus, Etheostoma flabellare or Salmo gairdneri. Development of the metacercaria was studied at 13° C, 21° C, and 24° C. There was almost no development at 13° C and development was about twice as rapid at 24° C as at 21° C. The origin of the cyst of parasite origin is discussed. The metacercariae live at least 4 1/2 years in the fish at 12° C. The adult is briefly described and compared with other species. A key to the adults is given.","container-title":"Transactions of the American Fisheries Society","DOI":"10.1577/1548-8659(1965)94[143:TBUASO]2.0.CO;2","ISSN":"1548-8659","issue":"2","language":"en","note":"_eprint: https://onlinelibrary.wiley.com/doi/pdf/10.1577/1548-8659%281965%2994%5B143%3ATBUASO%5D2.0.CO%3B2","page":"143-151","source":"Wiley Online Library","title":"The Black-Spot (Uvulifer ambloplitis: Trematoda: Strigeoidea) of Centrarchid Fishes","title-short":"The Black-Spot (Uvulifer ambloplitis","volume":"94","author":[{"family":"Hoffman","given":"Glenn L."},{"family":"Putz","given":"Robert E."}],"issued":{"date-parts":[["1965"]]}}}],"schema":"https://github.com/citation-style-language/schema/raw/master/csl-citation.json"} </w:instrText>
      </w:r>
      <w:r>
        <w:rPr>
          <w:rFonts w:asciiTheme="majorHAnsi" w:hAnsiTheme="majorHAnsi" w:cstheme="majorHAnsi"/>
        </w:rPr>
        <w:fldChar w:fldCharType="separate"/>
      </w:r>
      <w:r>
        <w:rPr>
          <w:rFonts w:asciiTheme="majorHAnsi" w:hAnsiTheme="majorHAnsi" w:cstheme="majorHAnsi"/>
          <w:noProof/>
        </w:rPr>
        <w:t>(Hoffman &amp; Putz, 1965)</w:t>
      </w:r>
      <w:r>
        <w:rPr>
          <w:rFonts w:asciiTheme="majorHAnsi" w:hAnsiTheme="majorHAnsi" w:cstheme="majorHAnsi"/>
        </w:rPr>
        <w:fldChar w:fldCharType="end"/>
      </w:r>
      <w:r>
        <w:rPr>
          <w:rFonts w:asciiTheme="majorHAnsi" w:hAnsiTheme="majorHAnsi" w:cstheme="majorHAnsi"/>
        </w:rPr>
        <w:t xml:space="preserve">, </w:t>
      </w:r>
      <w:r w:rsidRPr="00A524AA">
        <w:rPr>
          <w:rFonts w:asciiTheme="majorHAnsi" w:hAnsiTheme="majorHAnsi" w:cstheme="majorHAnsi"/>
        </w:rPr>
        <w:t xml:space="preserve">soit entre mai et août </w:t>
      </w:r>
      <w:r>
        <w:rPr>
          <w:rFonts w:asciiTheme="majorHAnsi" w:hAnsiTheme="majorHAnsi" w:cstheme="majorHAnsi"/>
        </w:rPr>
        <w:fldChar w:fldCharType="begin"/>
      </w:r>
      <w:r>
        <w:rPr>
          <w:rFonts w:asciiTheme="majorHAnsi" w:hAnsiTheme="majorHAnsi" w:cstheme="majorHAnsi"/>
        </w:rPr>
        <w:instrText xml:space="preserve"> ADDIN ZOTERO_ITEM CSL_CITATION {"citationID":"PkRacnGZ","properties":{"formattedCitation":"(Lemly &amp; Esch, 1984b)","plainCitation":"(Lemly &amp; Esch, 1984b)","noteIndex":0},"citationItems":[{"id":2242,"uris":["http://zotero.org/groups/2585270/items/AMVNTABM"],"itemData":{"id":2242,"type":"article-journal","container-title":"The Journal of Parasitology","DOI":"10.2307/3281393","ISSN":"00223395","issue":"4","journalAbbreviation":"The Journal of Parasitology","page":"461","source":"DOI.org (Crossref)","title":"Population Biology of the Trematode Uvulifer ambloplitis (Hughes, 1927) in the Snail Intermediate Host, Helisoma trivolvis","volume":"70","author":[{"family":"Lemly","given":"A. Dennis"},{"family":"Esch","given":"Gerald W."}],"issued":{"date-parts":[["1984",8]]}}}],"schema":"https://github.com/citation-style-language/schema/raw/master/csl-citation.json"} </w:instrText>
      </w:r>
      <w:r>
        <w:rPr>
          <w:rFonts w:asciiTheme="majorHAnsi" w:hAnsiTheme="majorHAnsi" w:cstheme="majorHAnsi"/>
        </w:rPr>
        <w:fldChar w:fldCharType="separate"/>
      </w:r>
      <w:r>
        <w:rPr>
          <w:rFonts w:asciiTheme="majorHAnsi" w:hAnsiTheme="majorHAnsi" w:cstheme="majorHAnsi"/>
          <w:noProof/>
        </w:rPr>
        <w:t>(Lemly &amp; Esch, 1984b)</w:t>
      </w:r>
      <w:r>
        <w:rPr>
          <w:rFonts w:asciiTheme="majorHAnsi" w:hAnsiTheme="majorHAnsi" w:cstheme="majorHAnsi"/>
        </w:rPr>
        <w:fldChar w:fldCharType="end"/>
      </w:r>
      <w:r>
        <w:rPr>
          <w:rFonts w:asciiTheme="majorHAnsi" w:hAnsiTheme="majorHAnsi" w:cstheme="majorHAnsi"/>
        </w:rPr>
        <w:t xml:space="preserve">. </w:t>
      </w:r>
      <w:r w:rsidRPr="00A524AA">
        <w:rPr>
          <w:rFonts w:asciiTheme="majorHAnsi" w:hAnsiTheme="majorHAnsi" w:cstheme="majorHAnsi"/>
        </w:rPr>
        <w:t>L</w:t>
      </w:r>
      <w:r w:rsidR="0098211E">
        <w:rPr>
          <w:rFonts w:asciiTheme="majorHAnsi" w:hAnsiTheme="majorHAnsi" w:cstheme="majorHAnsi"/>
        </w:rPr>
        <w:t>a</w:t>
      </w:r>
      <w:r w:rsidRPr="00A524AA">
        <w:rPr>
          <w:rFonts w:asciiTheme="majorHAnsi" w:hAnsiTheme="majorHAnsi" w:cstheme="majorHAnsi"/>
        </w:rPr>
        <w:t xml:space="preserve"> </w:t>
      </w:r>
      <w:r>
        <w:rPr>
          <w:rFonts w:asciiTheme="majorHAnsi" w:hAnsiTheme="majorHAnsi" w:cstheme="majorHAnsi"/>
        </w:rPr>
        <w:t xml:space="preserve">cercaire qui est un </w:t>
      </w:r>
      <w:r w:rsidRPr="00A524AA">
        <w:rPr>
          <w:rFonts w:asciiTheme="majorHAnsi" w:hAnsiTheme="majorHAnsi" w:cstheme="majorHAnsi"/>
        </w:rPr>
        <w:t xml:space="preserve">stade libre nage jusqu'à trouver son deuxième hôte intermédiaire, un poisson, dans lequel il s'enkyste sous la peau, dans les nageoires ou les muscles </w:t>
      </w:r>
      <w:r>
        <w:rPr>
          <w:rFonts w:asciiTheme="majorHAnsi" w:hAnsiTheme="majorHAnsi" w:cstheme="majorHAnsi"/>
        </w:rPr>
        <w:fldChar w:fldCharType="begin"/>
      </w:r>
      <w:r>
        <w:rPr>
          <w:rFonts w:asciiTheme="majorHAnsi" w:hAnsiTheme="majorHAnsi" w:cstheme="majorHAnsi"/>
        </w:rPr>
        <w:instrText xml:space="preserve"> ADDIN ZOTERO_ITEM CSL_CITATION {"citationID":"mTqITfPj","properties":{"formattedCitation":"(Hoffman, 1956; Krull, 1932, 1934)","plainCitation":"(Hoffman, 1956; Krull, 1932, 1934)","noteIndex":0},"citationItems":[{"id":2227,"uris":["http://zotero.org/groups/2585270/items/UGCT3IM8"],"itemData":{"id":2227,"type":"article-journal","container-title":"The Journal of Parasitology","DOI":"10.2307/3274528","ISSN":"0022-3395","issue":"4","note":"publisher: [The American Society of Parasitologists, Allen Press]","page":"435-444","source":"JSTOR","title":"The Life Cycle of Crassiphiala bulboglossa (Trematoda: Strigeida). Development of the Metacercaria and Cyst, and Effect on the Fish Hosts","title-short":"The Life Cycle of Crassiphiala bulboglossa (Trematoda","volume":"42","author":[{"family":"Hoffman","given":"Glenn L."}],"issued":{"date-parts":[["1956"]]}}},{"id":2250,"uris":["http://zotero.org/groups/2585270/items/IIIGC5C7"],"itemData":{"id":2250,"type":"article-journal","archive":"/z-wcorg/","container-title":"Journal of Parasitology, The","ISSN":"1937-2345 0022-3395","issue":"165","language":"eng","note":"publisher: Allen Press","page":"1934","source":"http://worldcat.org","title":"Studies on the development of Cercaria bessiae Cort and Brooks, 1928","volume":"19","author":[{"literal":"Krull"}],"issued":{"date-parts":[["1932"]]}}},{"id":2228,"uris":["http://zotero.org/groups/2585270/items/E3V63Q94"],"itemData":{"id":2228,"type":"article-journal","container-title":"Copeia","DOI":"10.2307/1435795","ISSN":"0045-8511","issue":"2","note":"publisher: [American Society of Ichthyologists and Herpetologists (ASIH), Allen Press]","page":"69-73","source":"JSTOR","title":"Cercaria bessiae Cort and Brooks, 1928, an Injurious Parasite of Fish","volume":"1934","author":[{"family":"Krull","given":"Wendell H."}],"issued":{"date-parts":[["1934"]]}}}],"schema":"https://github.com/citation-style-language/schema/raw/master/csl-citation.json"} </w:instrText>
      </w:r>
      <w:r>
        <w:rPr>
          <w:rFonts w:asciiTheme="majorHAnsi" w:hAnsiTheme="majorHAnsi" w:cstheme="majorHAnsi"/>
        </w:rPr>
        <w:fldChar w:fldCharType="separate"/>
      </w:r>
      <w:r>
        <w:rPr>
          <w:rFonts w:asciiTheme="majorHAnsi" w:hAnsiTheme="majorHAnsi" w:cstheme="majorHAnsi"/>
          <w:noProof/>
        </w:rPr>
        <w:t>(Hoffman, 1956; Krull, 1932, 1934)</w:t>
      </w:r>
      <w:r>
        <w:rPr>
          <w:rFonts w:asciiTheme="majorHAnsi" w:hAnsiTheme="majorHAnsi" w:cstheme="majorHAnsi"/>
        </w:rPr>
        <w:fldChar w:fldCharType="end"/>
      </w:r>
      <w:r>
        <w:rPr>
          <w:rFonts w:asciiTheme="majorHAnsi" w:hAnsiTheme="majorHAnsi" w:cstheme="majorHAnsi"/>
        </w:rPr>
        <w:t>.</w:t>
      </w:r>
      <w:r w:rsidRPr="00A524AA">
        <w:rPr>
          <w:rFonts w:asciiTheme="majorHAnsi" w:hAnsiTheme="majorHAnsi" w:cstheme="majorHAnsi"/>
        </w:rPr>
        <w:t xml:space="preserve"> La pénétration de la larve </w:t>
      </w:r>
      <w:r>
        <w:rPr>
          <w:rFonts w:asciiTheme="majorHAnsi" w:hAnsiTheme="majorHAnsi" w:cstheme="majorHAnsi"/>
        </w:rPr>
        <w:t xml:space="preserve">dans son hôte </w:t>
      </w:r>
      <w:r w:rsidRPr="00A524AA">
        <w:rPr>
          <w:rFonts w:asciiTheme="majorHAnsi" w:hAnsiTheme="majorHAnsi" w:cstheme="majorHAnsi"/>
        </w:rPr>
        <w:t>stimule la production d</w:t>
      </w:r>
      <w:r w:rsidR="00AA78A9">
        <w:rPr>
          <w:rFonts w:asciiTheme="majorHAnsi" w:hAnsiTheme="majorHAnsi" w:cstheme="majorHAnsi"/>
        </w:rPr>
        <w:t>’une capsule de tissus conjonctif</w:t>
      </w:r>
      <w:r w:rsidR="0098211E">
        <w:rPr>
          <w:rFonts w:asciiTheme="majorHAnsi" w:hAnsiTheme="majorHAnsi" w:cstheme="majorHAnsi"/>
        </w:rPr>
        <w:t>s</w:t>
      </w:r>
      <w:r w:rsidR="00AA78A9">
        <w:rPr>
          <w:rFonts w:asciiTheme="majorHAnsi" w:hAnsiTheme="majorHAnsi" w:cstheme="majorHAnsi"/>
        </w:rPr>
        <w:t xml:space="preserve"> et d’une migration de </w:t>
      </w:r>
      <w:r w:rsidRPr="00A524AA">
        <w:rPr>
          <w:rFonts w:asciiTheme="majorHAnsi" w:hAnsiTheme="majorHAnsi" w:cstheme="majorHAnsi"/>
        </w:rPr>
        <w:t>mélanophores</w:t>
      </w:r>
      <w:r w:rsidR="00AA78A9">
        <w:rPr>
          <w:rFonts w:asciiTheme="majorHAnsi" w:hAnsiTheme="majorHAnsi" w:cstheme="majorHAnsi"/>
        </w:rPr>
        <w:t xml:space="preserve"> (cellules qui sécrète</w:t>
      </w:r>
      <w:r w:rsidR="0098211E">
        <w:rPr>
          <w:rFonts w:asciiTheme="majorHAnsi" w:hAnsiTheme="majorHAnsi" w:cstheme="majorHAnsi"/>
        </w:rPr>
        <w:t>nt</w:t>
      </w:r>
      <w:r w:rsidR="00AA78A9">
        <w:rPr>
          <w:rFonts w:asciiTheme="majorHAnsi" w:hAnsiTheme="majorHAnsi" w:cstheme="majorHAnsi"/>
        </w:rPr>
        <w:t xml:space="preserve"> des pigments noirs)</w:t>
      </w:r>
      <w:r w:rsidRPr="00A524AA">
        <w:rPr>
          <w:rFonts w:asciiTheme="majorHAnsi" w:hAnsiTheme="majorHAnsi" w:cstheme="majorHAnsi"/>
        </w:rPr>
        <w:t xml:space="preserve">, qui après trois semaines, aboutit en un kyste noir caractéristique de la maladie du point noir </w:t>
      </w:r>
      <w:r>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rku3d8HZ","properties":{"formattedCitation":"(Bush et al., 2001; Davis, 1967; Lemly &amp; Esch, 1984a)","plainCitation":"(Bush et al., 2001; Davis, 1967; Lemly &amp; Esch, 1984a)","noteIndex":0},"citationItems":[{"id":8441,"uris":["http://zotero.org/groups/2585270/items/9FRGPQNK"],"itemData":{"id":8441,"type":"article-journal","container-title":"Parasitology","journalAbbreviation":"Parasitology","source":"ResearchGate","title":"Parasitism: The Diversity and Ecology of Animal Parasites","title-short":"Parasitism","volume":"123","author":[{"family":"Bush","given":"Albert"},{"family":"Fernandez","given":"Jacqueline"},{"family":"Esch","given":"Gilbert"},{"family":"Seed","given":"J."}],"issued":{"date-parts":[["2001",1,1]]}}},{"id":2255,"uris":["http://zotero.org/groups/2585270/items/NUZ8K7CF"],"itemData":{"id":2255,"type":"book","language":"en","note":"Google-Books-ID: Cq_teJMGvnoC","number-of-pages":"344","publisher":"University of California Press","source":"Google Books","title":"Culture and Diseases of Game Fishes","author":[{"family":"Davis","given":"Herbert Spencer"}],"issued":{"date-parts":[["1967"]]}}},{"id":1666,"uris":["http://zotero.org/groups/2585270/items/T27IWLUZ"],"itemData":{"id":1666,"type":"article-journal","abstract":"Prevalence and intensity of Uvulifer ambloplitis were monitored in a population of juvenile bluegill sunfish, Lepomis macrochirus, and largemouth bass, Micropterus salmoides, from March 1979 through November 1982. Prevalence of U. ambloplitis in bluegill did not drop below 50% for any month and often reached 100%, with intensities ranging from 1 to 269 cysts per fish. Significant differences occurred in the intensity between size classes of bluegill, but not between sexes. Prevalence of cysts in largemouth bass did not exceed 26% and the intensity did not exceed 12 cysts per fish. The frequency distribution of U. ambloplitis in bluegill closely fit the negative binomial model. Recruitment of U. ambloplitis by caged bluegill began in May and ended in September, with maximum recruitment occurring in July. Both the prevalence and intensity of U. ambloplitis were exceptionally high in bluegill in the present study as compared with other locations. This may be due to the breeding behavior of the definitive host and population biology of the snail intermediate host combining to maximize parasite transmission and recruitment. Seasonal changes in the degree of overdispersion of U. ambloplitis suggest that parasite-related mortality of bluegill occurs during the winter.","container-title":"The Journal of Parasitology","DOI":"10.2307/3281394","ISSN":"0022-3395","issue":"4","note":"publisher: [The American Society of Parasitologists, Allen Press]","page":"466-474","source":"JSTOR","title":"Population Biology of the Trematode Uvulifer ambloplitis (Hughes, 1927) in Juvenile Bluegill Sunfish, Lepomis macrochirus, and Largemouth Bass, Micropterus salmoides","volume":"70","author":[{"family":"Lemly","given":"A. Dennis"},{"family":"Esch","given":"Gerald W."}],"issued":{"date-parts":[["1984"]]}}}],"schema":"https://github.com/citation-style-language/schema/raw/master/csl-citation.json"} </w:instrText>
      </w:r>
      <w:r>
        <w:rPr>
          <w:rFonts w:asciiTheme="majorHAnsi" w:hAnsiTheme="majorHAnsi" w:cstheme="majorHAnsi"/>
        </w:rPr>
        <w:fldChar w:fldCharType="separate"/>
      </w:r>
      <w:r w:rsidR="00C33862">
        <w:rPr>
          <w:rFonts w:asciiTheme="majorHAnsi" w:hAnsiTheme="majorHAnsi" w:cstheme="majorHAnsi"/>
          <w:noProof/>
        </w:rPr>
        <w:t>(Bush et al., 2001; Davis, 1967; Lemly &amp; Esch, 1984a)</w:t>
      </w:r>
      <w:r>
        <w:rPr>
          <w:rFonts w:asciiTheme="majorHAnsi" w:hAnsiTheme="majorHAnsi" w:cstheme="majorHAnsi"/>
        </w:rPr>
        <w:fldChar w:fldCharType="end"/>
      </w:r>
      <w:r>
        <w:rPr>
          <w:rFonts w:asciiTheme="majorHAnsi" w:hAnsiTheme="majorHAnsi" w:cstheme="majorHAnsi"/>
        </w:rPr>
        <w:t>.</w:t>
      </w:r>
      <w:r w:rsidRPr="00A524AA">
        <w:rPr>
          <w:rFonts w:asciiTheme="majorHAnsi" w:hAnsiTheme="majorHAnsi" w:cstheme="majorHAnsi"/>
        </w:rPr>
        <w:t xml:space="preserve"> La métacercaire </w:t>
      </w:r>
      <w:r>
        <w:rPr>
          <w:rFonts w:asciiTheme="majorHAnsi" w:hAnsiTheme="majorHAnsi" w:cstheme="majorHAnsi"/>
        </w:rPr>
        <w:t>(</w:t>
      </w:r>
      <w:r w:rsidR="00C33862">
        <w:rPr>
          <w:rFonts w:asciiTheme="majorHAnsi" w:hAnsiTheme="majorHAnsi" w:cstheme="majorHAnsi"/>
        </w:rPr>
        <w:t>quatrième</w:t>
      </w:r>
      <w:r>
        <w:rPr>
          <w:rFonts w:asciiTheme="majorHAnsi" w:hAnsiTheme="majorHAnsi" w:cstheme="majorHAnsi"/>
        </w:rPr>
        <w:t xml:space="preserve"> </w:t>
      </w:r>
      <w:r w:rsidR="00C33862">
        <w:rPr>
          <w:rFonts w:asciiTheme="majorHAnsi" w:hAnsiTheme="majorHAnsi" w:cstheme="majorHAnsi"/>
        </w:rPr>
        <w:t xml:space="preserve">stade </w:t>
      </w:r>
      <w:r>
        <w:rPr>
          <w:rFonts w:asciiTheme="majorHAnsi" w:hAnsiTheme="majorHAnsi" w:cstheme="majorHAnsi"/>
        </w:rPr>
        <w:t xml:space="preserve">larvaire) </w:t>
      </w:r>
      <w:r w:rsidRPr="00A524AA">
        <w:rPr>
          <w:rFonts w:asciiTheme="majorHAnsi" w:hAnsiTheme="majorHAnsi" w:cstheme="majorHAnsi"/>
        </w:rPr>
        <w:t xml:space="preserve">est alors en période de dormance jusqu'à la consommation par un oiseau piscivore et </w:t>
      </w:r>
      <w:r w:rsidR="00B72966">
        <w:rPr>
          <w:rFonts w:asciiTheme="majorHAnsi" w:hAnsiTheme="majorHAnsi" w:cstheme="majorHAnsi"/>
        </w:rPr>
        <w:t xml:space="preserve">ainsi, </w:t>
      </w:r>
      <w:r w:rsidRPr="00A524AA">
        <w:rPr>
          <w:rFonts w:asciiTheme="majorHAnsi" w:hAnsiTheme="majorHAnsi" w:cstheme="majorHAnsi"/>
        </w:rPr>
        <w:t>l</w:t>
      </w:r>
      <w:r>
        <w:rPr>
          <w:rFonts w:asciiTheme="majorHAnsi" w:hAnsiTheme="majorHAnsi" w:cstheme="majorHAnsi"/>
        </w:rPr>
        <w:t>a complétion du cycle de vie</w:t>
      </w:r>
      <w:r w:rsidRPr="00A524AA">
        <w:rPr>
          <w:rFonts w:asciiTheme="majorHAnsi" w:hAnsiTheme="majorHAnsi" w:cstheme="majorHAnsi"/>
        </w:rPr>
        <w:t>.</w:t>
      </w:r>
    </w:p>
    <w:p w14:paraId="32A01F69" w14:textId="77777777" w:rsidR="003A574E" w:rsidRPr="00A524AA" w:rsidRDefault="003A574E" w:rsidP="003A574E">
      <w:pPr>
        <w:suppressLineNumbers/>
        <w:spacing w:line="360" w:lineRule="auto"/>
        <w:ind w:firstLine="708"/>
        <w:jc w:val="both"/>
        <w:rPr>
          <w:rFonts w:asciiTheme="majorHAnsi" w:hAnsiTheme="majorHAnsi" w:cstheme="majorHAnsi"/>
        </w:rPr>
      </w:pPr>
    </w:p>
    <w:p w14:paraId="3C87CC33" w14:textId="77777777" w:rsidR="00A524AA" w:rsidRPr="00A524AA" w:rsidRDefault="00A524AA" w:rsidP="003A574E">
      <w:pPr>
        <w:suppressLineNumbers/>
        <w:spacing w:line="360" w:lineRule="auto"/>
        <w:jc w:val="both"/>
        <w:rPr>
          <w:rFonts w:asciiTheme="majorHAnsi" w:hAnsiTheme="majorHAnsi" w:cstheme="majorHAnsi"/>
        </w:rPr>
      </w:pPr>
    </w:p>
    <w:p w14:paraId="66A25BD5" w14:textId="053755D1" w:rsidR="003A574E" w:rsidRDefault="006B4BAF" w:rsidP="003A574E">
      <w:pPr>
        <w:suppressLineNumbers/>
        <w:spacing w:line="360" w:lineRule="auto"/>
        <w:ind w:firstLine="708"/>
        <w:jc w:val="both"/>
        <w:rPr>
          <w:rFonts w:asciiTheme="majorHAnsi" w:hAnsiTheme="majorHAnsi" w:cstheme="majorHAnsi"/>
        </w:rPr>
      </w:pPr>
      <w:r>
        <w:rPr>
          <w:rFonts w:asciiTheme="majorHAnsi" w:hAnsiTheme="majorHAnsi" w:cstheme="majorHAnsi"/>
          <w:noProof/>
        </w:rPr>
        <w:lastRenderedPageBreak/>
        <w:drawing>
          <wp:anchor distT="0" distB="0" distL="114300" distR="114300" simplePos="0" relativeHeight="251673600" behindDoc="0" locked="0" layoutInCell="1" allowOverlap="1" wp14:anchorId="598E3CE9" wp14:editId="0CF944C1">
            <wp:simplePos x="0" y="0"/>
            <wp:positionH relativeFrom="margin">
              <wp:posOffset>1032240</wp:posOffset>
            </wp:positionH>
            <wp:positionV relativeFrom="margin">
              <wp:posOffset>-33425</wp:posOffset>
            </wp:positionV>
            <wp:extent cx="3776345" cy="3557905"/>
            <wp:effectExtent l="0" t="0" r="0" b="0"/>
            <wp:wrapSquare wrapText="bothSides"/>
            <wp:docPr id="1603122338" name="Image 16031223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2939389" name="Image 822939389"/>
                    <pic:cNvPicPr/>
                  </pic:nvPicPr>
                  <pic:blipFill>
                    <a:blip r:embed="rId6">
                      <a:extLst>
                        <a:ext uri="{28A0092B-C50C-407E-A947-70E740481C1C}">
                          <a14:useLocalDpi xmlns:a14="http://schemas.microsoft.com/office/drawing/2010/main" val="0"/>
                        </a:ext>
                      </a:extLst>
                    </a:blip>
                    <a:stretch>
                      <a:fillRect/>
                    </a:stretch>
                  </pic:blipFill>
                  <pic:spPr>
                    <a:xfrm>
                      <a:off x="0" y="0"/>
                      <a:ext cx="3776345" cy="3557905"/>
                    </a:xfrm>
                    <a:prstGeom prst="rect">
                      <a:avLst/>
                    </a:prstGeom>
                  </pic:spPr>
                </pic:pic>
              </a:graphicData>
            </a:graphic>
          </wp:anchor>
        </w:drawing>
      </w:r>
      <w:r w:rsidR="003A574E">
        <w:rPr>
          <w:noProof/>
        </w:rPr>
        <mc:AlternateContent>
          <mc:Choice Requires="wps">
            <w:drawing>
              <wp:anchor distT="0" distB="0" distL="114300" distR="114300" simplePos="0" relativeHeight="251668480" behindDoc="0" locked="0" layoutInCell="1" allowOverlap="1" wp14:anchorId="434B2AC5" wp14:editId="6E9610A4">
                <wp:simplePos x="0" y="0"/>
                <wp:positionH relativeFrom="column">
                  <wp:posOffset>115570</wp:posOffset>
                </wp:positionH>
                <wp:positionV relativeFrom="paragraph">
                  <wp:posOffset>3517265</wp:posOffset>
                </wp:positionV>
                <wp:extent cx="5950585" cy="1879307"/>
                <wp:effectExtent l="0" t="0" r="5715" b="635"/>
                <wp:wrapNone/>
                <wp:docPr id="898358487" name="Zone de texte 2"/>
                <wp:cNvGraphicFramePr/>
                <a:graphic xmlns:a="http://schemas.openxmlformats.org/drawingml/2006/main">
                  <a:graphicData uri="http://schemas.microsoft.com/office/word/2010/wordprocessingShape">
                    <wps:wsp>
                      <wps:cNvSpPr txBox="1"/>
                      <wps:spPr>
                        <a:xfrm>
                          <a:off x="0" y="0"/>
                          <a:ext cx="5950585" cy="1879307"/>
                        </a:xfrm>
                        <a:prstGeom prst="rect">
                          <a:avLst/>
                        </a:prstGeom>
                        <a:solidFill>
                          <a:schemeClr val="lt1"/>
                        </a:solidFill>
                        <a:ln w="6350">
                          <a:noFill/>
                        </a:ln>
                      </wps:spPr>
                      <wps:txbx>
                        <w:txbxContent>
                          <w:p w14:paraId="785D0E0F" w14:textId="2F1BA99B" w:rsidR="00324A91" w:rsidRPr="00324A91" w:rsidRDefault="00324A91" w:rsidP="00324A91">
                            <w:pPr>
                              <w:jc w:val="both"/>
                              <w:rPr>
                                <w:rFonts w:asciiTheme="majorHAnsi" w:hAnsiTheme="majorHAnsi" w:cstheme="majorHAnsi"/>
                                <w:sz w:val="22"/>
                                <w:szCs w:val="22"/>
                              </w:rPr>
                            </w:pPr>
                            <w:r w:rsidRPr="00DD62F3">
                              <w:rPr>
                                <w:rFonts w:asciiTheme="majorHAnsi" w:hAnsiTheme="majorHAnsi" w:cstheme="majorHAnsi"/>
                                <w:b/>
                                <w:bCs/>
                                <w:sz w:val="22"/>
                                <w:szCs w:val="22"/>
                              </w:rPr>
                              <w:t xml:space="preserve">Figure 3. </w:t>
                            </w:r>
                            <w:r w:rsidRPr="006822AB">
                              <w:rPr>
                                <w:rFonts w:asciiTheme="majorHAnsi" w:hAnsiTheme="majorHAnsi" w:cstheme="majorHAnsi"/>
                                <w:sz w:val="22"/>
                                <w:szCs w:val="22"/>
                              </w:rPr>
                              <w:t xml:space="preserve">Cycle de vie typique d’un parasite causant la maladie du point noir chez un poisson d’eau douce. </w:t>
                            </w:r>
                            <w:r w:rsidRPr="006822AB">
                              <w:rPr>
                                <w:rFonts w:asciiTheme="majorHAnsi" w:hAnsiTheme="majorHAnsi" w:cstheme="majorHAnsi"/>
                                <w:b/>
                                <w:bCs/>
                                <w:sz w:val="22"/>
                                <w:szCs w:val="22"/>
                              </w:rPr>
                              <w:t xml:space="preserve">(A) </w:t>
                            </w:r>
                            <w:r w:rsidRPr="006822AB">
                              <w:rPr>
                                <w:rFonts w:asciiTheme="majorHAnsi" w:hAnsiTheme="majorHAnsi" w:cstheme="majorHAnsi"/>
                                <w:sz w:val="22"/>
                                <w:szCs w:val="22"/>
                              </w:rPr>
                              <w:t>L’hôte définitif est un oiseau piscivore, habituellement un ma</w:t>
                            </w:r>
                            <w:r>
                              <w:rPr>
                                <w:rFonts w:asciiTheme="majorHAnsi" w:hAnsiTheme="majorHAnsi" w:cstheme="majorHAnsi"/>
                                <w:sz w:val="22"/>
                                <w:szCs w:val="22"/>
                              </w:rPr>
                              <w:t>rtin-pêcheur (</w:t>
                            </w:r>
                            <w:proofErr w:type="spellStart"/>
                            <w:r w:rsidRPr="006822AB">
                              <w:rPr>
                                <w:rFonts w:asciiTheme="majorHAnsi" w:hAnsiTheme="majorHAnsi" w:cstheme="majorHAnsi"/>
                                <w:i/>
                                <w:iCs/>
                                <w:sz w:val="22"/>
                                <w:szCs w:val="22"/>
                              </w:rPr>
                              <w:t>Megaceryle</w:t>
                            </w:r>
                            <w:proofErr w:type="spellEnd"/>
                            <w:r w:rsidRPr="006822AB">
                              <w:rPr>
                                <w:rFonts w:asciiTheme="majorHAnsi" w:hAnsiTheme="majorHAnsi" w:cstheme="majorHAnsi"/>
                                <w:i/>
                                <w:iCs/>
                                <w:sz w:val="22"/>
                                <w:szCs w:val="22"/>
                              </w:rPr>
                              <w:t xml:space="preserve"> alcyon</w:t>
                            </w:r>
                            <w:r>
                              <w:rPr>
                                <w:rFonts w:asciiTheme="majorHAnsi" w:hAnsiTheme="majorHAnsi" w:cstheme="majorHAnsi"/>
                                <w:sz w:val="22"/>
                                <w:szCs w:val="22"/>
                              </w:rPr>
                              <w:t>)</w:t>
                            </w:r>
                            <w:r w:rsidRPr="006822AB">
                              <w:rPr>
                                <w:rFonts w:asciiTheme="majorHAnsi" w:hAnsiTheme="majorHAnsi" w:cstheme="majorHAnsi"/>
                                <w:sz w:val="22"/>
                                <w:szCs w:val="22"/>
                              </w:rPr>
                              <w:t xml:space="preserve"> </w:t>
                            </w:r>
                            <w:r>
                              <w:rPr>
                                <w:rFonts w:asciiTheme="majorHAnsi" w:hAnsiTheme="majorHAnsi" w:cstheme="majorHAnsi"/>
                                <w:sz w:val="22"/>
                                <w:szCs w:val="22"/>
                              </w:rPr>
                              <w:t>ou un grand héron (</w:t>
                            </w:r>
                            <w:r w:rsidRPr="006822AB">
                              <w:rPr>
                                <w:rFonts w:asciiTheme="majorHAnsi" w:hAnsiTheme="majorHAnsi" w:cstheme="majorHAnsi"/>
                                <w:i/>
                                <w:iCs/>
                                <w:sz w:val="22"/>
                                <w:szCs w:val="22"/>
                              </w:rPr>
                              <w:t xml:space="preserve">Ardea </w:t>
                            </w:r>
                            <w:proofErr w:type="spellStart"/>
                            <w:r w:rsidRPr="006822AB">
                              <w:rPr>
                                <w:rFonts w:asciiTheme="majorHAnsi" w:hAnsiTheme="majorHAnsi" w:cstheme="majorHAnsi"/>
                                <w:i/>
                                <w:iCs/>
                                <w:sz w:val="22"/>
                                <w:szCs w:val="22"/>
                              </w:rPr>
                              <w:t>herodias</w:t>
                            </w:r>
                            <w:proofErr w:type="spellEnd"/>
                            <w:r>
                              <w:rPr>
                                <w:rFonts w:asciiTheme="majorHAnsi" w:hAnsiTheme="majorHAnsi" w:cstheme="majorHAnsi"/>
                                <w:sz w:val="22"/>
                                <w:szCs w:val="22"/>
                              </w:rPr>
                              <w:t xml:space="preserve">). </w:t>
                            </w:r>
                            <w:r w:rsidRPr="006822AB">
                              <w:rPr>
                                <w:rFonts w:asciiTheme="majorHAnsi" w:hAnsiTheme="majorHAnsi" w:cstheme="majorHAnsi"/>
                                <w:sz w:val="22"/>
                                <w:szCs w:val="22"/>
                              </w:rPr>
                              <w:t>La métacercaire mature en son stade adulte et se reproduit de manière sexu</w:t>
                            </w:r>
                            <w:r>
                              <w:rPr>
                                <w:rFonts w:asciiTheme="majorHAnsi" w:hAnsiTheme="majorHAnsi" w:cstheme="majorHAnsi"/>
                                <w:sz w:val="22"/>
                                <w:szCs w:val="22"/>
                              </w:rPr>
                              <w:t>ée dans le système digestif de l’oiseau.</w:t>
                            </w:r>
                            <w:r w:rsidRPr="006822AB">
                              <w:rPr>
                                <w:rFonts w:asciiTheme="majorHAnsi" w:hAnsiTheme="majorHAnsi" w:cstheme="majorHAnsi"/>
                                <w:sz w:val="22"/>
                                <w:szCs w:val="22"/>
                              </w:rPr>
                              <w:t xml:space="preserve"> </w:t>
                            </w:r>
                            <w:r w:rsidRPr="006822AB">
                              <w:rPr>
                                <w:rFonts w:asciiTheme="majorHAnsi" w:hAnsiTheme="majorHAnsi" w:cstheme="majorHAnsi"/>
                                <w:b/>
                                <w:bCs/>
                                <w:sz w:val="22"/>
                                <w:szCs w:val="22"/>
                              </w:rPr>
                              <w:t xml:space="preserve">(B) </w:t>
                            </w:r>
                            <w:r w:rsidRPr="006822AB">
                              <w:rPr>
                                <w:rFonts w:asciiTheme="majorHAnsi" w:hAnsiTheme="majorHAnsi" w:cstheme="majorHAnsi"/>
                                <w:sz w:val="22"/>
                                <w:szCs w:val="22"/>
                              </w:rPr>
                              <w:t>Les œufs sont relâchés vers les systèmes aquatiques par les fèces de l’oiseau et se développent en mira</w:t>
                            </w:r>
                            <w:r>
                              <w:rPr>
                                <w:rFonts w:asciiTheme="majorHAnsi" w:hAnsiTheme="majorHAnsi" w:cstheme="majorHAnsi"/>
                                <w:sz w:val="22"/>
                                <w:szCs w:val="22"/>
                              </w:rPr>
                              <w:t>cidium (premier stade larvaire).</w:t>
                            </w:r>
                            <w:r w:rsidRPr="006822AB">
                              <w:rPr>
                                <w:rFonts w:asciiTheme="majorHAnsi" w:hAnsiTheme="majorHAnsi" w:cstheme="majorHAnsi"/>
                                <w:sz w:val="22"/>
                                <w:szCs w:val="22"/>
                              </w:rPr>
                              <w:t xml:space="preserve"> </w:t>
                            </w:r>
                            <w:r w:rsidRPr="00324A91">
                              <w:rPr>
                                <w:rFonts w:asciiTheme="majorHAnsi" w:hAnsiTheme="majorHAnsi" w:cstheme="majorHAnsi"/>
                                <w:b/>
                                <w:bCs/>
                                <w:sz w:val="22"/>
                                <w:szCs w:val="22"/>
                              </w:rPr>
                              <w:t>(C)</w:t>
                            </w:r>
                            <w:r w:rsidRPr="00324A91">
                              <w:rPr>
                                <w:rFonts w:asciiTheme="majorHAnsi" w:hAnsiTheme="majorHAnsi" w:cstheme="majorHAnsi"/>
                                <w:sz w:val="22"/>
                                <w:szCs w:val="22"/>
                              </w:rPr>
                              <w:t xml:space="preserve"> L</w:t>
                            </w:r>
                            <w:r w:rsidR="00DD62F3">
                              <w:rPr>
                                <w:rFonts w:asciiTheme="majorHAnsi" w:hAnsiTheme="majorHAnsi" w:cstheme="majorHAnsi"/>
                                <w:sz w:val="22"/>
                                <w:szCs w:val="22"/>
                              </w:rPr>
                              <w:t>e</w:t>
                            </w:r>
                            <w:r w:rsidRPr="00324A91">
                              <w:rPr>
                                <w:rFonts w:asciiTheme="majorHAnsi" w:hAnsiTheme="majorHAnsi" w:cstheme="majorHAnsi"/>
                                <w:sz w:val="22"/>
                                <w:szCs w:val="22"/>
                              </w:rPr>
                              <w:t xml:space="preserve"> miracidium infecte le premier hôte intermédiaire, un escargot aquatique</w:t>
                            </w:r>
                            <w:r w:rsidR="0098211E">
                              <w:rPr>
                                <w:rFonts w:asciiTheme="majorHAnsi" w:hAnsiTheme="majorHAnsi" w:cstheme="majorHAnsi"/>
                                <w:sz w:val="22"/>
                                <w:szCs w:val="22"/>
                              </w:rPr>
                              <w:t xml:space="preserve">. </w:t>
                            </w:r>
                            <w:r w:rsidRPr="00324A91">
                              <w:rPr>
                                <w:rFonts w:asciiTheme="majorHAnsi" w:hAnsiTheme="majorHAnsi" w:cstheme="majorHAnsi"/>
                                <w:sz w:val="22"/>
                                <w:szCs w:val="22"/>
                              </w:rPr>
                              <w:t>La larve mature et émerge de l’escargot sous forme libre nageuse (cercaire, deuxième stade larvaire)</w:t>
                            </w:r>
                            <w:r>
                              <w:rPr>
                                <w:rFonts w:asciiTheme="majorHAnsi" w:hAnsiTheme="majorHAnsi" w:cstheme="majorHAnsi"/>
                                <w:sz w:val="22"/>
                                <w:szCs w:val="22"/>
                              </w:rPr>
                              <w:t>.</w:t>
                            </w:r>
                            <w:r w:rsidRPr="00324A91">
                              <w:rPr>
                                <w:rFonts w:asciiTheme="majorHAnsi" w:hAnsiTheme="majorHAnsi" w:cstheme="majorHAnsi"/>
                                <w:sz w:val="22"/>
                                <w:szCs w:val="22"/>
                              </w:rPr>
                              <w:t xml:space="preserve"> </w:t>
                            </w:r>
                            <w:r w:rsidRPr="00324A91">
                              <w:rPr>
                                <w:rFonts w:asciiTheme="majorHAnsi" w:hAnsiTheme="majorHAnsi" w:cstheme="majorHAnsi"/>
                                <w:b/>
                                <w:bCs/>
                                <w:sz w:val="22"/>
                                <w:szCs w:val="22"/>
                              </w:rPr>
                              <w:t>(D)</w:t>
                            </w:r>
                            <w:r w:rsidRPr="00324A91">
                              <w:rPr>
                                <w:rFonts w:asciiTheme="majorHAnsi" w:hAnsiTheme="majorHAnsi" w:cstheme="majorHAnsi"/>
                                <w:sz w:val="22"/>
                                <w:szCs w:val="22"/>
                              </w:rPr>
                              <w:t xml:space="preserve"> L</w:t>
                            </w:r>
                            <w:r w:rsidR="00DD62F3">
                              <w:rPr>
                                <w:rFonts w:asciiTheme="majorHAnsi" w:hAnsiTheme="majorHAnsi" w:cstheme="majorHAnsi"/>
                                <w:sz w:val="22"/>
                                <w:szCs w:val="22"/>
                              </w:rPr>
                              <w:t>a</w:t>
                            </w:r>
                            <w:r w:rsidRPr="00324A91">
                              <w:rPr>
                                <w:rFonts w:asciiTheme="majorHAnsi" w:hAnsiTheme="majorHAnsi" w:cstheme="majorHAnsi"/>
                                <w:sz w:val="22"/>
                                <w:szCs w:val="22"/>
                              </w:rPr>
                              <w:t xml:space="preserve"> cercaire nage dans l’eau jusqu’à rencontrer un </w:t>
                            </w:r>
                            <w:r>
                              <w:rPr>
                                <w:rFonts w:asciiTheme="majorHAnsi" w:hAnsiTheme="majorHAnsi" w:cstheme="majorHAnsi"/>
                                <w:sz w:val="22"/>
                                <w:szCs w:val="22"/>
                              </w:rPr>
                              <w:t>hôte potentiel.</w:t>
                            </w:r>
                            <w:r w:rsidRPr="00324A91">
                              <w:rPr>
                                <w:rFonts w:asciiTheme="majorHAnsi" w:hAnsiTheme="majorHAnsi" w:cstheme="majorHAnsi"/>
                                <w:sz w:val="22"/>
                                <w:szCs w:val="22"/>
                              </w:rPr>
                              <w:t xml:space="preserve"> </w:t>
                            </w:r>
                            <w:r w:rsidRPr="00324A91">
                              <w:rPr>
                                <w:rFonts w:asciiTheme="majorHAnsi" w:hAnsiTheme="majorHAnsi" w:cstheme="majorHAnsi"/>
                                <w:b/>
                                <w:bCs/>
                                <w:sz w:val="22"/>
                                <w:szCs w:val="22"/>
                              </w:rPr>
                              <w:t>(E)</w:t>
                            </w:r>
                            <w:r w:rsidRPr="00324A91">
                              <w:rPr>
                                <w:rFonts w:asciiTheme="majorHAnsi" w:hAnsiTheme="majorHAnsi" w:cstheme="majorHAnsi"/>
                                <w:sz w:val="22"/>
                                <w:szCs w:val="22"/>
                              </w:rPr>
                              <w:t xml:space="preserve"> Le deuxième hôte intermédiaire est un poi</w:t>
                            </w:r>
                            <w:r>
                              <w:rPr>
                                <w:rFonts w:asciiTheme="majorHAnsi" w:hAnsiTheme="majorHAnsi" w:cstheme="majorHAnsi"/>
                                <w:sz w:val="22"/>
                                <w:szCs w:val="22"/>
                              </w:rPr>
                              <w:t>s</w:t>
                            </w:r>
                            <w:r w:rsidRPr="00324A91">
                              <w:rPr>
                                <w:rFonts w:asciiTheme="majorHAnsi" w:hAnsiTheme="majorHAnsi" w:cstheme="majorHAnsi"/>
                                <w:sz w:val="22"/>
                                <w:szCs w:val="22"/>
                              </w:rPr>
                              <w:t xml:space="preserve">son. </w:t>
                            </w:r>
                            <w:r>
                              <w:rPr>
                                <w:rFonts w:asciiTheme="majorHAnsi" w:hAnsiTheme="majorHAnsi" w:cstheme="majorHAnsi"/>
                                <w:sz w:val="22"/>
                                <w:szCs w:val="22"/>
                              </w:rPr>
                              <w:t>La cercaire pénètre sous la peau ou dans les nageoires du poisson et se transforme en métacercaire (troisième larve, stade dormant).</w:t>
                            </w:r>
                            <w:r w:rsidRPr="00324A91">
                              <w:rPr>
                                <w:rFonts w:asciiTheme="majorHAnsi" w:hAnsiTheme="majorHAnsi" w:cstheme="majorHAnsi"/>
                                <w:sz w:val="22"/>
                                <w:szCs w:val="22"/>
                              </w:rPr>
                              <w:t xml:space="preserve"> </w:t>
                            </w:r>
                            <w:r w:rsidRPr="00324A91">
                              <w:rPr>
                                <w:rFonts w:asciiTheme="majorHAnsi" w:hAnsiTheme="majorHAnsi" w:cstheme="majorHAnsi"/>
                                <w:b/>
                                <w:bCs/>
                                <w:sz w:val="22"/>
                                <w:szCs w:val="22"/>
                              </w:rPr>
                              <w:t xml:space="preserve">(F) </w:t>
                            </w:r>
                            <w:r w:rsidRPr="00324A91">
                              <w:rPr>
                                <w:rFonts w:asciiTheme="majorHAnsi" w:hAnsiTheme="majorHAnsi" w:cstheme="majorHAnsi"/>
                                <w:sz w:val="22"/>
                                <w:szCs w:val="22"/>
                              </w:rPr>
                              <w:t>Le poisson infecté est consommé par un oiseau</w:t>
                            </w:r>
                            <w:r>
                              <w:rPr>
                                <w:rFonts w:asciiTheme="majorHAnsi" w:hAnsiTheme="majorHAnsi" w:cstheme="majorHAnsi"/>
                                <w:sz w:val="22"/>
                                <w:szCs w:val="22"/>
                              </w:rPr>
                              <w:t>-hôte</w:t>
                            </w:r>
                            <w:r w:rsidRPr="00324A91">
                              <w:rPr>
                                <w:rFonts w:asciiTheme="majorHAnsi" w:hAnsiTheme="majorHAnsi" w:cstheme="majorHAnsi"/>
                                <w:sz w:val="22"/>
                                <w:szCs w:val="22"/>
                              </w:rPr>
                              <w:t xml:space="preserve"> </w:t>
                            </w:r>
                            <w:r>
                              <w:rPr>
                                <w:rFonts w:asciiTheme="majorHAnsi" w:hAnsiTheme="majorHAnsi" w:cstheme="majorHAnsi"/>
                                <w:sz w:val="22"/>
                                <w:szCs w:val="22"/>
                              </w:rPr>
                              <w:t>et complète son cycle de vie.</w:t>
                            </w:r>
                          </w:p>
                          <w:p w14:paraId="24F140E6" w14:textId="77777777" w:rsidR="00324A91" w:rsidRPr="00324A91" w:rsidRDefault="00324A91" w:rsidP="00324A91">
                            <w:pPr>
                              <w:rPr>
                                <w:rFonts w:asciiTheme="majorHAnsi" w:hAnsiTheme="majorHAnsi" w:cstheme="majorHAnsi"/>
                                <w:sz w:val="22"/>
                                <w:szCs w:val="22"/>
                              </w:rPr>
                            </w:pPr>
                          </w:p>
                          <w:p w14:paraId="56537D29" w14:textId="77777777" w:rsidR="00324A91" w:rsidRPr="00324A91" w:rsidRDefault="00324A91" w:rsidP="00324A91">
                            <w:pPr>
                              <w:jc w:val="both"/>
                              <w:rPr>
                                <w:rFonts w:asciiTheme="majorHAnsi" w:hAnsiTheme="majorHAnsi" w:cstheme="majorHAnsi"/>
                                <w:sz w:val="22"/>
                                <w:szCs w:val="22"/>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34B2AC5" id="_x0000_s1027" type="#_x0000_t202" style="position:absolute;left:0;text-align:left;margin-left:9.1pt;margin-top:276.95pt;width:468.55pt;height:148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" fillcolor="white [3201]" stroked="f" strokeweight=".5pt">
                <v:textbox>
                  <w:txbxContent>
                    <w:p w14:paraId="785D0E0F" w14:textId="2F1BA99B" w:rsidR="00324A91" w:rsidRPr="00324A91" w:rsidRDefault="00324A91" w:rsidP="00324A91">
                      <w:pPr>
                        <w:jc w:val="both"/>
                        <w:rPr>
                          <w:rFonts w:asciiTheme="majorHAnsi" w:hAnsiTheme="majorHAnsi" w:cstheme="majorHAnsi"/>
                          <w:sz w:val="22"/>
                          <w:szCs w:val="22"/>
                        </w:rPr>
                      </w:pPr>
                      <w:r w:rsidRPr="00DD62F3">
                        <w:rPr>
                          <w:rFonts w:asciiTheme="majorHAnsi" w:hAnsiTheme="majorHAnsi" w:cstheme="majorHAnsi"/>
                          <w:b/>
                          <w:bCs/>
                          <w:sz w:val="22"/>
                          <w:szCs w:val="22"/>
                        </w:rPr>
                        <w:t xml:space="preserve">Figure 3. </w:t>
                      </w:r>
                      <w:r w:rsidRPr="006822AB">
                        <w:rPr>
                          <w:rFonts w:asciiTheme="majorHAnsi" w:hAnsiTheme="majorHAnsi" w:cstheme="majorHAnsi"/>
                          <w:sz w:val="22"/>
                          <w:szCs w:val="22"/>
                        </w:rPr>
                        <w:t xml:space="preserve">Cycle de vie typique d’un parasite causant la maladie du point noir chez un poisson d’eau douce. </w:t>
                      </w:r>
                      <w:r w:rsidRPr="006822AB">
                        <w:rPr>
                          <w:rFonts w:asciiTheme="majorHAnsi" w:hAnsiTheme="majorHAnsi" w:cstheme="majorHAnsi"/>
                          <w:b/>
                          <w:bCs/>
                          <w:sz w:val="22"/>
                          <w:szCs w:val="22"/>
                        </w:rPr>
                        <w:t xml:space="preserve">(A) </w:t>
                      </w:r>
                      <w:r w:rsidRPr="006822AB">
                        <w:rPr>
                          <w:rFonts w:asciiTheme="majorHAnsi" w:hAnsiTheme="majorHAnsi" w:cstheme="majorHAnsi"/>
                          <w:sz w:val="22"/>
                          <w:szCs w:val="22"/>
                        </w:rPr>
                        <w:t>L’hôte définitif est un oiseau piscivore, habituellement un ma</w:t>
                      </w:r>
                      <w:r>
                        <w:rPr>
                          <w:rFonts w:asciiTheme="majorHAnsi" w:hAnsiTheme="majorHAnsi" w:cstheme="majorHAnsi"/>
                          <w:sz w:val="22"/>
                          <w:szCs w:val="22"/>
                        </w:rPr>
                        <w:t>rtin-pêcheur (</w:t>
                      </w:r>
                      <w:proofErr w:type="spellStart"/>
                      <w:r w:rsidRPr="006822AB">
                        <w:rPr>
                          <w:rFonts w:asciiTheme="majorHAnsi" w:hAnsiTheme="majorHAnsi" w:cstheme="majorHAnsi"/>
                          <w:i/>
                          <w:iCs/>
                          <w:sz w:val="22"/>
                          <w:szCs w:val="22"/>
                        </w:rPr>
                        <w:t>Megaceryle</w:t>
                      </w:r>
                      <w:proofErr w:type="spellEnd"/>
                      <w:r w:rsidRPr="006822AB">
                        <w:rPr>
                          <w:rFonts w:asciiTheme="majorHAnsi" w:hAnsiTheme="majorHAnsi" w:cstheme="majorHAnsi"/>
                          <w:i/>
                          <w:iCs/>
                          <w:sz w:val="22"/>
                          <w:szCs w:val="22"/>
                        </w:rPr>
                        <w:t xml:space="preserve"> alcyon</w:t>
                      </w:r>
                      <w:r>
                        <w:rPr>
                          <w:rFonts w:asciiTheme="majorHAnsi" w:hAnsiTheme="majorHAnsi" w:cstheme="majorHAnsi"/>
                          <w:sz w:val="22"/>
                          <w:szCs w:val="22"/>
                        </w:rPr>
                        <w:t>)</w:t>
                      </w:r>
                      <w:r w:rsidRPr="006822AB">
                        <w:rPr>
                          <w:rFonts w:asciiTheme="majorHAnsi" w:hAnsiTheme="majorHAnsi" w:cstheme="majorHAnsi"/>
                          <w:sz w:val="22"/>
                          <w:szCs w:val="22"/>
                        </w:rPr>
                        <w:t xml:space="preserve"> </w:t>
                      </w:r>
                      <w:r>
                        <w:rPr>
                          <w:rFonts w:asciiTheme="majorHAnsi" w:hAnsiTheme="majorHAnsi" w:cstheme="majorHAnsi"/>
                          <w:sz w:val="22"/>
                          <w:szCs w:val="22"/>
                        </w:rPr>
                        <w:t>ou un grand héron (</w:t>
                      </w:r>
                      <w:r w:rsidRPr="006822AB">
                        <w:rPr>
                          <w:rFonts w:asciiTheme="majorHAnsi" w:hAnsiTheme="majorHAnsi" w:cstheme="majorHAnsi"/>
                          <w:i/>
                          <w:iCs/>
                          <w:sz w:val="22"/>
                          <w:szCs w:val="22"/>
                        </w:rPr>
                        <w:t xml:space="preserve">Ardea </w:t>
                      </w:r>
                      <w:proofErr w:type="spellStart"/>
                      <w:r w:rsidRPr="006822AB">
                        <w:rPr>
                          <w:rFonts w:asciiTheme="majorHAnsi" w:hAnsiTheme="majorHAnsi" w:cstheme="majorHAnsi"/>
                          <w:i/>
                          <w:iCs/>
                          <w:sz w:val="22"/>
                          <w:szCs w:val="22"/>
                        </w:rPr>
                        <w:t>herodias</w:t>
                      </w:r>
                      <w:proofErr w:type="spellEnd"/>
                      <w:r>
                        <w:rPr>
                          <w:rFonts w:asciiTheme="majorHAnsi" w:hAnsiTheme="majorHAnsi" w:cstheme="majorHAnsi"/>
                          <w:sz w:val="22"/>
                          <w:szCs w:val="22"/>
                        </w:rPr>
                        <w:t xml:space="preserve">). </w:t>
                      </w:r>
                      <w:r w:rsidRPr="006822AB">
                        <w:rPr>
                          <w:rFonts w:asciiTheme="majorHAnsi" w:hAnsiTheme="majorHAnsi" w:cstheme="majorHAnsi"/>
                          <w:sz w:val="22"/>
                          <w:szCs w:val="22"/>
                        </w:rPr>
                        <w:t>La métacercaire mature en son stade adulte et se reproduit de manière sexu</w:t>
                      </w:r>
                      <w:r>
                        <w:rPr>
                          <w:rFonts w:asciiTheme="majorHAnsi" w:hAnsiTheme="majorHAnsi" w:cstheme="majorHAnsi"/>
                          <w:sz w:val="22"/>
                          <w:szCs w:val="22"/>
                        </w:rPr>
                        <w:t>ée dans le système digestif de l’oiseau.</w:t>
                      </w:r>
                      <w:r w:rsidRPr="006822AB">
                        <w:rPr>
                          <w:rFonts w:asciiTheme="majorHAnsi" w:hAnsiTheme="majorHAnsi" w:cstheme="majorHAnsi"/>
                          <w:sz w:val="22"/>
                          <w:szCs w:val="22"/>
                        </w:rPr>
                        <w:t xml:space="preserve"> </w:t>
                      </w:r>
                      <w:r w:rsidRPr="006822AB">
                        <w:rPr>
                          <w:rFonts w:asciiTheme="majorHAnsi" w:hAnsiTheme="majorHAnsi" w:cstheme="majorHAnsi"/>
                          <w:b/>
                          <w:bCs/>
                          <w:sz w:val="22"/>
                          <w:szCs w:val="22"/>
                        </w:rPr>
                        <w:t xml:space="preserve">(B) </w:t>
                      </w:r>
                      <w:r w:rsidRPr="006822AB">
                        <w:rPr>
                          <w:rFonts w:asciiTheme="majorHAnsi" w:hAnsiTheme="majorHAnsi" w:cstheme="majorHAnsi"/>
                          <w:sz w:val="22"/>
                          <w:szCs w:val="22"/>
                        </w:rPr>
                        <w:t>Les œufs sont relâchés vers les systèmes aquatiques par les fèces de l’oiseau et se développent en mira</w:t>
                      </w:r>
                      <w:r>
                        <w:rPr>
                          <w:rFonts w:asciiTheme="majorHAnsi" w:hAnsiTheme="majorHAnsi" w:cstheme="majorHAnsi"/>
                          <w:sz w:val="22"/>
                          <w:szCs w:val="22"/>
                        </w:rPr>
                        <w:t>cidium (premier stade larvaire).</w:t>
                      </w:r>
                      <w:r w:rsidRPr="006822AB">
                        <w:rPr>
                          <w:rFonts w:asciiTheme="majorHAnsi" w:hAnsiTheme="majorHAnsi" w:cstheme="majorHAnsi"/>
                          <w:sz w:val="22"/>
                          <w:szCs w:val="22"/>
                        </w:rPr>
                        <w:t xml:space="preserve"> </w:t>
                      </w:r>
                      <w:r w:rsidRPr="00324A91">
                        <w:rPr>
                          <w:rFonts w:asciiTheme="majorHAnsi" w:hAnsiTheme="majorHAnsi" w:cstheme="majorHAnsi"/>
                          <w:b/>
                          <w:bCs/>
                          <w:sz w:val="22"/>
                          <w:szCs w:val="22"/>
                        </w:rPr>
                        <w:t>(C)</w:t>
                      </w:r>
                      <w:r w:rsidRPr="00324A91">
                        <w:rPr>
                          <w:rFonts w:asciiTheme="majorHAnsi" w:hAnsiTheme="majorHAnsi" w:cstheme="majorHAnsi"/>
                          <w:sz w:val="22"/>
                          <w:szCs w:val="22"/>
                        </w:rPr>
                        <w:t xml:space="preserve"> L</w:t>
                      </w:r>
                      <w:r w:rsidR="00DD62F3">
                        <w:rPr>
                          <w:rFonts w:asciiTheme="majorHAnsi" w:hAnsiTheme="majorHAnsi" w:cstheme="majorHAnsi"/>
                          <w:sz w:val="22"/>
                          <w:szCs w:val="22"/>
                        </w:rPr>
                        <w:t>e</w:t>
                      </w:r>
                      <w:r w:rsidRPr="00324A91">
                        <w:rPr>
                          <w:rFonts w:asciiTheme="majorHAnsi" w:hAnsiTheme="majorHAnsi" w:cstheme="majorHAnsi"/>
                          <w:sz w:val="22"/>
                          <w:szCs w:val="22"/>
                        </w:rPr>
                        <w:t xml:space="preserve"> miracidium infecte le premier hôte intermédiaire, un escargot aquatique</w:t>
                      </w:r>
                      <w:r w:rsidR="0098211E">
                        <w:rPr>
                          <w:rFonts w:asciiTheme="majorHAnsi" w:hAnsiTheme="majorHAnsi" w:cstheme="majorHAnsi"/>
                          <w:sz w:val="22"/>
                          <w:szCs w:val="22"/>
                        </w:rPr>
                        <w:t xml:space="preserve">. </w:t>
                      </w:r>
                      <w:r w:rsidRPr="00324A91">
                        <w:rPr>
                          <w:rFonts w:asciiTheme="majorHAnsi" w:hAnsiTheme="majorHAnsi" w:cstheme="majorHAnsi"/>
                          <w:sz w:val="22"/>
                          <w:szCs w:val="22"/>
                        </w:rPr>
                        <w:t>La larve mature et émerge de l’escargot sous forme libre nageuse (cercaire, deuxième stade larvaire)</w:t>
                      </w:r>
                      <w:r>
                        <w:rPr>
                          <w:rFonts w:asciiTheme="majorHAnsi" w:hAnsiTheme="majorHAnsi" w:cstheme="majorHAnsi"/>
                          <w:sz w:val="22"/>
                          <w:szCs w:val="22"/>
                        </w:rPr>
                        <w:t>.</w:t>
                      </w:r>
                      <w:r w:rsidRPr="00324A91">
                        <w:rPr>
                          <w:rFonts w:asciiTheme="majorHAnsi" w:hAnsiTheme="majorHAnsi" w:cstheme="majorHAnsi"/>
                          <w:sz w:val="22"/>
                          <w:szCs w:val="22"/>
                        </w:rPr>
                        <w:t xml:space="preserve"> </w:t>
                      </w:r>
                      <w:r w:rsidRPr="00324A91">
                        <w:rPr>
                          <w:rFonts w:asciiTheme="majorHAnsi" w:hAnsiTheme="majorHAnsi" w:cstheme="majorHAnsi"/>
                          <w:b/>
                          <w:bCs/>
                          <w:sz w:val="22"/>
                          <w:szCs w:val="22"/>
                        </w:rPr>
                        <w:t>(D)</w:t>
                      </w:r>
                      <w:r w:rsidRPr="00324A91">
                        <w:rPr>
                          <w:rFonts w:asciiTheme="majorHAnsi" w:hAnsiTheme="majorHAnsi" w:cstheme="majorHAnsi"/>
                          <w:sz w:val="22"/>
                          <w:szCs w:val="22"/>
                        </w:rPr>
                        <w:t xml:space="preserve"> L</w:t>
                      </w:r>
                      <w:r w:rsidR="00DD62F3">
                        <w:rPr>
                          <w:rFonts w:asciiTheme="majorHAnsi" w:hAnsiTheme="majorHAnsi" w:cstheme="majorHAnsi"/>
                          <w:sz w:val="22"/>
                          <w:szCs w:val="22"/>
                        </w:rPr>
                        <w:t>a</w:t>
                      </w:r>
                      <w:r w:rsidRPr="00324A91">
                        <w:rPr>
                          <w:rFonts w:asciiTheme="majorHAnsi" w:hAnsiTheme="majorHAnsi" w:cstheme="majorHAnsi"/>
                          <w:sz w:val="22"/>
                          <w:szCs w:val="22"/>
                        </w:rPr>
                        <w:t xml:space="preserve"> cercaire nage dans l’eau jusqu’à rencontrer un </w:t>
                      </w:r>
                      <w:r>
                        <w:rPr>
                          <w:rFonts w:asciiTheme="majorHAnsi" w:hAnsiTheme="majorHAnsi" w:cstheme="majorHAnsi"/>
                          <w:sz w:val="22"/>
                          <w:szCs w:val="22"/>
                        </w:rPr>
                        <w:t>hôte potentiel.</w:t>
                      </w:r>
                      <w:r w:rsidRPr="00324A91">
                        <w:rPr>
                          <w:rFonts w:asciiTheme="majorHAnsi" w:hAnsiTheme="majorHAnsi" w:cstheme="majorHAnsi"/>
                          <w:sz w:val="22"/>
                          <w:szCs w:val="22"/>
                        </w:rPr>
                        <w:t xml:space="preserve"> </w:t>
                      </w:r>
                      <w:r w:rsidRPr="00324A91">
                        <w:rPr>
                          <w:rFonts w:asciiTheme="majorHAnsi" w:hAnsiTheme="majorHAnsi" w:cstheme="majorHAnsi"/>
                          <w:b/>
                          <w:bCs/>
                          <w:sz w:val="22"/>
                          <w:szCs w:val="22"/>
                        </w:rPr>
                        <w:t>(E)</w:t>
                      </w:r>
                      <w:r w:rsidRPr="00324A91">
                        <w:rPr>
                          <w:rFonts w:asciiTheme="majorHAnsi" w:hAnsiTheme="majorHAnsi" w:cstheme="majorHAnsi"/>
                          <w:sz w:val="22"/>
                          <w:szCs w:val="22"/>
                        </w:rPr>
                        <w:t xml:space="preserve"> Le deuxième hôte intermédiaire est un poi</w:t>
                      </w:r>
                      <w:r>
                        <w:rPr>
                          <w:rFonts w:asciiTheme="majorHAnsi" w:hAnsiTheme="majorHAnsi" w:cstheme="majorHAnsi"/>
                          <w:sz w:val="22"/>
                          <w:szCs w:val="22"/>
                        </w:rPr>
                        <w:t>s</w:t>
                      </w:r>
                      <w:r w:rsidRPr="00324A91">
                        <w:rPr>
                          <w:rFonts w:asciiTheme="majorHAnsi" w:hAnsiTheme="majorHAnsi" w:cstheme="majorHAnsi"/>
                          <w:sz w:val="22"/>
                          <w:szCs w:val="22"/>
                        </w:rPr>
                        <w:t xml:space="preserve">son. </w:t>
                      </w:r>
                      <w:r>
                        <w:rPr>
                          <w:rFonts w:asciiTheme="majorHAnsi" w:hAnsiTheme="majorHAnsi" w:cstheme="majorHAnsi"/>
                          <w:sz w:val="22"/>
                          <w:szCs w:val="22"/>
                        </w:rPr>
                        <w:t>La cercaire pénètre sous la peau ou dans les nageoires du poisson et se transforme en métacercaire (troisième larve, stade dormant).</w:t>
                      </w:r>
                      <w:r w:rsidRPr="00324A91">
                        <w:rPr>
                          <w:rFonts w:asciiTheme="majorHAnsi" w:hAnsiTheme="majorHAnsi" w:cstheme="majorHAnsi"/>
                          <w:sz w:val="22"/>
                          <w:szCs w:val="22"/>
                        </w:rPr>
                        <w:t xml:space="preserve"> </w:t>
                      </w:r>
                      <w:r w:rsidRPr="00324A91">
                        <w:rPr>
                          <w:rFonts w:asciiTheme="majorHAnsi" w:hAnsiTheme="majorHAnsi" w:cstheme="majorHAnsi"/>
                          <w:b/>
                          <w:bCs/>
                          <w:sz w:val="22"/>
                          <w:szCs w:val="22"/>
                        </w:rPr>
                        <w:t xml:space="preserve">(F) </w:t>
                      </w:r>
                      <w:r w:rsidRPr="00324A91">
                        <w:rPr>
                          <w:rFonts w:asciiTheme="majorHAnsi" w:hAnsiTheme="majorHAnsi" w:cstheme="majorHAnsi"/>
                          <w:sz w:val="22"/>
                          <w:szCs w:val="22"/>
                        </w:rPr>
                        <w:t>Le poisson infecté est consommé par un oiseau</w:t>
                      </w:r>
                      <w:r>
                        <w:rPr>
                          <w:rFonts w:asciiTheme="majorHAnsi" w:hAnsiTheme="majorHAnsi" w:cstheme="majorHAnsi"/>
                          <w:sz w:val="22"/>
                          <w:szCs w:val="22"/>
                        </w:rPr>
                        <w:t>-hôte</w:t>
                      </w:r>
                      <w:r w:rsidRPr="00324A91">
                        <w:rPr>
                          <w:rFonts w:asciiTheme="majorHAnsi" w:hAnsiTheme="majorHAnsi" w:cstheme="majorHAnsi"/>
                          <w:sz w:val="22"/>
                          <w:szCs w:val="22"/>
                        </w:rPr>
                        <w:t xml:space="preserve"> </w:t>
                      </w:r>
                      <w:r>
                        <w:rPr>
                          <w:rFonts w:asciiTheme="majorHAnsi" w:hAnsiTheme="majorHAnsi" w:cstheme="majorHAnsi"/>
                          <w:sz w:val="22"/>
                          <w:szCs w:val="22"/>
                        </w:rPr>
                        <w:t>et complète son cycle de vie.</w:t>
                      </w:r>
                    </w:p>
                    <w:p w14:paraId="24F140E6" w14:textId="77777777" w:rsidR="00324A91" w:rsidRPr="00324A91" w:rsidRDefault="00324A91" w:rsidP="00324A91">
                      <w:pPr>
                        <w:rPr>
                          <w:rFonts w:asciiTheme="majorHAnsi" w:hAnsiTheme="majorHAnsi" w:cstheme="majorHAnsi"/>
                          <w:sz w:val="22"/>
                          <w:szCs w:val="22"/>
                        </w:rPr>
                      </w:pPr>
                    </w:p>
                    <w:p w14:paraId="56537D29" w14:textId="77777777" w:rsidR="00324A91" w:rsidRPr="00324A91" w:rsidRDefault="00324A91" w:rsidP="00324A91">
                      <w:pPr>
                        <w:jc w:val="both"/>
                        <w:rPr>
                          <w:rFonts w:asciiTheme="majorHAnsi" w:hAnsiTheme="majorHAnsi" w:cstheme="majorHAnsi"/>
                          <w:sz w:val="22"/>
                          <w:szCs w:val="22"/>
                        </w:rPr>
                      </w:pPr>
                    </w:p>
                  </w:txbxContent>
                </v:textbox>
              </v:shape>
            </w:pict>
          </mc:Fallback>
        </mc:AlternateContent>
      </w:r>
    </w:p>
    <w:p w14:paraId="628D01E4" w14:textId="77777777" w:rsidR="003A574E" w:rsidRDefault="003A574E" w:rsidP="003A574E">
      <w:pPr>
        <w:suppressLineNumbers/>
        <w:spacing w:line="360" w:lineRule="auto"/>
        <w:ind w:firstLine="708"/>
        <w:jc w:val="both"/>
        <w:rPr>
          <w:rFonts w:asciiTheme="majorHAnsi" w:hAnsiTheme="majorHAnsi" w:cstheme="majorHAnsi"/>
        </w:rPr>
      </w:pPr>
    </w:p>
    <w:p w14:paraId="5D76393B" w14:textId="77777777" w:rsidR="003A574E" w:rsidRDefault="003A574E" w:rsidP="003A574E">
      <w:pPr>
        <w:suppressLineNumbers/>
        <w:spacing w:line="360" w:lineRule="auto"/>
        <w:ind w:firstLine="708"/>
        <w:jc w:val="both"/>
        <w:rPr>
          <w:rFonts w:asciiTheme="majorHAnsi" w:hAnsiTheme="majorHAnsi" w:cstheme="majorHAnsi"/>
        </w:rPr>
      </w:pPr>
    </w:p>
    <w:p w14:paraId="16965429" w14:textId="77777777" w:rsidR="003A574E" w:rsidRDefault="003A574E" w:rsidP="003A574E">
      <w:pPr>
        <w:suppressLineNumbers/>
        <w:spacing w:line="360" w:lineRule="auto"/>
        <w:ind w:firstLine="708"/>
        <w:jc w:val="both"/>
        <w:rPr>
          <w:rFonts w:asciiTheme="majorHAnsi" w:hAnsiTheme="majorHAnsi" w:cstheme="majorHAnsi"/>
        </w:rPr>
      </w:pPr>
    </w:p>
    <w:p w14:paraId="0EB64FEE" w14:textId="77777777" w:rsidR="003A574E" w:rsidRDefault="003A574E" w:rsidP="003A574E">
      <w:pPr>
        <w:suppressLineNumbers/>
        <w:spacing w:line="360" w:lineRule="auto"/>
        <w:ind w:firstLine="708"/>
        <w:jc w:val="both"/>
        <w:rPr>
          <w:rFonts w:asciiTheme="majorHAnsi" w:hAnsiTheme="majorHAnsi" w:cstheme="majorHAnsi"/>
        </w:rPr>
      </w:pPr>
    </w:p>
    <w:p w14:paraId="28119428" w14:textId="77777777" w:rsidR="003A574E" w:rsidRDefault="003A574E" w:rsidP="003A574E">
      <w:pPr>
        <w:suppressLineNumbers/>
        <w:spacing w:line="360" w:lineRule="auto"/>
        <w:ind w:firstLine="708"/>
        <w:jc w:val="both"/>
        <w:rPr>
          <w:rFonts w:asciiTheme="majorHAnsi" w:hAnsiTheme="majorHAnsi" w:cstheme="majorHAnsi"/>
        </w:rPr>
      </w:pPr>
    </w:p>
    <w:p w14:paraId="4E563FE3" w14:textId="77777777" w:rsidR="003A574E" w:rsidRDefault="003A574E" w:rsidP="003A574E">
      <w:pPr>
        <w:suppressLineNumbers/>
        <w:spacing w:line="360" w:lineRule="auto"/>
        <w:ind w:firstLine="708"/>
        <w:jc w:val="both"/>
        <w:rPr>
          <w:rFonts w:asciiTheme="majorHAnsi" w:hAnsiTheme="majorHAnsi" w:cstheme="majorHAnsi"/>
        </w:rPr>
      </w:pPr>
    </w:p>
    <w:p w14:paraId="022F6B0C" w14:textId="77777777" w:rsidR="003A574E" w:rsidRDefault="003A574E" w:rsidP="003A574E">
      <w:pPr>
        <w:suppressLineNumbers/>
        <w:spacing w:line="360" w:lineRule="auto"/>
        <w:ind w:firstLine="708"/>
        <w:jc w:val="both"/>
        <w:rPr>
          <w:rFonts w:asciiTheme="majorHAnsi" w:hAnsiTheme="majorHAnsi" w:cstheme="majorHAnsi"/>
        </w:rPr>
      </w:pPr>
    </w:p>
    <w:p w14:paraId="11466B44" w14:textId="77777777" w:rsidR="003A574E" w:rsidRDefault="003A574E" w:rsidP="003A574E">
      <w:pPr>
        <w:suppressLineNumbers/>
        <w:spacing w:line="360" w:lineRule="auto"/>
        <w:ind w:firstLine="708"/>
        <w:jc w:val="both"/>
        <w:rPr>
          <w:rFonts w:asciiTheme="majorHAnsi" w:hAnsiTheme="majorHAnsi" w:cstheme="majorHAnsi"/>
        </w:rPr>
      </w:pPr>
    </w:p>
    <w:p w14:paraId="284C7FE9" w14:textId="77777777" w:rsidR="003A574E" w:rsidRDefault="003A574E" w:rsidP="003A574E">
      <w:pPr>
        <w:suppressLineNumbers/>
        <w:spacing w:line="360" w:lineRule="auto"/>
        <w:ind w:firstLine="708"/>
        <w:jc w:val="both"/>
        <w:rPr>
          <w:rFonts w:asciiTheme="majorHAnsi" w:hAnsiTheme="majorHAnsi" w:cstheme="majorHAnsi"/>
        </w:rPr>
      </w:pPr>
    </w:p>
    <w:p w14:paraId="50D3B85B" w14:textId="77777777" w:rsidR="003A574E" w:rsidRDefault="003A574E" w:rsidP="003A574E">
      <w:pPr>
        <w:suppressLineNumbers/>
        <w:spacing w:line="360" w:lineRule="auto"/>
        <w:ind w:firstLine="708"/>
        <w:jc w:val="both"/>
        <w:rPr>
          <w:rFonts w:asciiTheme="majorHAnsi" w:hAnsiTheme="majorHAnsi" w:cstheme="majorHAnsi"/>
        </w:rPr>
      </w:pPr>
    </w:p>
    <w:p w14:paraId="4C94CA56" w14:textId="77777777" w:rsidR="003A574E" w:rsidRDefault="003A574E" w:rsidP="003A574E">
      <w:pPr>
        <w:suppressLineNumbers/>
        <w:spacing w:line="360" w:lineRule="auto"/>
        <w:ind w:firstLine="708"/>
        <w:jc w:val="both"/>
        <w:rPr>
          <w:rFonts w:asciiTheme="majorHAnsi" w:hAnsiTheme="majorHAnsi" w:cstheme="majorHAnsi"/>
        </w:rPr>
      </w:pPr>
    </w:p>
    <w:p w14:paraId="48CF6E8D" w14:textId="77777777" w:rsidR="003A574E" w:rsidRDefault="003A574E" w:rsidP="003A574E">
      <w:pPr>
        <w:suppressLineNumbers/>
        <w:spacing w:line="360" w:lineRule="auto"/>
        <w:ind w:firstLine="708"/>
        <w:jc w:val="both"/>
        <w:rPr>
          <w:rFonts w:asciiTheme="majorHAnsi" w:hAnsiTheme="majorHAnsi" w:cstheme="majorHAnsi"/>
        </w:rPr>
      </w:pPr>
    </w:p>
    <w:p w14:paraId="4C8F7E51" w14:textId="77777777" w:rsidR="003A574E" w:rsidRDefault="003A574E" w:rsidP="003A574E">
      <w:pPr>
        <w:suppressLineNumbers/>
        <w:spacing w:line="360" w:lineRule="auto"/>
        <w:ind w:firstLine="708"/>
        <w:jc w:val="both"/>
        <w:rPr>
          <w:rFonts w:asciiTheme="majorHAnsi" w:hAnsiTheme="majorHAnsi" w:cstheme="majorHAnsi"/>
        </w:rPr>
      </w:pPr>
    </w:p>
    <w:p w14:paraId="4F3D77B3" w14:textId="77777777" w:rsidR="003A574E" w:rsidRDefault="003A574E" w:rsidP="003A574E">
      <w:pPr>
        <w:suppressLineNumbers/>
        <w:spacing w:line="360" w:lineRule="auto"/>
        <w:ind w:firstLine="708"/>
        <w:jc w:val="both"/>
        <w:rPr>
          <w:rFonts w:asciiTheme="majorHAnsi" w:hAnsiTheme="majorHAnsi" w:cstheme="majorHAnsi"/>
        </w:rPr>
      </w:pPr>
    </w:p>
    <w:p w14:paraId="23244F8A" w14:textId="77777777" w:rsidR="003A574E" w:rsidRDefault="003A574E" w:rsidP="003A574E">
      <w:pPr>
        <w:suppressLineNumbers/>
        <w:spacing w:line="360" w:lineRule="auto"/>
        <w:ind w:firstLine="708"/>
        <w:jc w:val="both"/>
        <w:rPr>
          <w:rFonts w:asciiTheme="majorHAnsi" w:hAnsiTheme="majorHAnsi" w:cstheme="majorHAnsi"/>
        </w:rPr>
      </w:pPr>
    </w:p>
    <w:p w14:paraId="18F6B4F2" w14:textId="77777777" w:rsidR="003A574E" w:rsidRDefault="003A574E" w:rsidP="003A574E">
      <w:pPr>
        <w:suppressLineNumbers/>
        <w:spacing w:line="360" w:lineRule="auto"/>
        <w:ind w:firstLine="708"/>
        <w:jc w:val="both"/>
        <w:rPr>
          <w:rFonts w:asciiTheme="majorHAnsi" w:hAnsiTheme="majorHAnsi" w:cstheme="majorHAnsi"/>
        </w:rPr>
      </w:pPr>
    </w:p>
    <w:p w14:paraId="020D1522" w14:textId="77777777" w:rsidR="003A574E" w:rsidRDefault="003A574E" w:rsidP="003A574E">
      <w:pPr>
        <w:suppressLineNumbers/>
        <w:spacing w:line="360" w:lineRule="auto"/>
        <w:ind w:firstLine="708"/>
        <w:jc w:val="both"/>
        <w:rPr>
          <w:rFonts w:asciiTheme="majorHAnsi" w:hAnsiTheme="majorHAnsi" w:cstheme="majorHAnsi"/>
        </w:rPr>
      </w:pPr>
    </w:p>
    <w:p w14:paraId="5D3275D7" w14:textId="77777777" w:rsidR="003A574E" w:rsidRDefault="003A574E" w:rsidP="003A574E">
      <w:pPr>
        <w:suppressLineNumbers/>
        <w:spacing w:line="360" w:lineRule="auto"/>
        <w:ind w:firstLine="708"/>
        <w:jc w:val="both"/>
        <w:rPr>
          <w:rFonts w:asciiTheme="majorHAnsi" w:hAnsiTheme="majorHAnsi" w:cstheme="majorHAnsi"/>
        </w:rPr>
      </w:pPr>
    </w:p>
    <w:p w14:paraId="5AECB09F" w14:textId="71E96083" w:rsidR="003A574E" w:rsidRDefault="003A574E" w:rsidP="003A574E">
      <w:pPr>
        <w:suppressLineNumbers/>
        <w:spacing w:line="360" w:lineRule="auto"/>
        <w:ind w:firstLine="708"/>
        <w:jc w:val="both"/>
        <w:rPr>
          <w:rFonts w:asciiTheme="majorHAnsi" w:hAnsiTheme="majorHAnsi" w:cstheme="majorHAnsi"/>
        </w:rPr>
      </w:pPr>
    </w:p>
    <w:p w14:paraId="40B19D4A" w14:textId="5BABCCEB" w:rsidR="00A524AA" w:rsidRPr="00611E2A" w:rsidRDefault="00A524AA" w:rsidP="00611E2A">
      <w:pPr>
        <w:spacing w:line="360" w:lineRule="auto"/>
        <w:ind w:firstLine="708"/>
        <w:jc w:val="both"/>
        <w:rPr>
          <w:rFonts w:asciiTheme="majorHAnsi" w:hAnsiTheme="majorHAnsi" w:cstheme="majorHAnsi"/>
        </w:rPr>
      </w:pPr>
      <w:r w:rsidRPr="00A524AA">
        <w:rPr>
          <w:rFonts w:asciiTheme="majorHAnsi" w:hAnsiTheme="majorHAnsi" w:cstheme="majorHAnsi"/>
        </w:rPr>
        <w:t>L</w:t>
      </w:r>
      <w:r w:rsidR="00611E2A">
        <w:rPr>
          <w:rFonts w:asciiTheme="majorHAnsi" w:hAnsiTheme="majorHAnsi" w:cstheme="majorHAnsi"/>
        </w:rPr>
        <w:t xml:space="preserve">a maladie du </w:t>
      </w:r>
      <w:r w:rsidRPr="00A524AA">
        <w:rPr>
          <w:rFonts w:asciiTheme="majorHAnsi" w:hAnsiTheme="majorHAnsi" w:cstheme="majorHAnsi"/>
        </w:rPr>
        <w:t>point noir est un</w:t>
      </w:r>
      <w:r w:rsidR="00611E2A">
        <w:rPr>
          <w:rFonts w:asciiTheme="majorHAnsi" w:hAnsiTheme="majorHAnsi" w:cstheme="majorHAnsi"/>
        </w:rPr>
        <w:t xml:space="preserve">e infection </w:t>
      </w:r>
      <w:r w:rsidRPr="00A524AA">
        <w:rPr>
          <w:rFonts w:asciiTheme="majorHAnsi" w:hAnsiTheme="majorHAnsi" w:cstheme="majorHAnsi"/>
        </w:rPr>
        <w:t>commun</w:t>
      </w:r>
      <w:r w:rsidR="00611E2A">
        <w:rPr>
          <w:rFonts w:asciiTheme="majorHAnsi" w:hAnsiTheme="majorHAnsi" w:cstheme="majorHAnsi"/>
        </w:rPr>
        <w:t>e</w:t>
      </w:r>
      <w:r w:rsidRPr="00A524AA">
        <w:rPr>
          <w:rFonts w:asciiTheme="majorHAnsi" w:hAnsiTheme="majorHAnsi" w:cstheme="majorHAnsi"/>
        </w:rPr>
        <w:t xml:space="preserve"> qui se retrouve sur un large éventail d'espèces d'eau douce au Canada. Parmi celles-ci, on compte plusieurs espèces indigènes au Québec dont le meunier noir (</w:t>
      </w:r>
      <w:proofErr w:type="spellStart"/>
      <w:r w:rsidRPr="00A524AA">
        <w:rPr>
          <w:rFonts w:asciiTheme="majorHAnsi" w:hAnsiTheme="majorHAnsi" w:cstheme="majorHAnsi"/>
          <w:i/>
          <w:iCs/>
        </w:rPr>
        <w:t>Catostomus</w:t>
      </w:r>
      <w:proofErr w:type="spellEnd"/>
      <w:r w:rsidRPr="00A524AA">
        <w:rPr>
          <w:rFonts w:asciiTheme="majorHAnsi" w:hAnsiTheme="majorHAnsi" w:cstheme="majorHAnsi"/>
          <w:i/>
          <w:iCs/>
        </w:rPr>
        <w:t xml:space="preserve"> </w:t>
      </w:r>
      <w:proofErr w:type="spellStart"/>
      <w:r w:rsidRPr="00A524AA">
        <w:rPr>
          <w:rFonts w:asciiTheme="majorHAnsi" w:hAnsiTheme="majorHAnsi" w:cstheme="majorHAnsi"/>
          <w:i/>
          <w:iCs/>
        </w:rPr>
        <w:t>commersoni</w:t>
      </w:r>
      <w:proofErr w:type="spellEnd"/>
      <w:r w:rsidRPr="00A524AA">
        <w:rPr>
          <w:rFonts w:asciiTheme="majorHAnsi" w:hAnsiTheme="majorHAnsi" w:cstheme="majorHAnsi"/>
        </w:rPr>
        <w:t>), le doré jaune (</w:t>
      </w:r>
      <w:r w:rsidRPr="00A524AA">
        <w:rPr>
          <w:rFonts w:asciiTheme="majorHAnsi" w:hAnsiTheme="majorHAnsi" w:cstheme="majorHAnsi"/>
          <w:i/>
          <w:iCs/>
        </w:rPr>
        <w:t xml:space="preserve">Sander </w:t>
      </w:r>
      <w:proofErr w:type="spellStart"/>
      <w:r w:rsidRPr="00A524AA">
        <w:rPr>
          <w:rFonts w:asciiTheme="majorHAnsi" w:hAnsiTheme="majorHAnsi" w:cstheme="majorHAnsi"/>
          <w:i/>
          <w:iCs/>
        </w:rPr>
        <w:t>vitreus</w:t>
      </w:r>
      <w:proofErr w:type="spellEnd"/>
      <w:r w:rsidRPr="00A524AA">
        <w:rPr>
          <w:rFonts w:asciiTheme="majorHAnsi" w:hAnsiTheme="majorHAnsi" w:cstheme="majorHAnsi"/>
        </w:rPr>
        <w:t>), le crapet arlequin (</w:t>
      </w:r>
      <w:proofErr w:type="spellStart"/>
      <w:r w:rsidRPr="00A524AA">
        <w:rPr>
          <w:rFonts w:asciiTheme="majorHAnsi" w:hAnsiTheme="majorHAnsi" w:cstheme="majorHAnsi"/>
          <w:i/>
          <w:iCs/>
        </w:rPr>
        <w:t>Lepomis</w:t>
      </w:r>
      <w:proofErr w:type="spellEnd"/>
      <w:r w:rsidRPr="00A524AA">
        <w:rPr>
          <w:rFonts w:asciiTheme="majorHAnsi" w:hAnsiTheme="majorHAnsi" w:cstheme="majorHAnsi"/>
          <w:i/>
          <w:iCs/>
        </w:rPr>
        <w:t xml:space="preserve"> </w:t>
      </w:r>
      <w:proofErr w:type="spellStart"/>
      <w:r w:rsidRPr="00A524AA">
        <w:rPr>
          <w:rFonts w:asciiTheme="majorHAnsi" w:hAnsiTheme="majorHAnsi" w:cstheme="majorHAnsi"/>
          <w:i/>
          <w:iCs/>
        </w:rPr>
        <w:t>macrochirus</w:t>
      </w:r>
      <w:proofErr w:type="spellEnd"/>
      <w:r w:rsidRPr="00A524AA">
        <w:rPr>
          <w:rFonts w:asciiTheme="majorHAnsi" w:hAnsiTheme="majorHAnsi" w:cstheme="majorHAnsi"/>
        </w:rPr>
        <w:t>), le crapet-soleil (</w:t>
      </w:r>
      <w:proofErr w:type="spellStart"/>
      <w:r w:rsidRPr="00A524AA">
        <w:rPr>
          <w:rFonts w:asciiTheme="majorHAnsi" w:hAnsiTheme="majorHAnsi" w:cstheme="majorHAnsi"/>
          <w:i/>
          <w:iCs/>
        </w:rPr>
        <w:t>Lepomis</w:t>
      </w:r>
      <w:proofErr w:type="spellEnd"/>
      <w:r w:rsidRPr="00A524AA">
        <w:rPr>
          <w:rFonts w:asciiTheme="majorHAnsi" w:hAnsiTheme="majorHAnsi" w:cstheme="majorHAnsi"/>
          <w:i/>
          <w:iCs/>
        </w:rPr>
        <w:t xml:space="preserve"> </w:t>
      </w:r>
      <w:proofErr w:type="spellStart"/>
      <w:r w:rsidRPr="00A524AA">
        <w:rPr>
          <w:rFonts w:asciiTheme="majorHAnsi" w:hAnsiTheme="majorHAnsi" w:cstheme="majorHAnsi"/>
          <w:i/>
          <w:iCs/>
        </w:rPr>
        <w:t>gibbosus</w:t>
      </w:r>
      <w:proofErr w:type="spellEnd"/>
      <w:r w:rsidRPr="00A524AA">
        <w:rPr>
          <w:rFonts w:asciiTheme="majorHAnsi" w:hAnsiTheme="majorHAnsi" w:cstheme="majorHAnsi"/>
        </w:rPr>
        <w:t xml:space="preserve">), </w:t>
      </w:r>
      <w:r w:rsidR="00AE196B">
        <w:rPr>
          <w:rFonts w:asciiTheme="majorHAnsi" w:hAnsiTheme="majorHAnsi" w:cstheme="majorHAnsi"/>
        </w:rPr>
        <w:t>le crapet de roche (</w:t>
      </w:r>
      <w:proofErr w:type="spellStart"/>
      <w:r w:rsidR="00AE196B" w:rsidRPr="00AE196B">
        <w:rPr>
          <w:rFonts w:asciiTheme="majorHAnsi" w:hAnsiTheme="majorHAnsi" w:cstheme="majorHAnsi"/>
          <w:i/>
          <w:iCs/>
        </w:rPr>
        <w:t>Ambloplites</w:t>
      </w:r>
      <w:proofErr w:type="spellEnd"/>
      <w:r w:rsidR="00AE196B" w:rsidRPr="00AE196B">
        <w:rPr>
          <w:rFonts w:asciiTheme="majorHAnsi" w:hAnsiTheme="majorHAnsi" w:cstheme="majorHAnsi"/>
          <w:i/>
          <w:iCs/>
        </w:rPr>
        <w:t xml:space="preserve"> </w:t>
      </w:r>
      <w:proofErr w:type="spellStart"/>
      <w:r w:rsidR="00AE196B" w:rsidRPr="00AE196B">
        <w:rPr>
          <w:rFonts w:asciiTheme="majorHAnsi" w:hAnsiTheme="majorHAnsi" w:cstheme="majorHAnsi"/>
          <w:i/>
          <w:iCs/>
        </w:rPr>
        <w:t>ruspestris</w:t>
      </w:r>
      <w:proofErr w:type="spellEnd"/>
      <w:r w:rsidR="00AE196B">
        <w:rPr>
          <w:rFonts w:asciiTheme="majorHAnsi" w:hAnsiTheme="majorHAnsi" w:cstheme="majorHAnsi"/>
        </w:rPr>
        <w:t xml:space="preserve">), </w:t>
      </w:r>
      <w:r w:rsidRPr="00A524AA">
        <w:rPr>
          <w:rFonts w:asciiTheme="majorHAnsi" w:hAnsiTheme="majorHAnsi" w:cstheme="majorHAnsi"/>
        </w:rPr>
        <w:t>l'achigan à grande bouche (</w:t>
      </w:r>
      <w:proofErr w:type="spellStart"/>
      <w:r w:rsidRPr="00A524AA">
        <w:rPr>
          <w:rFonts w:asciiTheme="majorHAnsi" w:hAnsiTheme="majorHAnsi" w:cstheme="majorHAnsi"/>
          <w:i/>
          <w:iCs/>
        </w:rPr>
        <w:t>Micropterus</w:t>
      </w:r>
      <w:proofErr w:type="spellEnd"/>
      <w:r w:rsidRPr="00A524AA">
        <w:rPr>
          <w:rFonts w:asciiTheme="majorHAnsi" w:hAnsiTheme="majorHAnsi" w:cstheme="majorHAnsi"/>
          <w:i/>
          <w:iCs/>
        </w:rPr>
        <w:t xml:space="preserve"> </w:t>
      </w:r>
      <w:proofErr w:type="spellStart"/>
      <w:r w:rsidRPr="00A524AA">
        <w:rPr>
          <w:rFonts w:asciiTheme="majorHAnsi" w:hAnsiTheme="majorHAnsi" w:cstheme="majorHAnsi"/>
          <w:i/>
          <w:iCs/>
        </w:rPr>
        <w:t>salmoides</w:t>
      </w:r>
      <w:proofErr w:type="spellEnd"/>
      <w:r w:rsidRPr="00A524AA">
        <w:rPr>
          <w:rFonts w:asciiTheme="majorHAnsi" w:hAnsiTheme="majorHAnsi" w:cstheme="majorHAnsi"/>
        </w:rPr>
        <w:t>), l'achigan à petite bouche (</w:t>
      </w:r>
      <w:proofErr w:type="spellStart"/>
      <w:r w:rsidRPr="00A524AA">
        <w:rPr>
          <w:rFonts w:asciiTheme="majorHAnsi" w:hAnsiTheme="majorHAnsi" w:cstheme="majorHAnsi"/>
          <w:i/>
          <w:iCs/>
        </w:rPr>
        <w:t>Micropterus</w:t>
      </w:r>
      <w:proofErr w:type="spellEnd"/>
      <w:r w:rsidRPr="00A524AA">
        <w:rPr>
          <w:rFonts w:asciiTheme="majorHAnsi" w:hAnsiTheme="majorHAnsi" w:cstheme="majorHAnsi"/>
          <w:i/>
          <w:iCs/>
        </w:rPr>
        <w:t xml:space="preserve"> </w:t>
      </w:r>
      <w:proofErr w:type="spellStart"/>
      <w:r w:rsidRPr="00A524AA">
        <w:rPr>
          <w:rFonts w:asciiTheme="majorHAnsi" w:hAnsiTheme="majorHAnsi" w:cstheme="majorHAnsi"/>
          <w:i/>
          <w:iCs/>
        </w:rPr>
        <w:t>dolomieu</w:t>
      </w:r>
      <w:proofErr w:type="spellEnd"/>
      <w:r w:rsidRPr="00A524AA">
        <w:rPr>
          <w:rFonts w:asciiTheme="majorHAnsi" w:hAnsiTheme="majorHAnsi" w:cstheme="majorHAnsi"/>
        </w:rPr>
        <w:t>), la perchaude (</w:t>
      </w:r>
      <w:proofErr w:type="spellStart"/>
      <w:r w:rsidRPr="00A524AA">
        <w:rPr>
          <w:rFonts w:asciiTheme="majorHAnsi" w:hAnsiTheme="majorHAnsi" w:cstheme="majorHAnsi"/>
          <w:i/>
          <w:iCs/>
        </w:rPr>
        <w:t>Perca</w:t>
      </w:r>
      <w:proofErr w:type="spellEnd"/>
      <w:r w:rsidRPr="00A524AA">
        <w:rPr>
          <w:rFonts w:asciiTheme="majorHAnsi" w:hAnsiTheme="majorHAnsi" w:cstheme="majorHAnsi"/>
          <w:i/>
          <w:iCs/>
        </w:rPr>
        <w:t xml:space="preserve"> </w:t>
      </w:r>
      <w:proofErr w:type="spellStart"/>
      <w:r w:rsidRPr="00A524AA">
        <w:rPr>
          <w:rFonts w:asciiTheme="majorHAnsi" w:hAnsiTheme="majorHAnsi" w:cstheme="majorHAnsi"/>
          <w:i/>
          <w:iCs/>
        </w:rPr>
        <w:t>flavescens</w:t>
      </w:r>
      <w:proofErr w:type="spellEnd"/>
      <w:r w:rsidRPr="00A524AA">
        <w:rPr>
          <w:rFonts w:asciiTheme="majorHAnsi" w:hAnsiTheme="majorHAnsi" w:cstheme="majorHAnsi"/>
        </w:rPr>
        <w:t>),</w:t>
      </w:r>
      <w:r w:rsidRPr="00A524AA">
        <w:rPr>
          <w:rFonts w:asciiTheme="majorHAnsi" w:hAnsiTheme="majorHAnsi" w:cstheme="majorHAnsi"/>
          <w:i/>
          <w:iCs/>
        </w:rPr>
        <w:t xml:space="preserve"> </w:t>
      </w:r>
      <w:r w:rsidRPr="00A524AA">
        <w:rPr>
          <w:rFonts w:asciiTheme="majorHAnsi" w:hAnsiTheme="majorHAnsi" w:cstheme="majorHAnsi"/>
        </w:rPr>
        <w:t xml:space="preserve">le </w:t>
      </w:r>
      <w:proofErr w:type="spellStart"/>
      <w:r w:rsidRPr="00A524AA">
        <w:rPr>
          <w:rFonts w:asciiTheme="majorHAnsi" w:hAnsiTheme="majorHAnsi" w:cstheme="majorHAnsi"/>
        </w:rPr>
        <w:t>naseux</w:t>
      </w:r>
      <w:proofErr w:type="spellEnd"/>
      <w:r w:rsidRPr="00A524AA">
        <w:rPr>
          <w:rFonts w:asciiTheme="majorHAnsi" w:hAnsiTheme="majorHAnsi" w:cstheme="majorHAnsi"/>
        </w:rPr>
        <w:t xml:space="preserve"> noir de l'Est (</w:t>
      </w:r>
      <w:proofErr w:type="spellStart"/>
      <w:r w:rsidRPr="00A524AA">
        <w:rPr>
          <w:rFonts w:asciiTheme="majorHAnsi" w:hAnsiTheme="majorHAnsi" w:cstheme="majorHAnsi"/>
          <w:i/>
          <w:iCs/>
        </w:rPr>
        <w:t>Rhinichthys</w:t>
      </w:r>
      <w:proofErr w:type="spellEnd"/>
      <w:r w:rsidRPr="00A524AA">
        <w:rPr>
          <w:rFonts w:asciiTheme="majorHAnsi" w:hAnsiTheme="majorHAnsi" w:cstheme="majorHAnsi"/>
          <w:i/>
          <w:iCs/>
        </w:rPr>
        <w:t xml:space="preserve"> </w:t>
      </w:r>
      <w:proofErr w:type="spellStart"/>
      <w:r w:rsidRPr="00A524AA">
        <w:rPr>
          <w:rFonts w:asciiTheme="majorHAnsi" w:hAnsiTheme="majorHAnsi" w:cstheme="majorHAnsi"/>
          <w:i/>
          <w:iCs/>
        </w:rPr>
        <w:t>atratulus</w:t>
      </w:r>
      <w:proofErr w:type="spellEnd"/>
      <w:r w:rsidRPr="00A524AA">
        <w:rPr>
          <w:rFonts w:asciiTheme="majorHAnsi" w:hAnsiTheme="majorHAnsi" w:cstheme="majorHAnsi"/>
        </w:rPr>
        <w:t>), le mulet à cornes (</w:t>
      </w:r>
      <w:proofErr w:type="spellStart"/>
      <w:r w:rsidRPr="00A524AA">
        <w:rPr>
          <w:rFonts w:asciiTheme="majorHAnsi" w:hAnsiTheme="majorHAnsi" w:cstheme="majorHAnsi"/>
          <w:i/>
          <w:iCs/>
        </w:rPr>
        <w:t>Semotilus</w:t>
      </w:r>
      <w:proofErr w:type="spellEnd"/>
      <w:r w:rsidRPr="00A524AA">
        <w:rPr>
          <w:rFonts w:asciiTheme="majorHAnsi" w:hAnsiTheme="majorHAnsi" w:cstheme="majorHAnsi"/>
          <w:i/>
          <w:iCs/>
        </w:rPr>
        <w:t xml:space="preserve"> </w:t>
      </w:r>
      <w:proofErr w:type="spellStart"/>
      <w:r w:rsidRPr="00A524AA">
        <w:rPr>
          <w:rFonts w:asciiTheme="majorHAnsi" w:hAnsiTheme="majorHAnsi" w:cstheme="majorHAnsi"/>
          <w:i/>
          <w:iCs/>
        </w:rPr>
        <w:t>atromaculatus</w:t>
      </w:r>
      <w:proofErr w:type="spellEnd"/>
      <w:r w:rsidRPr="00A524AA">
        <w:rPr>
          <w:rFonts w:asciiTheme="majorHAnsi" w:hAnsiTheme="majorHAnsi" w:cstheme="majorHAnsi"/>
        </w:rPr>
        <w:t xml:space="preserve">), le </w:t>
      </w:r>
      <w:proofErr w:type="spellStart"/>
      <w:r w:rsidRPr="00A524AA">
        <w:rPr>
          <w:rFonts w:asciiTheme="majorHAnsi" w:hAnsiTheme="majorHAnsi" w:cstheme="majorHAnsi"/>
        </w:rPr>
        <w:t>méné</w:t>
      </w:r>
      <w:proofErr w:type="spellEnd"/>
      <w:r w:rsidRPr="00A524AA">
        <w:rPr>
          <w:rFonts w:asciiTheme="majorHAnsi" w:hAnsiTheme="majorHAnsi" w:cstheme="majorHAnsi"/>
        </w:rPr>
        <w:t xml:space="preserve"> à nageoires rouges (</w:t>
      </w:r>
      <w:proofErr w:type="spellStart"/>
      <w:r w:rsidRPr="00A524AA">
        <w:rPr>
          <w:rFonts w:asciiTheme="majorHAnsi" w:hAnsiTheme="majorHAnsi" w:cstheme="majorHAnsi"/>
          <w:i/>
          <w:iCs/>
        </w:rPr>
        <w:t>Luxilus</w:t>
      </w:r>
      <w:proofErr w:type="spellEnd"/>
      <w:r w:rsidRPr="00A524AA">
        <w:rPr>
          <w:rFonts w:asciiTheme="majorHAnsi" w:hAnsiTheme="majorHAnsi" w:cstheme="majorHAnsi"/>
          <w:i/>
          <w:iCs/>
        </w:rPr>
        <w:t xml:space="preserve"> </w:t>
      </w:r>
      <w:proofErr w:type="spellStart"/>
      <w:r w:rsidRPr="00A524AA">
        <w:rPr>
          <w:rFonts w:asciiTheme="majorHAnsi" w:hAnsiTheme="majorHAnsi" w:cstheme="majorHAnsi"/>
          <w:i/>
          <w:iCs/>
        </w:rPr>
        <w:t>cornutus</w:t>
      </w:r>
      <w:proofErr w:type="spellEnd"/>
      <w:r w:rsidRPr="00A524AA">
        <w:rPr>
          <w:rFonts w:asciiTheme="majorHAnsi" w:hAnsiTheme="majorHAnsi" w:cstheme="majorHAnsi"/>
        </w:rPr>
        <w:t>)</w:t>
      </w:r>
      <w:r w:rsidR="00AE196B">
        <w:rPr>
          <w:rFonts w:asciiTheme="majorHAnsi" w:hAnsiTheme="majorHAnsi" w:cstheme="majorHAnsi"/>
        </w:rPr>
        <w:t>,</w:t>
      </w:r>
      <w:r w:rsidRPr="00A524AA">
        <w:rPr>
          <w:rFonts w:asciiTheme="majorHAnsi" w:hAnsiTheme="majorHAnsi" w:cstheme="majorHAnsi"/>
        </w:rPr>
        <w:t xml:space="preserve"> le </w:t>
      </w:r>
      <w:proofErr w:type="spellStart"/>
      <w:r w:rsidRPr="00A524AA">
        <w:rPr>
          <w:rFonts w:asciiTheme="majorHAnsi" w:hAnsiTheme="majorHAnsi" w:cstheme="majorHAnsi"/>
        </w:rPr>
        <w:t>méné</w:t>
      </w:r>
      <w:proofErr w:type="spellEnd"/>
      <w:r w:rsidRPr="00A524AA">
        <w:rPr>
          <w:rFonts w:asciiTheme="majorHAnsi" w:hAnsiTheme="majorHAnsi" w:cstheme="majorHAnsi"/>
        </w:rPr>
        <w:t xml:space="preserve"> à museau arrondi (</w:t>
      </w:r>
      <w:proofErr w:type="spellStart"/>
      <w:r w:rsidRPr="00A524AA">
        <w:rPr>
          <w:rFonts w:asciiTheme="majorHAnsi" w:hAnsiTheme="majorHAnsi" w:cstheme="majorHAnsi"/>
          <w:i/>
          <w:iCs/>
        </w:rPr>
        <w:t>Pimephales</w:t>
      </w:r>
      <w:proofErr w:type="spellEnd"/>
      <w:r w:rsidRPr="00A524AA">
        <w:rPr>
          <w:rFonts w:asciiTheme="majorHAnsi" w:hAnsiTheme="majorHAnsi" w:cstheme="majorHAnsi"/>
          <w:i/>
          <w:iCs/>
        </w:rPr>
        <w:t xml:space="preserve"> </w:t>
      </w:r>
      <w:proofErr w:type="spellStart"/>
      <w:r w:rsidRPr="00A524AA">
        <w:rPr>
          <w:rFonts w:asciiTheme="majorHAnsi" w:hAnsiTheme="majorHAnsi" w:cstheme="majorHAnsi"/>
          <w:i/>
          <w:iCs/>
        </w:rPr>
        <w:t>notatus</w:t>
      </w:r>
      <w:proofErr w:type="spellEnd"/>
      <w:r w:rsidRPr="00A524AA">
        <w:rPr>
          <w:rFonts w:asciiTheme="majorHAnsi" w:hAnsiTheme="majorHAnsi" w:cstheme="majorHAnsi"/>
        </w:rPr>
        <w:t>)</w:t>
      </w:r>
      <w:r w:rsidR="00040D87">
        <w:rPr>
          <w:rFonts w:asciiTheme="majorHAnsi" w:hAnsiTheme="majorHAnsi" w:cstheme="majorHAnsi"/>
        </w:rPr>
        <w:t xml:space="preserve">, le </w:t>
      </w:r>
      <w:proofErr w:type="spellStart"/>
      <w:r w:rsidR="00040D87">
        <w:rPr>
          <w:rFonts w:asciiTheme="majorHAnsi" w:hAnsiTheme="majorHAnsi" w:cstheme="majorHAnsi"/>
        </w:rPr>
        <w:t>méné</w:t>
      </w:r>
      <w:proofErr w:type="spellEnd"/>
      <w:r w:rsidR="00040D87">
        <w:rPr>
          <w:rFonts w:asciiTheme="majorHAnsi" w:hAnsiTheme="majorHAnsi" w:cstheme="majorHAnsi"/>
        </w:rPr>
        <w:t xml:space="preserve"> à grosse tête (</w:t>
      </w:r>
      <w:proofErr w:type="spellStart"/>
      <w:r w:rsidR="00040D87">
        <w:rPr>
          <w:rFonts w:asciiTheme="majorHAnsi" w:hAnsiTheme="majorHAnsi" w:cstheme="majorHAnsi"/>
          <w:i/>
          <w:iCs/>
        </w:rPr>
        <w:t>Pimephales</w:t>
      </w:r>
      <w:proofErr w:type="spellEnd"/>
      <w:r w:rsidR="00040D87">
        <w:rPr>
          <w:rFonts w:asciiTheme="majorHAnsi" w:hAnsiTheme="majorHAnsi" w:cstheme="majorHAnsi"/>
          <w:i/>
          <w:iCs/>
        </w:rPr>
        <w:t xml:space="preserve"> </w:t>
      </w:r>
      <w:proofErr w:type="spellStart"/>
      <w:r w:rsidR="00040D87">
        <w:rPr>
          <w:rFonts w:asciiTheme="majorHAnsi" w:hAnsiTheme="majorHAnsi" w:cstheme="majorHAnsi"/>
          <w:i/>
          <w:iCs/>
        </w:rPr>
        <w:t>promelas</w:t>
      </w:r>
      <w:proofErr w:type="spellEnd"/>
      <w:r w:rsidR="00040D87">
        <w:rPr>
          <w:rFonts w:asciiTheme="majorHAnsi" w:hAnsiTheme="majorHAnsi" w:cstheme="majorHAnsi"/>
        </w:rPr>
        <w:t xml:space="preserve">), le </w:t>
      </w:r>
      <w:proofErr w:type="spellStart"/>
      <w:r w:rsidR="00040D87">
        <w:rPr>
          <w:rFonts w:asciiTheme="majorHAnsi" w:hAnsiTheme="majorHAnsi" w:cstheme="majorHAnsi"/>
        </w:rPr>
        <w:t>méné</w:t>
      </w:r>
      <w:proofErr w:type="spellEnd"/>
      <w:r w:rsidR="00040D87">
        <w:rPr>
          <w:rFonts w:asciiTheme="majorHAnsi" w:hAnsiTheme="majorHAnsi" w:cstheme="majorHAnsi"/>
        </w:rPr>
        <w:t xml:space="preserve"> à ventre citron (</w:t>
      </w:r>
      <w:proofErr w:type="spellStart"/>
      <w:r w:rsidR="00040D87" w:rsidRPr="00040D87">
        <w:rPr>
          <w:rFonts w:asciiTheme="majorHAnsi" w:hAnsiTheme="majorHAnsi" w:cstheme="majorHAnsi"/>
          <w:i/>
          <w:iCs/>
        </w:rPr>
        <w:t>Chrosomus</w:t>
      </w:r>
      <w:proofErr w:type="spellEnd"/>
      <w:r w:rsidR="00040D87" w:rsidRPr="00040D87">
        <w:rPr>
          <w:rFonts w:asciiTheme="majorHAnsi" w:hAnsiTheme="majorHAnsi" w:cstheme="majorHAnsi"/>
          <w:i/>
          <w:iCs/>
        </w:rPr>
        <w:t xml:space="preserve"> </w:t>
      </w:r>
      <w:proofErr w:type="spellStart"/>
      <w:r w:rsidR="00040D87" w:rsidRPr="00040D87">
        <w:rPr>
          <w:rFonts w:asciiTheme="majorHAnsi" w:hAnsiTheme="majorHAnsi" w:cstheme="majorHAnsi"/>
          <w:i/>
          <w:iCs/>
        </w:rPr>
        <w:t>eos</w:t>
      </w:r>
      <w:proofErr w:type="spellEnd"/>
      <w:r w:rsidR="00040D87">
        <w:rPr>
          <w:rFonts w:asciiTheme="majorHAnsi" w:hAnsiTheme="majorHAnsi" w:cstheme="majorHAnsi"/>
        </w:rPr>
        <w:t xml:space="preserve">), le </w:t>
      </w:r>
      <w:proofErr w:type="spellStart"/>
      <w:r w:rsidR="00040D87">
        <w:rPr>
          <w:rFonts w:asciiTheme="majorHAnsi" w:hAnsiTheme="majorHAnsi" w:cstheme="majorHAnsi"/>
        </w:rPr>
        <w:t>méné</w:t>
      </w:r>
      <w:proofErr w:type="spellEnd"/>
      <w:r w:rsidR="00040D87">
        <w:rPr>
          <w:rFonts w:asciiTheme="majorHAnsi" w:hAnsiTheme="majorHAnsi" w:cstheme="majorHAnsi"/>
        </w:rPr>
        <w:t xml:space="preserve"> à ventre rouge (</w:t>
      </w:r>
      <w:proofErr w:type="spellStart"/>
      <w:r w:rsidR="00040D87" w:rsidRPr="00040D87">
        <w:rPr>
          <w:rFonts w:asciiTheme="majorHAnsi" w:hAnsiTheme="majorHAnsi" w:cstheme="majorHAnsi"/>
          <w:i/>
          <w:iCs/>
        </w:rPr>
        <w:t>Chrosomus</w:t>
      </w:r>
      <w:proofErr w:type="spellEnd"/>
      <w:r w:rsidR="00040D87" w:rsidRPr="00040D87">
        <w:rPr>
          <w:rFonts w:asciiTheme="majorHAnsi" w:hAnsiTheme="majorHAnsi" w:cstheme="majorHAnsi"/>
          <w:i/>
          <w:iCs/>
        </w:rPr>
        <w:t xml:space="preserve"> </w:t>
      </w:r>
      <w:proofErr w:type="spellStart"/>
      <w:r w:rsidR="00040D87" w:rsidRPr="00040D87">
        <w:rPr>
          <w:rFonts w:asciiTheme="majorHAnsi" w:hAnsiTheme="majorHAnsi" w:cstheme="majorHAnsi"/>
          <w:i/>
          <w:iCs/>
        </w:rPr>
        <w:lastRenderedPageBreak/>
        <w:t>neogaeus</w:t>
      </w:r>
      <w:proofErr w:type="spellEnd"/>
      <w:r w:rsidR="00040D87">
        <w:rPr>
          <w:rFonts w:asciiTheme="majorHAnsi" w:hAnsiTheme="majorHAnsi" w:cstheme="majorHAnsi"/>
        </w:rPr>
        <w:t>), l’</w:t>
      </w:r>
      <w:proofErr w:type="spellStart"/>
      <w:r w:rsidR="00040D87">
        <w:rPr>
          <w:rFonts w:asciiTheme="majorHAnsi" w:hAnsiTheme="majorHAnsi" w:cstheme="majorHAnsi"/>
        </w:rPr>
        <w:t>umbre</w:t>
      </w:r>
      <w:proofErr w:type="spellEnd"/>
      <w:r w:rsidR="00040D87">
        <w:rPr>
          <w:rFonts w:asciiTheme="majorHAnsi" w:hAnsiTheme="majorHAnsi" w:cstheme="majorHAnsi"/>
        </w:rPr>
        <w:t xml:space="preserve"> de vas</w:t>
      </w:r>
      <w:r w:rsidR="00DD62F3">
        <w:rPr>
          <w:rFonts w:asciiTheme="majorHAnsi" w:hAnsiTheme="majorHAnsi" w:cstheme="majorHAnsi"/>
        </w:rPr>
        <w:t>e</w:t>
      </w:r>
      <w:r w:rsidR="00040D87">
        <w:rPr>
          <w:rFonts w:asciiTheme="majorHAnsi" w:hAnsiTheme="majorHAnsi" w:cstheme="majorHAnsi"/>
        </w:rPr>
        <w:t xml:space="preserve"> (</w:t>
      </w:r>
      <w:proofErr w:type="spellStart"/>
      <w:r w:rsidR="00040D87" w:rsidRPr="00040D87">
        <w:rPr>
          <w:rFonts w:asciiTheme="majorHAnsi" w:hAnsiTheme="majorHAnsi" w:cstheme="majorHAnsi"/>
          <w:i/>
          <w:iCs/>
        </w:rPr>
        <w:t>Umbra</w:t>
      </w:r>
      <w:proofErr w:type="spellEnd"/>
      <w:r w:rsidR="00040D87" w:rsidRPr="00040D87">
        <w:rPr>
          <w:rFonts w:asciiTheme="majorHAnsi" w:hAnsiTheme="majorHAnsi" w:cstheme="majorHAnsi"/>
          <w:i/>
          <w:iCs/>
        </w:rPr>
        <w:t xml:space="preserve"> </w:t>
      </w:r>
      <w:proofErr w:type="spellStart"/>
      <w:r w:rsidR="00040D87" w:rsidRPr="00040D87">
        <w:rPr>
          <w:rFonts w:asciiTheme="majorHAnsi" w:hAnsiTheme="majorHAnsi" w:cstheme="majorHAnsi"/>
          <w:i/>
          <w:iCs/>
        </w:rPr>
        <w:t>limi</w:t>
      </w:r>
      <w:proofErr w:type="spellEnd"/>
      <w:r w:rsidR="00040D87">
        <w:rPr>
          <w:rFonts w:asciiTheme="majorHAnsi" w:hAnsiTheme="majorHAnsi" w:cstheme="majorHAnsi"/>
        </w:rPr>
        <w:t>), le fondule barré (</w:t>
      </w:r>
      <w:proofErr w:type="spellStart"/>
      <w:r w:rsidR="00040D87">
        <w:rPr>
          <w:rFonts w:asciiTheme="majorHAnsi" w:hAnsiTheme="majorHAnsi" w:cstheme="majorHAnsi"/>
          <w:i/>
          <w:iCs/>
        </w:rPr>
        <w:t>Fundulus</w:t>
      </w:r>
      <w:proofErr w:type="spellEnd"/>
      <w:r w:rsidR="00040D87">
        <w:rPr>
          <w:rFonts w:asciiTheme="majorHAnsi" w:hAnsiTheme="majorHAnsi" w:cstheme="majorHAnsi"/>
          <w:i/>
          <w:iCs/>
        </w:rPr>
        <w:t xml:space="preserve"> </w:t>
      </w:r>
      <w:proofErr w:type="spellStart"/>
      <w:r w:rsidR="00040D87">
        <w:rPr>
          <w:rFonts w:asciiTheme="majorHAnsi" w:hAnsiTheme="majorHAnsi" w:cstheme="majorHAnsi"/>
          <w:i/>
          <w:iCs/>
        </w:rPr>
        <w:t>diaphanus</w:t>
      </w:r>
      <w:proofErr w:type="spellEnd"/>
      <w:r w:rsidR="00040D87">
        <w:rPr>
          <w:rFonts w:asciiTheme="majorHAnsi" w:hAnsiTheme="majorHAnsi" w:cstheme="majorHAnsi"/>
        </w:rPr>
        <w:t>)</w:t>
      </w:r>
      <w:r w:rsidR="00AE196B">
        <w:rPr>
          <w:rFonts w:asciiTheme="majorHAnsi" w:hAnsiTheme="majorHAnsi" w:cstheme="majorHAnsi"/>
        </w:rPr>
        <w:t xml:space="preserve"> et le grand brochet (</w:t>
      </w:r>
      <w:proofErr w:type="spellStart"/>
      <w:r w:rsidR="00AE196B" w:rsidRPr="00AE196B">
        <w:rPr>
          <w:rFonts w:asciiTheme="majorHAnsi" w:hAnsiTheme="majorHAnsi" w:cstheme="majorHAnsi"/>
          <w:i/>
          <w:iCs/>
        </w:rPr>
        <w:t>Esox</w:t>
      </w:r>
      <w:proofErr w:type="spellEnd"/>
      <w:r w:rsidR="00AE196B" w:rsidRPr="00AE196B">
        <w:rPr>
          <w:rFonts w:asciiTheme="majorHAnsi" w:hAnsiTheme="majorHAnsi" w:cstheme="majorHAnsi"/>
          <w:i/>
          <w:iCs/>
        </w:rPr>
        <w:t xml:space="preserve"> </w:t>
      </w:r>
      <w:proofErr w:type="spellStart"/>
      <w:r w:rsidR="00AE196B" w:rsidRPr="00AE196B">
        <w:rPr>
          <w:rFonts w:asciiTheme="majorHAnsi" w:hAnsiTheme="majorHAnsi" w:cstheme="majorHAnsi"/>
          <w:i/>
          <w:iCs/>
        </w:rPr>
        <w:t>lucius</w:t>
      </w:r>
      <w:proofErr w:type="spellEnd"/>
      <w:r w:rsidR="00AE196B">
        <w:rPr>
          <w:rFonts w:asciiTheme="majorHAnsi" w:hAnsiTheme="majorHAnsi" w:cstheme="majorHAnsi"/>
        </w:rPr>
        <w:t>)</w:t>
      </w:r>
      <w:r w:rsidRPr="00A524AA">
        <w:rPr>
          <w:rFonts w:asciiTheme="majorHAnsi" w:hAnsiTheme="majorHAnsi" w:cstheme="majorHAnsi"/>
        </w:rPr>
        <w:t xml:space="preserve"> </w:t>
      </w:r>
      <w:r w:rsidR="00611E2A">
        <w:rPr>
          <w:rFonts w:asciiTheme="majorHAnsi" w:hAnsiTheme="majorHAnsi" w:cstheme="majorHAnsi"/>
        </w:rPr>
        <w:fldChar w:fldCharType="begin"/>
      </w:r>
      <w:r w:rsidR="00040D87">
        <w:rPr>
          <w:rFonts w:asciiTheme="majorHAnsi" w:hAnsiTheme="majorHAnsi" w:cstheme="majorHAnsi"/>
        </w:rPr>
        <w:instrText xml:space="preserve"> ADDIN ZOTERO_ITEM CSL_CITATION {"citationID":"uYSlRv3R","properties":{"formattedCitation":"(Berra &amp; Au, 1978; Hoffman, 1956; Krause et al., 1999; Lemly &amp; Esch, 1984a; C. McAllister et al., 2013; Paradis &amp; Chapleau, 1994; Steedman, 1991; Vaughan &amp; Coble, 1975)","plainCitation":"(Berra &amp; Au, 1978; Hoffman, 1956; Krause et al., 1999; Lemly &amp; Esch, 1984a; C. McAllister et al., 2013; Paradis &amp; Chapleau, 1994; Steedman, 1991; Vaughan &amp; Coble, 1975)","noteIndex":0},"citationItems":[{"id":2257,"uris":["http://zotero.org/groups/2585270/items/XAJBI4JI"],"itemData":{"id":2257,"type":"article-journal","abstract":"A total of 4175 fishes belonging to 29 taxa in 6 families was examined for black spot disease. Of that total, 89% were infected with one or more metacercariae of the strigeid fluke, Uvulifer ambloplitis. Rhinichthys atratulus, Semotilus atromaculatus and Campostoma anomalum had the highest incidence of infection and the greatest number of individual parasites. Other pool-dwelling minnows such as Notropis cornutus and Pimephales notatus were also heavily infected, whereas Noiropis photogenus, which prefers deep, swift riffles, had very few cysts. The only non-minnows to approach the high totals of the pool-dwelling cyprinids were Catostomus commersoni and Etheostoma nigrum. Hypentelium nigricanz, which prefers faster water than Catostomus and three species of Etheostoma, which, unlike E. nigrum, are rime dwelling forms, also had lower incidences of infection and fewer cysts. Coitus bairdi, another rapid water species, did not develop black spot disease. Only 1 specimen of 225 Ericymba buccata, which occur over shifting, sandy bottoms, had a single cyst. Our data suggest that the species which inhabit the slower flowing waters of a stream are likely to be more heavily infected than their relatives which prefer faster water because snail hosts are absent and any cercariae present are more likely to be swept away in rapid water and thus have less of a chance to penetrate a host.","ISSN":"0030-0950","language":"en_US","note":"Accepted: 2006-07-07T01:44:14Z","source":"kb.osu.edu","title":"Incidence of Black Spot Disease in Fishes in Cedar Fork Creek, Ohio","URL":"https://kb.osu.edu/handle/1811/22575","author":[{"family":"Berra","given":"Tim M."},{"family":"Au","given":"Ray-Jean"}],"accessed":{"date-parts":[["2022",2,4]]},"issued":{"date-parts":[["1978",11]]}}},{"id":2227,"uris":["http://zotero.org/groups/2585270/items/UGCT3IM8"],"itemData":{"id":2227,"type":"article-journal","container-title":"The Journal of Parasitology","DOI":"10.2307/3274528","ISSN":"0022-3395","issue":"4","note":"publisher: [The American Society of Parasitologists, Allen Press]","page":"435-444","source":"JSTOR","title":"The Life Cycle of Crassiphiala bulboglossa (Trematoda: Strigeida). Development of the Metacercaria and Cyst, and Effect on the Fish Hosts","title-short":"The Life Cycle of Crassiphiala bulboglossa (Trematoda","volume":"42","author":[{"family":"Hoffman","given":"Glenn L."}],"issued":{"date-parts":[["1956"]]}}},{"id":7852,"uris":["http://zotero.org/groups/2585270/items/2P8G7JT9"],"itemData":{"id":7852,"type":"article-journal","abstract":"1. The distribution of transmittable parasites in group-living host species has been investigated in a number of studies. However, little is known about the distribution of parasites with indirect life cycles in this context. This study investigates the relationship between parasitism and shoal composition by looking at the distribution of Crassiphiala bulboglossa (Haitsma), a trematode worm which uses fish as an intermediate host, within and between fish shoals in a lake. In particular, tests aimed at establishing whether the parasite distribution was affected by parasite-assortative shoaling behaviour, host group size, host habitat characteristics, and other factors (such as species identity and body length) that potentially covary with parasite infection. 2. Overall, 34 fish shoals were caught. For each shoal member, the fish species was identified, its standard body length measured and its parasites (C. bulboglossa) counted. Three habitat characteristics were also recorded for each shoal: water depth and distances to shore and to vegetation. 3. Crassiphiala bulboglossa prevalence and load varied with fish species. Only 6% of the golden shiners [Notemigonus crysoleucas (Mitchill)] were parasitized, whereas 24% of the killifish (Fundulus diaphanus (Lesueur)] and 98% of the white suckers [Catostomus commersoni (Lacépède)] were infected. Infected shiners and killifish had very low parasite loads, whereas suckers were heavily parasitized. Parasite prevalence within shoals was not correlated with the average body lengths of killifish and shiners in shoals (sample size was too small for testing in suckers). 4. Killifish shoals showed parasite prevalences significantly different from those expected under a null hypothesis that assumes assortment of fish between shoals by size and species but not by parasitism. In shiners and suckers, no evidence for non-random distribution of parasites among shoals was found, which may have been because of lack of statistical power. 5. Parasite prevalence was related to the number of conspecifics in a shoal for shiners but not for killifish. 6. There was no significant relationship between parasite prevalence and habitat characteristics in shiners and killifish.","container-title":"Journal of Animal Ecology","DOI":"10.1046/j.1365-2656.1999.00262.x","ISSN":"1365-2656","issue":"1","language":"en","note":"_eprint: https://onlinelibrary.wiley.com/doi/pdf/10.1046/j.1365-2656.1999.00262.x","page":"27-33","source":"Wiley Online Library","title":"Distribution of Crassiphiala bulboglossa, a parasitic worm, in shoaling fish","volume":"68","author":[{"family":"Krause","given":"Jens"},{"family":"Ruxton","given":"Graeme D."},{"family":"Godin","given":"Jean-Guy J."}],"issued":{"date-parts":[["1999"]]}}},{"id":1666,"uris":["http://zotero.org/groups/2585270/items/T27IWLUZ"],"itemData":{"id":1666,"type":"article-journal","abstract":"Prevalence and intensity of Uvulifer ambloplitis were monitored in a population of juvenile bluegill sunfish, Lepomis macrochirus, and largemouth bass, Micropterus salmoides, from March 1979 through November 1982. Prevalence of U. ambloplitis in bluegill did not drop below 50% for any month and often reached 100%, with intensities ranging from 1 to 269 cysts per fish. Significant differences occurred in the intensity between size classes of bluegill, but not between sexes. Prevalence of cysts in largemouth bass did not exceed 26% and the intensity did not exceed 12 cysts per fish. The frequency distribution of U. ambloplitis in bluegill closely fit the negative binomial model. Recruitment of U. ambloplitis by caged bluegill began in May and ended in September, with maximum recruitment occurring in July. Both the prevalence and intensity of U. ambloplitis were exceptionally high in bluegill in the present study as compared with other locations. This may be due to the breeding behavior of the definitive host and population biology of the snail intermediate host combining to maximize parasite transmission and recruitment. Seasonal changes in the degree of overdispersion of U. ambloplitis suggest that parasite-related mortality of bluegill occurs during the winter.","container-title":"The Journal of Parasitology","DOI":"10.2307/3281394","ISSN":"0022-3395","issue":"4","note":"publisher: [The American Society of Parasitologists, Allen Press]","page":"466-474","source":"JSTOR","title":"Population Biology of the Trematode Uvulifer ambloplitis (Hughes, 1927) in Juvenile Bluegill Sunfish, Lepomis macrochirus, and Largemouth Bass, Micropterus salmoides","volume":"70","author":[{"family":"Lemly","given":"A. Dennis"},{"family":"Esch","given":"Gerald W."}],"issued":{"date-parts":[["1984"]]}}},{"id":7836,"uris":["http://zotero.org/groups/2585270/items/ZM4G94I8"],"itemData":{"id":7836,"type":"article-journal","container-title":"Journal of the Arkansas Academy of Science","DOI":"https://doi.org/10.54119/jaas.2013.6730","ISSN":"2326-0491","issue":"1","page":"200-203","title":"Initial Survey on Black-Spot Disease (Digenea: Strigeoidea: Diplostomidae) in Select Arkansas Fishes","title-short":"Initial Survey on Black-Spot Disease (Digenea","volume":"67","author":[{"family":"McAllister","given":"C."},{"family":"Tumlison","given":"R."},{"family":"Robison","given":"H."},{"family":"Trauth","given":"S."}],"issued":{"date-parts":[["2013",1,1]]}}},{"id":7854,"uris":["http://zotero.org/groups/2585270/items/KRYKC3I4"],"itemData":{"id":7854,"type":"article-journal","abstract":"The purpose of this study was to quantify the effects of the black spot disease on growth, health, and fecundity of the fish and to define predictive parameters related to the infestation. Cyprinids belonging to the Phoxinus complex (P. eos, P. eos × P. neogaeus) of Lake Fortune (Gatineau Park, Québec, Canada) were sampled periodically between June and September 1992. The highest intensity of infestation was encountered in September (0–216 black spots; , SD = 26.0). Our results indicate that: (i) the condition index of the Phoxinus complex and the gonadosomatic index in females are not affected by the level of infestation; (ii) age is a better predictive parameter of the number of black spots than total length; (iii) fins are significantly more infested than the body; and (iv) infestation occurs mainly between June and September. Our results suggest that the black spot disease does not influence the biology of fish belonging to the Phoxinus complex, even in instances of severe infestation.","container-title":"Canadian Journal of Zoology","DOI":"10.1139/z94-214","ISSN":"0008-4301","issue":"9","journalAbbreviation":"Can. J. Zool.","note":"publisher: NRC Research Press","page":"1611-1615","source":"cdnsciencepub.com (Atypon)","title":"Impact de la maladie des points noirs sur la biologie du complexe Phoxinus (Cyprinidae) du lac Fortune, Québec","volume":"72","author":[{"family":"Paradis","given":"Anne Reine"},{"family":"Chapleau","given":"François"}],"issued":{"date-parts":[["1994",9]]}}},{"id":2015,"uris":["http://zotero.org/groups/2585270/items/WHBEZ45Y"],"itemData":{"id":2015,"type":"article-journal","abstract":"Incidence of black spot disease was measured qualitatively in fish collections from 10 stream systems around Toronto, Ontario. Individuals in 18 of 49 fish species were found with black spot infections; they included representatives of Salmonidae, Catostomidae, Cyprinidae, Centrarchidae, and Percidae. Fishes in the families Petromyzontidae, Umbridae, Ictaluridae, Gasterosteidae, and Cottidae were all collected in substantial numbers but were never observed with black spot. Measures of stream size, gradient, riparian forest, and urbanization were each significantly correlated with black spot incidence for at least four fish species. These data suggest that in southern Ontario streams, habitat degradation accompanying agricultural and urban development is associated with increased incidence of black spot in a variety of fish species. The data also support informed and cautious use of measures of black spot incidence in multivariate indices of stream health, such as the index of biotic integrity.","container-title":"Transactions of the American Fisheries Society","DOI":"10.1577/1548-8659(1991)120&lt;0494:OAECOB&gt;2.3.CO;2","ISSN":"1548-8659","issue":"4","language":"en","note":"_eprint: https://onlinelibrary.wiley.com/doi/pdf/10.1577/1548-8659%281991%29120%3C0494%3AOAECOB%3E2.3.CO%3B2","page":"494-499","source":"Wiley Online Library","title":"Occurrence and Environmental Correlates of Black Spot Disease in Stream Fishes near Toronto, Ontario","volume":"120","author":[{"family":"Steedman","given":"Robert J."}],"issued":{"date-parts":[["1991"]]}}},{"id":2260,"uris":["http://zotero.org/groups/2585270/items/IDXWHPSL"],"itemData":{"id":2260,"type":"article-journal","abstract":"Vulnerability to predation, resistance to high temperature, weight-length relationships, and fecundity were compared for fish with and without or with light and heavy infestations of three ectoparasites. The fish and parasites were fathead minnow (Pimephales promelas) with anchor worm (Lernaea cyprinaceae); brook trout (Salvelinus fontinalis) with gill lice (Salmincola edwardsii); and yellow perch (Perca flavescens) with black-spot (Neascus of Crassiphiala bulboglossa). The only sublethal effect found was that of gill lice, which reduced resistance of brook trout to high temperature. None of the three ectoparasites increased vulnerability offish to predation by piscivorous fish.","container-title":"Journal of Fish Biology","DOI":"10.1111/j.1095-8649.1975.tb04601.x","ISSN":"1095-8649","issue":"3","language":"en","note":"_eprint: https://onlinelibrary.wiley.com/doi/pdf/10.1111/j.1095-8649.1975.tb04601.x","page":"283-294","source":"Wiley Online Library","title":"Sublethal effects of three ectoparasites on fish","volume":"7","author":[{"family":"Vaughan","given":"Gene E."},{"family":"Coble","given":"Daniel W."}],"issued":{"date-parts":[["1975"]]}}}],"schema":"https://github.com/citation-style-language/schema/raw/master/csl-citation.json"} </w:instrText>
      </w:r>
      <w:r w:rsidR="00611E2A">
        <w:rPr>
          <w:rFonts w:asciiTheme="majorHAnsi" w:hAnsiTheme="majorHAnsi" w:cstheme="majorHAnsi"/>
        </w:rPr>
        <w:fldChar w:fldCharType="separate"/>
      </w:r>
      <w:r w:rsidR="00040D87">
        <w:rPr>
          <w:rFonts w:asciiTheme="majorHAnsi" w:hAnsiTheme="majorHAnsi" w:cstheme="majorHAnsi"/>
          <w:noProof/>
        </w:rPr>
        <w:t>(Berra &amp; Au, 1978; Hoffman, 1956; Krause et al., 1999; Lemly &amp; Esch, 1984a; C. McAllister et al., 2013; Paradis &amp; Chapleau, 1994; Steedman, 1991; Vaughan &amp; Coble, 1975)</w:t>
      </w:r>
      <w:r w:rsidR="00611E2A">
        <w:rPr>
          <w:rFonts w:asciiTheme="majorHAnsi" w:hAnsiTheme="majorHAnsi" w:cstheme="majorHAnsi"/>
        </w:rPr>
        <w:fldChar w:fldCharType="end"/>
      </w:r>
      <w:r w:rsidR="00DD62F3">
        <w:rPr>
          <w:rFonts w:asciiTheme="majorHAnsi" w:hAnsiTheme="majorHAnsi" w:cstheme="majorHAnsi"/>
        </w:rPr>
        <w:t xml:space="preserve">. </w:t>
      </w:r>
      <w:r w:rsidR="00611E2A">
        <w:rPr>
          <w:rFonts w:asciiTheme="majorHAnsi" w:hAnsiTheme="majorHAnsi" w:cstheme="majorHAnsi"/>
        </w:rPr>
        <w:t>Toutefois</w:t>
      </w:r>
      <w:r w:rsidRPr="00A524AA">
        <w:rPr>
          <w:rFonts w:asciiTheme="majorHAnsi" w:hAnsiTheme="majorHAnsi" w:cstheme="majorHAnsi"/>
        </w:rPr>
        <w:t>, ces trématodes démontrent une préférence pour certains hôtes. Par exemple,</w:t>
      </w:r>
      <w:r w:rsidR="001E3CC0">
        <w:rPr>
          <w:rFonts w:asciiTheme="majorHAnsi" w:hAnsiTheme="majorHAnsi" w:cstheme="majorHAnsi"/>
        </w:rPr>
        <w:t xml:space="preserve"> dans un étang agricultural, </w:t>
      </w:r>
      <w:r w:rsidRPr="00A524AA">
        <w:rPr>
          <w:rFonts w:asciiTheme="majorHAnsi" w:hAnsiTheme="majorHAnsi" w:cstheme="majorHAnsi"/>
        </w:rPr>
        <w:t xml:space="preserve">les crapets arlequin sont davantage infectés par ces parasites que les achigans à grande bouche </w:t>
      </w:r>
      <w:r w:rsidR="00611E2A">
        <w:rPr>
          <w:rFonts w:asciiTheme="majorHAnsi" w:hAnsiTheme="majorHAnsi" w:cstheme="majorHAnsi"/>
        </w:rPr>
        <w:fldChar w:fldCharType="begin"/>
      </w:r>
      <w:r w:rsidR="00611E2A">
        <w:rPr>
          <w:rFonts w:asciiTheme="majorHAnsi" w:hAnsiTheme="majorHAnsi" w:cstheme="majorHAnsi"/>
        </w:rPr>
        <w:instrText xml:space="preserve"> ADDIN ZOTERO_ITEM CSL_CITATION {"citationID":"3RWu8zeP","properties":{"formattedCitation":"(Lemly &amp; Esch, 1984a)","plainCitation":"(Lemly &amp; Esch, 1984a)","noteIndex":0},"citationItems":[{"id":1666,"uris":["http://zotero.org/groups/2585270/items/T27IWLUZ"],"itemData":{"id":1666,"type":"article-journal","abstract":"Prevalence and intensity of Uvulifer ambloplitis were monitored in a population of juvenile bluegill sunfish, Lepomis macrochirus, and largemouth bass, Micropterus salmoides, from March 1979 through November 1982. Prevalence of U. ambloplitis in bluegill did not drop below 50% for any month and often reached 100%, with intensities ranging from 1 to 269 cysts per fish. Significant differences occurred in the intensity between size classes of bluegill, but not between sexes. Prevalence of cysts in largemouth bass did not exceed 26% and the intensity did not exceed 12 cysts per fish. The frequency distribution of U. ambloplitis in bluegill closely fit the negative binomial model. Recruitment of U. ambloplitis by caged bluegill began in May and ended in September, with maximum recruitment occurring in July. Both the prevalence and intensity of U. ambloplitis were exceptionally high in bluegill in the present study as compared with other locations. This may be due to the breeding behavior of the definitive host and population biology of the snail intermediate host combining to maximize parasite transmission and recruitment. Seasonal changes in the degree of overdispersion of U. ambloplitis suggest that parasite-related mortality of bluegill occurs during the winter.","container-title":"The Journal of Parasitology","DOI":"10.2307/3281394","ISSN":"0022-3395","issue":"4","note":"publisher: [The American Society of Parasitologists, Allen Press]","page":"466-474","source":"JSTOR","title":"Population Biology of the Trematode Uvulifer ambloplitis (Hughes, 1927) in Juvenile Bluegill Sunfish, Lepomis macrochirus, and Largemouth Bass, Micropterus salmoides","volume":"70","author":[{"family":"Lemly","given":"A. Dennis"},{"family":"Esch","given":"Gerald W."}],"issued":{"date-parts":[["1984"]]}}}],"schema":"https://github.com/citation-style-language/schema/raw/master/csl-citation.json"} </w:instrText>
      </w:r>
      <w:r w:rsidR="00611E2A">
        <w:rPr>
          <w:rFonts w:asciiTheme="majorHAnsi" w:hAnsiTheme="majorHAnsi" w:cstheme="majorHAnsi"/>
        </w:rPr>
        <w:fldChar w:fldCharType="separate"/>
      </w:r>
      <w:r w:rsidR="00611E2A">
        <w:rPr>
          <w:rFonts w:asciiTheme="majorHAnsi" w:hAnsiTheme="majorHAnsi" w:cstheme="majorHAnsi"/>
          <w:noProof/>
        </w:rPr>
        <w:t>(Lemly &amp; Esch, 1984a)</w:t>
      </w:r>
      <w:r w:rsidR="00611E2A">
        <w:rPr>
          <w:rFonts w:asciiTheme="majorHAnsi" w:hAnsiTheme="majorHAnsi" w:cstheme="majorHAnsi"/>
        </w:rPr>
        <w:fldChar w:fldCharType="end"/>
      </w:r>
      <w:r w:rsidR="00611E2A">
        <w:rPr>
          <w:rFonts w:asciiTheme="majorHAnsi" w:hAnsiTheme="majorHAnsi" w:cstheme="majorHAnsi"/>
        </w:rPr>
        <w:t xml:space="preserve">. </w:t>
      </w:r>
      <w:r w:rsidRPr="00A524AA">
        <w:rPr>
          <w:rFonts w:asciiTheme="majorHAnsi" w:hAnsiTheme="majorHAnsi" w:cstheme="majorHAnsi"/>
        </w:rPr>
        <w:t>Dans les lacs sur le territoire de la Station de biologie des Laurentides, il a notamment été remarqué que les crapets-soleils semblent être fortement affectés</w:t>
      </w:r>
      <w:r w:rsidR="003A574E">
        <w:rPr>
          <w:rFonts w:asciiTheme="majorHAnsi" w:hAnsiTheme="majorHAnsi" w:cstheme="majorHAnsi"/>
        </w:rPr>
        <w:t xml:space="preserve"> </w:t>
      </w:r>
      <w:r w:rsidRPr="00A524AA">
        <w:rPr>
          <w:rFonts w:asciiTheme="majorHAnsi" w:hAnsiTheme="majorHAnsi" w:cstheme="majorHAnsi"/>
        </w:rPr>
        <w:t xml:space="preserve">par cette maladie en comparaison au reste de la communauté de poissons (observations </w:t>
      </w:r>
      <w:r w:rsidR="00611E2A">
        <w:rPr>
          <w:rFonts w:asciiTheme="majorHAnsi" w:hAnsiTheme="majorHAnsi" w:cstheme="majorHAnsi"/>
        </w:rPr>
        <w:t xml:space="preserve">de terrain, laboratoire </w:t>
      </w:r>
      <w:proofErr w:type="spellStart"/>
      <w:r w:rsidRPr="00A524AA">
        <w:rPr>
          <w:rFonts w:asciiTheme="majorHAnsi" w:hAnsiTheme="majorHAnsi" w:cstheme="majorHAnsi"/>
        </w:rPr>
        <w:t>Binning</w:t>
      </w:r>
      <w:proofErr w:type="spellEnd"/>
      <w:r w:rsidRPr="00A524AA">
        <w:rPr>
          <w:rFonts w:asciiTheme="majorHAnsi" w:hAnsiTheme="majorHAnsi" w:cstheme="majorHAnsi"/>
        </w:rPr>
        <w:t>, non-publié).</w:t>
      </w:r>
    </w:p>
    <w:p w14:paraId="2B671D49" w14:textId="79692EB1" w:rsidR="006822AB" w:rsidRPr="00A524AA" w:rsidRDefault="006822AB" w:rsidP="006822AB">
      <w:pPr>
        <w:spacing w:line="360" w:lineRule="auto"/>
        <w:jc w:val="both"/>
        <w:rPr>
          <w:rFonts w:asciiTheme="majorHAnsi" w:hAnsiTheme="majorHAnsi" w:cstheme="majorHAnsi"/>
        </w:rPr>
      </w:pPr>
    </w:p>
    <w:p w14:paraId="0F1A486B" w14:textId="1F30E832" w:rsidR="00A524AA" w:rsidRDefault="00A524AA" w:rsidP="00C63044">
      <w:pPr>
        <w:spacing w:line="360" w:lineRule="auto"/>
        <w:ind w:firstLine="708"/>
        <w:jc w:val="both"/>
        <w:rPr>
          <w:rFonts w:asciiTheme="majorHAnsi" w:hAnsiTheme="majorHAnsi" w:cstheme="majorHAnsi"/>
        </w:rPr>
      </w:pPr>
      <w:r w:rsidRPr="00A524AA">
        <w:rPr>
          <w:rFonts w:asciiTheme="majorHAnsi" w:hAnsiTheme="majorHAnsi" w:cstheme="majorHAnsi"/>
        </w:rPr>
        <w:t>De manière générale, l'intensité et la prévalence maximale de ce type d'infection surviennent autour de septembre tandis que l'intensité est minimale en avril/mai</w:t>
      </w:r>
      <w:r w:rsidR="00AE196B">
        <w:rPr>
          <w:rFonts w:asciiTheme="majorHAnsi" w:hAnsiTheme="majorHAnsi" w:cstheme="majorHAnsi"/>
        </w:rPr>
        <w:t xml:space="preserve"> </w:t>
      </w:r>
      <w:r w:rsidR="00AE196B">
        <w:rPr>
          <w:rFonts w:asciiTheme="majorHAnsi" w:hAnsiTheme="majorHAnsi" w:cstheme="majorHAnsi"/>
        </w:rPr>
        <w:fldChar w:fldCharType="begin"/>
      </w:r>
      <w:r w:rsidR="00AE196B">
        <w:rPr>
          <w:rFonts w:asciiTheme="majorHAnsi" w:hAnsiTheme="majorHAnsi" w:cstheme="majorHAnsi"/>
        </w:rPr>
        <w:instrText xml:space="preserve"> ADDIN ZOTERO_ITEM CSL_CITATION {"citationID":"EvEXtYc2","properties":{"formattedCitation":"(Ferrara &amp; Cook, 1998; Lemly &amp; Esch, 1984a)","plainCitation":"(Ferrara &amp; Cook, 1998; Lemly &amp; Esch, 1984a)","noteIndex":0},"citationItems":[{"id":1648,"uris":["http://zotero.org/groups/2585270/items/45VC9IMZ"],"itemData":{"id":1648,"type":"article-journal","abstract":"Central stonerollers (Campostoma anomalum) were collected October 1994 through September 1995 from two third-order, warm-water Tennessee streams, Blackburn Fork and Spring Creek. Total lengths and numbers of externally-visible black-spot cysts were recorded for infected fish. Mean cyst densities, variance-to-mean ratios, and prevalence rates were consistently higher in Blackburn Fork than in Spring Creek. Peaks in prevalence and variance-to-mean ratios from Blackburn Fork occurred in September and January, respectively. Peak prevalence in Spring Creek occurred in October 1994. No trends in variance-to-mean ratios were observed in Spring Creek. Differences in black-spot metapopulations were due to cercarial transmission rates and undetermined abiotic factors.","container-title":"Journal of Freshwater Ecology","DOI":"10.1080/02705060.1998.9663622","ISSN":"0270-5060","issue":"3","note":"publisher: Taylor &amp; Francis\n_eprint: https://doi.org/10.1080/02705060.1998.9663622","page":"299-305","source":"Taylor and Francis+NEJM","title":"Comparison of Black-Spot Disease Metapopulations in the Central Stonerollers of Two Warm-Water Streams","volume":"13","author":[{"family":"Ferrara","given":"Allyse M."},{"family":"Cook","given":"S.   Bradford"}],"issued":{"date-parts":[["1998",9,1]]}}},{"id":1666,"uris":["http://zotero.org/groups/2585270/items/T27IWLUZ"],"itemData":{"id":1666,"type":"article-journal","abstract":"Prevalence and intensity of Uvulifer ambloplitis were monitored in a population of juvenile bluegill sunfish, Lepomis macrochirus, and largemouth bass, Micropterus salmoides, from March 1979 through November 1982. Prevalence of U. ambloplitis in bluegill did not drop below 50% for any month and often reached 100%, with intensities ranging from 1 to 269 cysts per fish. Significant differences occurred in the intensity between size classes of bluegill, but not between sexes. Prevalence of cysts in largemouth bass did not exceed 26% and the intensity did not exceed 12 cysts per fish. The frequency distribution of U. ambloplitis in bluegill closely fit the negative binomial model. Recruitment of U. ambloplitis by caged bluegill began in May and ended in September, with maximum recruitment occurring in July. Both the prevalence and intensity of U. ambloplitis were exceptionally high in bluegill in the present study as compared with other locations. This may be due to the breeding behavior of the definitive host and population biology of the snail intermediate host combining to maximize parasite transmission and recruitment. Seasonal changes in the degree of overdispersion of U. ambloplitis suggest that parasite-related mortality of bluegill occurs during the winter.","container-title":"The Journal of Parasitology","DOI":"10.2307/3281394","ISSN":"0022-3395","issue":"4","note":"publisher: [The American Society of Parasitologists, Allen Press]","page":"466-474","source":"JSTOR","title":"Population Biology of the Trematode Uvulifer ambloplitis (Hughes, 1927) in Juvenile Bluegill Sunfish, Lepomis macrochirus, and Largemouth Bass, Micropterus salmoides","volume":"70","author":[{"family":"Lemly","given":"A. Dennis"},{"family":"Esch","given":"Gerald W."}],"issued":{"date-parts":[["1984"]]}}}],"schema":"https://github.com/citation-style-language/schema/raw/master/csl-citation.json"} </w:instrText>
      </w:r>
      <w:r w:rsidR="00AE196B">
        <w:rPr>
          <w:rFonts w:asciiTheme="majorHAnsi" w:hAnsiTheme="majorHAnsi" w:cstheme="majorHAnsi"/>
        </w:rPr>
        <w:fldChar w:fldCharType="separate"/>
      </w:r>
      <w:r w:rsidR="00AE196B">
        <w:rPr>
          <w:rFonts w:asciiTheme="majorHAnsi" w:hAnsiTheme="majorHAnsi" w:cstheme="majorHAnsi"/>
          <w:noProof/>
        </w:rPr>
        <w:t>(Ferrara &amp; Cook, 1998; Lemly &amp; Esch, 1984a)</w:t>
      </w:r>
      <w:r w:rsidR="00AE196B">
        <w:rPr>
          <w:rFonts w:asciiTheme="majorHAnsi" w:hAnsiTheme="majorHAnsi" w:cstheme="majorHAnsi"/>
        </w:rPr>
        <w:fldChar w:fldCharType="end"/>
      </w:r>
      <w:r w:rsidR="00AE196B">
        <w:rPr>
          <w:rFonts w:asciiTheme="majorHAnsi" w:hAnsiTheme="majorHAnsi" w:cstheme="majorHAnsi"/>
        </w:rPr>
        <w:t xml:space="preserve">. </w:t>
      </w:r>
      <w:r w:rsidR="006C0528">
        <w:rPr>
          <w:rFonts w:asciiTheme="majorHAnsi" w:hAnsiTheme="majorHAnsi" w:cstheme="majorHAnsi"/>
        </w:rPr>
        <w:t xml:space="preserve">Le taux d’infection ne semble pas non plus être stable d’une année à l’autre </w:t>
      </w:r>
      <w:r w:rsidR="006C0528">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KK69CAki","properties":{"formattedCitation":"(Elmer et al., 2019)","plainCitation":"(Elmer et al., 2019)","noteIndex":0},"citationItems":[{"id":8379,"uris":["http://zotero.org/groups/2585270/items/94V2PW8C"],"itemData":{"id":8379,"type":"article-journal","abstract":"Recently, observations of black spot syndrome (BSS) in Caribbean fishes have been linked to infection by a digenean trematode parasite, Scaphanocephalus expansus. Recently, This study examined the distribution of BSS over multiple spatial and temporal scales: at the island scale in Bonaire, Dutch Caribbean, using field surveys of 4885 fish belonging to three species, and across the wider Caribbean through analysis of 2112 images from Google Images searches  (1985–2013). The field surveys in Bonaire indicated that the prevalence (%  of individuals affected with BSS) and intensity (severity of BSS measured in 3 stages) were highest in Acanthurus tractus (prevalence 61.8%, including 30.1% in stage 3) followed by Sparisoma aurofrenatum (prevalence 48.3%, 24.1% in stage 3) and lowest in Caranx ruber (prevalence 38.5%, 3.3% in stage 3). Prevalence and intensity of BSS decreased significantly with survey depth (e.g., 2 m: prevalence 68.0%, 22.0% in stage 3; 18 m: prevalence 36.2%, 4.0% in stage 3) and were significantly lower in 2012 than in 2017 (prevalence: 59.3% in 2012, 68.7% in 2017; stage 3: 16.3% in 2012, 25.1% in 2017). The Southeast of Bonaire had significantly lower prevalence of BSS (16.4%) than the other four regions and lower intensity (11.7% in stage 3) than all regions but the Southwest. The Google Images searches querying for ocean surgeonfish, A. tractus and A. bahianus, identified pictures from 26 wider Caribbean locations; BSS was detected in 14 locations of which 13 were new, with the first detection dating back to 1985 in Bonaire. The Southern Caribbean had significantly higher prevalence of BSS (78.1%) than other ecoregions (0–34.6%), and Bonaire was identified as a hotspot, highlighting the utility of mining websites for archival imagery to quantify spatial and temporal patterns in disease phenomena. This study demonstrates how visible signs of parasite infection can be used to find differences in parasite prevalence and loads on a reef, island and sea scale.","container-title":"Coral Reefs","DOI":"10.1007/s00338-019-01843-3","ISSN":"1432-0975","issue":"6","journalAbbreviation":"Coral Reefs","language":"en","page":"1303-1315","source":"Springer Link","title":"Black spot syndrome in reef fishes: using archival imagery and field surveys to characterize spatial and temporal distribution in the Caribbean","title-short":"Black spot syndrome in reef fishes","volume":"38","author":[{"family":"Elmer","given":"Franziska"},{"family":"Kohl","given":"Zachary F."},{"family":"Johnson","given":"Pieter T. J."},{"family":"Peachey","given":"Rita B. J."}],"issued":{"date-parts":[["2019",12,1]]}}}],"schema":"https://github.com/citation-style-language/schema/raw/master/csl-citation.json"} </w:instrText>
      </w:r>
      <w:r w:rsidR="006C0528">
        <w:rPr>
          <w:rFonts w:asciiTheme="majorHAnsi" w:hAnsiTheme="majorHAnsi" w:cstheme="majorHAnsi"/>
        </w:rPr>
        <w:fldChar w:fldCharType="separate"/>
      </w:r>
      <w:r w:rsidR="006C0528">
        <w:rPr>
          <w:rFonts w:asciiTheme="majorHAnsi" w:hAnsiTheme="majorHAnsi" w:cstheme="majorHAnsi"/>
          <w:noProof/>
        </w:rPr>
        <w:t>(Elmer et al., 2019)</w:t>
      </w:r>
      <w:r w:rsidR="006C0528">
        <w:rPr>
          <w:rFonts w:asciiTheme="majorHAnsi" w:hAnsiTheme="majorHAnsi" w:cstheme="majorHAnsi"/>
        </w:rPr>
        <w:fldChar w:fldCharType="end"/>
      </w:r>
      <w:r w:rsidR="006C0528">
        <w:rPr>
          <w:rFonts w:asciiTheme="majorHAnsi" w:hAnsiTheme="majorHAnsi" w:cstheme="majorHAnsi"/>
        </w:rPr>
        <w:t xml:space="preserve">. </w:t>
      </w:r>
      <w:r w:rsidR="001A655A">
        <w:rPr>
          <w:rFonts w:asciiTheme="majorHAnsi" w:hAnsiTheme="majorHAnsi" w:cstheme="majorHAnsi"/>
        </w:rPr>
        <w:t>Malgré que des variations spatiales de la prévalence d’infection soi</w:t>
      </w:r>
      <w:r w:rsidR="00DD62F3">
        <w:rPr>
          <w:rFonts w:asciiTheme="majorHAnsi" w:hAnsiTheme="majorHAnsi" w:cstheme="majorHAnsi"/>
        </w:rPr>
        <w:t>en</w:t>
      </w:r>
      <w:r w:rsidR="001A655A">
        <w:rPr>
          <w:rFonts w:asciiTheme="majorHAnsi" w:hAnsiTheme="majorHAnsi" w:cstheme="majorHAnsi"/>
        </w:rPr>
        <w:t xml:space="preserve">t reconnues (e.g., </w:t>
      </w:r>
      <w:r w:rsidR="001A655A">
        <w:rPr>
          <w:rFonts w:asciiTheme="majorHAnsi" w:hAnsiTheme="majorHAnsi" w:cstheme="majorHAnsi"/>
        </w:rPr>
        <w:fldChar w:fldCharType="begin"/>
      </w:r>
      <w:r w:rsidR="001A655A">
        <w:rPr>
          <w:rFonts w:asciiTheme="majorHAnsi" w:hAnsiTheme="majorHAnsi" w:cstheme="majorHAnsi"/>
        </w:rPr>
        <w:instrText xml:space="preserve"> ADDIN ZOTERO_ITEM CSL_CITATION {"citationID":"RVCEMk2d","properties":{"formattedCitation":"(Happel, 2019)","plainCitation":"(Happel, 2019)","noteIndex":0},"citationItems":[{"id":1456,"uris":["http://zotero.org/groups/2585270/items/RSYS944C"],"itemData":{"id":1456,"type":"article-journal","abstract":"Infections of parasitic digenean trematode metacercariae may lead to a visually observable syndrome in fish commonly called black spot disease. While black spot has been noted from various locations throughout North America, patterns in prevalence across the continent remain unknown. Funding to investigate continental-wide prevalence of low-mortality parasitic infections represents a barrier to such studies. I utilize iNaturalist.org's photograph database to examine fish for signs of black spot infections across North America. Fish targeted include blacknose dace, creek chub, chubs (Nocomis spp.), and stonerollers (Campostoma spp.). Photos were visually examined for symptomatic black spots indicative of infection by trematode species linked to black spot disease. Regardless of fish species group, symptoms of black spot pathogens were highly prevalent (27.1% of 314 fish) in watersheds of southern Ontario Canada, whereas mean prevalence was comparatively low elsewhere (7.8%). In one instance, a user uploaded a higher number of photos, with a higher percentage exhibiting signs of infection than other users in the watershed. However, it is difficult to tease apart if that user fished in waterbodies with high infection rates, uploaded more photos of symptomatic fishes, or some other explanation for the differences in user-reported fish with symptoms. Beyond this exception, geographic patterns in the frequency of black spot symptoms do not appear to be related to solely the users, suggesting the observed pattern is biological or ecological. While causative explanations remain conjectures, the data reported herein provides evidence that across four groups of fish, signs of black spot infections are more common in southern Ontario than other areas studied in North America. This work also represents an initial and unexpected utility of volunteer-population databases such as iNaturalist. Further data contributions could lead to better understanding of the causative agents to variation in black spot pathogens' occurrences.","container-title":"International Journal for Parasitology: Parasites and Wildlife","DOI":"10.1016/j.ijppaw.2019.08.003","ISSN":"2213-2244","journalAbbreviation":"International Journal for Parasitology: Parasites and Wildlife","language":"en","page":"156-163","source":"ScienceDirect","title":"A volunteer-populated online database provides evidence for a geographic pattern in symptoms of black spot infections","volume":"10","author":[{"family":"Happel","given":"Austin"}],"issued":{"date-parts":[["2019",12,1]]}}}],"schema":"https://github.com/citation-style-language/schema/raw/master/csl-citation.json"} </w:instrText>
      </w:r>
      <w:r w:rsidR="001A655A">
        <w:rPr>
          <w:rFonts w:asciiTheme="majorHAnsi" w:hAnsiTheme="majorHAnsi" w:cstheme="majorHAnsi"/>
        </w:rPr>
        <w:fldChar w:fldCharType="separate"/>
      </w:r>
      <w:r w:rsidR="001A655A">
        <w:rPr>
          <w:rFonts w:asciiTheme="majorHAnsi" w:hAnsiTheme="majorHAnsi" w:cstheme="majorHAnsi"/>
          <w:noProof/>
        </w:rPr>
        <w:t>Happel, 2019)</w:t>
      </w:r>
      <w:r w:rsidR="001A655A">
        <w:rPr>
          <w:rFonts w:asciiTheme="majorHAnsi" w:hAnsiTheme="majorHAnsi" w:cstheme="majorHAnsi"/>
        </w:rPr>
        <w:fldChar w:fldCharType="end"/>
      </w:r>
      <w:r w:rsidR="001A655A">
        <w:rPr>
          <w:rFonts w:asciiTheme="majorHAnsi" w:hAnsiTheme="majorHAnsi" w:cstheme="majorHAnsi"/>
        </w:rPr>
        <w:t>, peu d’informations sont disponibles sur les processus qui expliquent ces variation</w:t>
      </w:r>
      <w:r w:rsidR="00DD62F3">
        <w:rPr>
          <w:rFonts w:asciiTheme="majorHAnsi" w:hAnsiTheme="majorHAnsi" w:cstheme="majorHAnsi"/>
        </w:rPr>
        <w:t>s pour la maladie du point noir</w:t>
      </w:r>
      <w:r w:rsidR="001A655A">
        <w:rPr>
          <w:rFonts w:asciiTheme="majorHAnsi" w:hAnsiTheme="majorHAnsi" w:cstheme="majorHAnsi"/>
        </w:rPr>
        <w:t xml:space="preserve">. </w:t>
      </w:r>
      <w:r w:rsidR="00AE196B">
        <w:rPr>
          <w:rFonts w:asciiTheme="majorHAnsi" w:hAnsiTheme="majorHAnsi" w:cstheme="majorHAnsi"/>
        </w:rPr>
        <w:t xml:space="preserve">La </w:t>
      </w:r>
      <w:r w:rsidRPr="00A524AA">
        <w:rPr>
          <w:rFonts w:asciiTheme="majorHAnsi" w:hAnsiTheme="majorHAnsi" w:cstheme="majorHAnsi"/>
        </w:rPr>
        <w:t xml:space="preserve">littérature disponible </w:t>
      </w:r>
      <w:r w:rsidR="00AE196B">
        <w:rPr>
          <w:rFonts w:asciiTheme="majorHAnsi" w:hAnsiTheme="majorHAnsi" w:cstheme="majorHAnsi"/>
        </w:rPr>
        <w:t>suggère que</w:t>
      </w:r>
      <w:r w:rsidRPr="00A524AA">
        <w:rPr>
          <w:rFonts w:asciiTheme="majorHAnsi" w:hAnsiTheme="majorHAnsi" w:cstheme="majorHAnsi"/>
        </w:rPr>
        <w:t xml:space="preserve"> l'infection </w:t>
      </w:r>
      <w:r w:rsidR="001A655A">
        <w:rPr>
          <w:rFonts w:asciiTheme="majorHAnsi" w:hAnsiTheme="majorHAnsi" w:cstheme="majorHAnsi"/>
        </w:rPr>
        <w:t xml:space="preserve">serait </w:t>
      </w:r>
      <w:r w:rsidR="00AE196B">
        <w:rPr>
          <w:rFonts w:asciiTheme="majorHAnsi" w:hAnsiTheme="majorHAnsi" w:cstheme="majorHAnsi"/>
        </w:rPr>
        <w:t xml:space="preserve">plus </w:t>
      </w:r>
      <w:r w:rsidRPr="00A524AA">
        <w:rPr>
          <w:rFonts w:asciiTheme="majorHAnsi" w:hAnsiTheme="majorHAnsi" w:cstheme="majorHAnsi"/>
        </w:rPr>
        <w:t xml:space="preserve">importante en milieu </w:t>
      </w:r>
      <w:proofErr w:type="spellStart"/>
      <w:r w:rsidRPr="00A524AA">
        <w:rPr>
          <w:rFonts w:asciiTheme="majorHAnsi" w:hAnsiTheme="majorHAnsi" w:cstheme="majorHAnsi"/>
        </w:rPr>
        <w:t>lentique</w:t>
      </w:r>
      <w:proofErr w:type="spellEnd"/>
      <w:r w:rsidRPr="00A524AA">
        <w:rPr>
          <w:rFonts w:asciiTheme="majorHAnsi" w:hAnsiTheme="majorHAnsi" w:cstheme="majorHAnsi"/>
        </w:rPr>
        <w:t xml:space="preserve"> que </w:t>
      </w:r>
      <w:proofErr w:type="spellStart"/>
      <w:r w:rsidRPr="00A524AA">
        <w:rPr>
          <w:rFonts w:asciiTheme="majorHAnsi" w:hAnsiTheme="majorHAnsi" w:cstheme="majorHAnsi"/>
        </w:rPr>
        <w:t>lotique</w:t>
      </w:r>
      <w:proofErr w:type="spellEnd"/>
      <w:r w:rsidRPr="00A524AA">
        <w:rPr>
          <w:rFonts w:asciiTheme="majorHAnsi" w:hAnsiTheme="majorHAnsi" w:cstheme="majorHAnsi"/>
        </w:rPr>
        <w:t xml:space="preserve"> et plus importante en zone littorale qu'en zone pélagique </w:t>
      </w:r>
      <w:r w:rsidR="001853B7">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VAZf0Kou","properties":{"formattedCitation":"(Duflot et al., 2023)","plainCitation":"(Duflot et al., 2023)","noteIndex":0},"citationItems":[{"id":8374,"uris":["http://zotero.org/groups/2585270/items/59F4QD29"],"itemData":{"id":8374,"type":"article-journal","abstract":"Fish are often speckled with “black spots” caused by metacercarial trematode infection, inducing a host response. Cryptocotyle spp. (Opisthorchiidae) are among the parasites responsible for this phenomenon. So far, the impact on human health is still unknown. In addition, few publications dealing with black spot recovery, identification, distribution and diversity among commercially important fish are available. Moreover, “black spots” have been observed by fishermen on marine fish, revealing an appreciable but unquantified presence in consumed fish. An epidemiological survey of 1,586 fish from seven commercial species (herring, sprat, whiting, pout, dab, flounder, and plaice) was conducted in the Eastern English Channel and the North Sea in January 2019 and 2020. Encysted metacercariae were found in 325 out of 1,586 fish, with a total prevalence of 20.5%. Intensity of infection varied from 1 to 1,104 parasites. The recorded encysted metacercariae were identified either by microscopic examination or with molecular tools. Partial sequences of the mtDNA cox1 gene and of the rDNA ITS region were obtained. Two species of Cryptocotyle, Cryptocotyle lingua (Creplin, 1825) and Cryptocotyle concava (Creplin, 1825) were found. Metacercariae belonging to other trematode families were also identified. Molecular phylogenetic analysis and haplotype network construction were performed to confirm the identification and to study the potential presence of different populations of Cryptocotyle spp. This survey enabled us to describe the distribution of two species of Cryptocotyle in the English Channel and North Sea ecosystems. The observed differences in infestation levels between fish species and geographical areas will contribute to better understanding of the ecology of these parasites.","container-title":"Parasite","DOI":"10.1051/parasite/2023028","ISSN":"1252-607X","journalAbbreviation":"Parasite","note":"PMID: 37417833\nPMCID: PMC10327545","page":"28","source":"PubMed Central","title":"Black spot diseases in seven commercial fish species from the English Channel and the North Sea: infestation levels, identification and population genetics of Cryptocotyle spp.","title-short":"Black spot diseases in seven commercial fish species from the English Channel and the North Sea","volume":"30","author":[{"family":"Duflot","given":"Maureen"},{"family":"Cresson","given":"Pierre"},{"family":"Julien","given":"Maéva"},{"family":"Chartier","given":"Léa"},{"family":"Bourgau","given":"Odile"},{"family":"Palomba","given":"Marialetizia"},{"family":"Mattiucci","given":"Simonetta"},{"family":"Midelet","given":"Graziella"},{"family":"Gay","given":"Mélanie"}],"issued":{"date-parts":[["2023"]]}}}],"schema":"https://github.com/citation-style-language/schema/raw/master/csl-citation.json"} </w:instrText>
      </w:r>
      <w:r w:rsidR="001853B7">
        <w:rPr>
          <w:rFonts w:asciiTheme="majorHAnsi" w:hAnsiTheme="majorHAnsi" w:cstheme="majorHAnsi"/>
        </w:rPr>
        <w:fldChar w:fldCharType="separate"/>
      </w:r>
      <w:r w:rsidR="001853B7">
        <w:rPr>
          <w:rFonts w:ascii="Calibri Light" w:hAnsiTheme="majorHAnsi" w:cs="Calibri Light"/>
          <w:kern w:val="0"/>
        </w:rPr>
        <w:t>(Duflot et al., 2023)</w:t>
      </w:r>
      <w:r w:rsidR="001853B7">
        <w:rPr>
          <w:rFonts w:asciiTheme="majorHAnsi" w:hAnsiTheme="majorHAnsi" w:cstheme="majorHAnsi"/>
        </w:rPr>
        <w:fldChar w:fldCharType="end"/>
      </w:r>
      <w:r w:rsidR="00DD62F3">
        <w:rPr>
          <w:rFonts w:asciiTheme="majorHAnsi" w:hAnsiTheme="majorHAnsi" w:cstheme="majorHAnsi"/>
        </w:rPr>
        <w:t>,</w:t>
      </w:r>
      <w:r w:rsidR="00AE196B">
        <w:rPr>
          <w:rFonts w:asciiTheme="majorHAnsi" w:hAnsiTheme="majorHAnsi" w:cstheme="majorHAnsi"/>
        </w:rPr>
        <w:t xml:space="preserve"> probablement </w:t>
      </w:r>
      <w:r w:rsidRPr="00A524AA">
        <w:rPr>
          <w:rFonts w:asciiTheme="majorHAnsi" w:hAnsiTheme="majorHAnsi" w:cstheme="majorHAnsi"/>
        </w:rPr>
        <w:t>en raison du</w:t>
      </w:r>
      <w:r w:rsidR="00AE196B">
        <w:rPr>
          <w:rFonts w:asciiTheme="majorHAnsi" w:hAnsiTheme="majorHAnsi" w:cstheme="majorHAnsi"/>
        </w:rPr>
        <w:t xml:space="preserve"> faible</w:t>
      </w:r>
      <w:r w:rsidRPr="00A524AA">
        <w:rPr>
          <w:rFonts w:asciiTheme="majorHAnsi" w:hAnsiTheme="majorHAnsi" w:cstheme="majorHAnsi"/>
        </w:rPr>
        <w:t xml:space="preserve"> courant et de l'abondance de macrophytes, influençant la présence d'escargots et le recrutement des parasites</w:t>
      </w:r>
      <w:r w:rsidR="00AE196B">
        <w:rPr>
          <w:rFonts w:asciiTheme="majorHAnsi" w:hAnsiTheme="majorHAnsi" w:cstheme="majorHAnsi"/>
        </w:rPr>
        <w:t xml:space="preserve"> </w:t>
      </w:r>
      <w:r w:rsidR="00AE196B">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jvUdauvJ","properties":{"formattedCitation":"(Berra &amp; Au, 1978; Mathieu-B\\uc0\\u233{}gn\\uc0\\u233{} et al., 2022)","plainCitation":"(Berra &amp; Au, 1978; Mathieu-Bégné et al., 2022)","noteIndex":0},"citationItems":[{"id":2257,"uris":["http://zotero.org/groups/2585270/items/XAJBI4JI"],"itemData":{"id":2257,"type":"article-journal","abstract":"A total of 4175 fishes belonging to 29 taxa in 6 families was examined for black spot disease. Of that total, 89% were infected with one or more metacercariae of the strigeid fluke, Uvulifer ambloplitis. Rhinichthys atratulus, Semotilus atromaculatus and Campostoma anomalum had the highest incidence of infection and the greatest number of individual parasites. Other pool-dwelling minnows such as Notropis cornutus and Pimephales notatus were also heavily infected, whereas Noiropis photogenus, which prefers deep, swift riffles, had very few cysts. The only non-minnows to approach the high totals of the pool-dwelling cyprinids were Catostomus commersoni and Etheostoma nigrum. Hypentelium nigricanz, which prefers faster water than Catostomus and three species of Etheostoma, which, unlike E. nigrum, are rime dwelling forms, also had lower incidences of infection and fewer cysts. Coitus bairdi, another rapid water species, did not develop black spot disease. Only 1 specimen of 225 Ericymba buccata, which occur over shifting, sandy bottoms, had a single cyst. Our data suggest that the species which inhabit the slower flowing waters of a stream are likely to be more heavily infected than their relatives which prefer faster water because snail hosts are absent and any cercariae present are more likely to be swept away in rapid water and thus have less of a chance to penetrate a host.","ISSN":"0030-0950","language":"en_US","note":"Accepted: 2006-07-07T01:44:14Z","source":"kb.osu.edu","title":"Incidence of Black Spot Disease in Fishes in Cedar Fork Creek, Ohio","URL":"https://kb.osu.edu/handle/1811/22575","author":[{"family":"Berra","given":"Tim M."},{"family":"Au","given":"Ray-Jean"}],"accessed":{"date-parts":[["2022",2,4]]},"issued":{"date-parts":[["1978",11]]}}},{"id":5101,"uris":["http://zotero.org/users/5152508/items/QSTVAQPH"],"itemData":{"id":5101,"type":"article-journal","abstract":"For parasites, finding their hosts in vast and heterogeneous environments is a task that can be complex. Some parasite species rely on elaborate strategies to increase encounter rate with their hosts (e.g. behavioural modification of host), but others do not. For these parasites, a key issue is to reveal the processes that enable them to successfully find their hosts and complete their life cycles. Here, we tested the hypothesis that infective larvae of the freshwater ectoparasite Tracheliastes polycolpus are not homogeneously distributed along the river and preferentially occur in very specific microhabitats that maximize encounter rate, and hence infection rate, with their host fish. To do this, we combined an in situ experiment (caging) with an empirical survey carried out on the same sites to identify potential ‘hotspots’ of infection at the microgeographic scale and their environmental characteristics. Experimental and empirical results demonstrated that infections were not evenly distributed among microhabitats, and that infections were spatially aggregated in hotspots at a very fine spatial grain. We further found that certain combinations of environmental variables were consistently and nonlinearly associated with higher infection rate for both caged and wild-caught fish. Microhabitats characterized by very low or high stream velocities, associated with medium or very small substrate, respectively, and a deep water column were strongly and repeatedly associated with higher infection rates. These microhabitats could concentrate parasites and/or promote physical contact with the hosts. We conclude that the characteristics of some microhabitats could facilitate contact between hosts and parasites and explain how some parasites manage to find their hosts in complex environments. A free Plain Language Summary can be found within the Supporting Information of this article.","container-title":"Functional Ecology","DOI":"10.1111/1365-2435.13967","ISSN":"1365-2435","issue":"2","language":"en","license":"© 2021 British Ecological Society","note":"_eprint: https://onlinelibrary.wiley.com/doi/pdf/10.1111/1365-2435.13967","page":"380-391","source":"Wiley Online Library","title":"A fine-scale analysis reveals microgeographic hotspots maximizing infection rate between a parasite and its fish host","volume":"36","author":[{"family":"Mathieu-Bégné","given":"Eglantine"},{"family":"Blanchet","given":"Simon"},{"family":"Rey","given":"Olivier"},{"family":"Scelsi","given":"Orlane"},{"family":"Poesy","given":"Camille"},{"family":"Marselli","given":"Geoffrey"},{"family":"Loot","given":"Géraldine"}],"issued":{"date-parts":[["2022"]]}}}],"schema":"https://github.com/citation-style-language/schema/raw/master/csl-citation.json"} </w:instrText>
      </w:r>
      <w:r w:rsidR="00AE196B">
        <w:rPr>
          <w:rFonts w:asciiTheme="majorHAnsi" w:hAnsiTheme="majorHAnsi" w:cstheme="majorHAnsi"/>
        </w:rPr>
        <w:fldChar w:fldCharType="separate"/>
      </w:r>
      <w:r w:rsidR="00AE196B" w:rsidRPr="00AE196B">
        <w:rPr>
          <w:rFonts w:ascii="Calibri Light" w:hAnsiTheme="majorHAnsi" w:cs="Calibri Light"/>
          <w:kern w:val="0"/>
        </w:rPr>
        <w:t>(Berra &amp; Au, 1978; Mathieu-Bégné et al., 2022)</w:t>
      </w:r>
      <w:r w:rsidR="00AE196B">
        <w:rPr>
          <w:rFonts w:asciiTheme="majorHAnsi" w:hAnsiTheme="majorHAnsi" w:cstheme="majorHAnsi"/>
        </w:rPr>
        <w:fldChar w:fldCharType="end"/>
      </w:r>
      <w:r w:rsidR="007B03F3">
        <w:rPr>
          <w:rFonts w:asciiTheme="majorHAnsi" w:hAnsiTheme="majorHAnsi" w:cstheme="majorHAnsi"/>
        </w:rPr>
        <w:t xml:space="preserve">. </w:t>
      </w:r>
      <w:r w:rsidR="006C0528">
        <w:rPr>
          <w:rFonts w:asciiTheme="majorHAnsi" w:hAnsiTheme="majorHAnsi" w:cstheme="majorHAnsi"/>
        </w:rPr>
        <w:t xml:space="preserve">Dans le même ordre d’idée, l’intensité et la prévalence d’infection diminuent avec la profondeur d’échantillonnage </w:t>
      </w:r>
      <w:r w:rsidR="006C0528">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fVxKvdCD","properties":{"formattedCitation":"(Elmer et al., 2019)","plainCitation":"(Elmer et al., 2019)","noteIndex":0},"citationItems":[{"id":8379,"uris":["http://zotero.org/groups/2585270/items/94V2PW8C"],"itemData":{"id":8379,"type":"article-journal","abstract":"Recently, observations of black spot syndrome (BSS) in Caribbean fishes have been linked to infection by a digenean trematode parasite, Scaphanocephalus expansus. Recently, This study examined the distribution of BSS over multiple spatial and temporal scales: at the island scale in Bonaire, Dutch Caribbean, using field surveys of 4885 fish belonging to three species, and across the wider Caribbean through analysis of 2112 images from Google Images searches  (1985–2013). The field surveys in Bonaire indicated that the prevalence (%  of individuals affected with BSS) and intensity (severity of BSS measured in 3 stages) were highest in Acanthurus tractus (prevalence 61.8%, including 30.1% in stage 3) followed by Sparisoma aurofrenatum (prevalence 48.3%, 24.1% in stage 3) and lowest in Caranx ruber (prevalence 38.5%, 3.3% in stage 3). Prevalence and intensity of BSS decreased significantly with survey depth (e.g., 2 m: prevalence 68.0%, 22.0% in stage 3; 18 m: prevalence 36.2%, 4.0% in stage 3) and were significantly lower in 2012 than in 2017 (prevalence: 59.3% in 2012, 68.7% in 2017; stage 3: 16.3% in 2012, 25.1% in 2017). The Southeast of Bonaire had significantly lower prevalence of BSS (16.4%) than the other four regions and lower intensity (11.7% in stage 3) than all regions but the Southwest. The Google Images searches querying for ocean surgeonfish, A. tractus and A. bahianus, identified pictures from 26 wider Caribbean locations; BSS was detected in 14 locations of which 13 were new, with the first detection dating back to 1985 in Bonaire. The Southern Caribbean had significantly higher prevalence of BSS (78.1%) than other ecoregions (0–34.6%), and Bonaire was identified as a hotspot, highlighting the utility of mining websites for archival imagery to quantify spatial and temporal patterns in disease phenomena. This study demonstrates how visible signs of parasite infection can be used to find differences in parasite prevalence and loads on a reef, island and sea scale.","container-title":"Coral Reefs","DOI":"10.1007/s00338-019-01843-3","ISSN":"1432-0975","issue":"6","journalAbbreviation":"Coral Reefs","language":"en","page":"1303-1315","source":"Springer Link","title":"Black spot syndrome in reef fishes: using archival imagery and field surveys to characterize spatial and temporal distribution in the Caribbean","title-short":"Black spot syndrome in reef fishes","volume":"38","author":[{"family":"Elmer","given":"Franziska"},{"family":"Kohl","given":"Zachary F."},{"family":"Johnson","given":"Pieter T. J."},{"family":"Peachey","given":"Rita B. J."}],"issued":{"date-parts":[["2019",12,1]]}}}],"schema":"https://github.com/citation-style-language/schema/raw/master/csl-citation.json"} </w:instrText>
      </w:r>
      <w:r w:rsidR="006C0528">
        <w:rPr>
          <w:rFonts w:asciiTheme="majorHAnsi" w:hAnsiTheme="majorHAnsi" w:cstheme="majorHAnsi"/>
        </w:rPr>
        <w:fldChar w:fldCharType="separate"/>
      </w:r>
      <w:r w:rsidR="006C0528">
        <w:rPr>
          <w:rFonts w:asciiTheme="majorHAnsi" w:hAnsiTheme="majorHAnsi" w:cstheme="majorHAnsi"/>
          <w:noProof/>
        </w:rPr>
        <w:t>(Elmer et al., 2019)</w:t>
      </w:r>
      <w:r w:rsidR="006C0528">
        <w:rPr>
          <w:rFonts w:asciiTheme="majorHAnsi" w:hAnsiTheme="majorHAnsi" w:cstheme="majorHAnsi"/>
        </w:rPr>
        <w:fldChar w:fldCharType="end"/>
      </w:r>
      <w:r w:rsidR="006C0528">
        <w:rPr>
          <w:rFonts w:asciiTheme="majorHAnsi" w:hAnsiTheme="majorHAnsi" w:cstheme="majorHAnsi"/>
        </w:rPr>
        <w:t xml:space="preserve">. La température de l’eau serait également reliée au taux d’infection dans un habitat donné </w:t>
      </w:r>
      <w:r w:rsidR="006C0528">
        <w:rPr>
          <w:rFonts w:asciiTheme="majorHAnsi" w:hAnsiTheme="majorHAnsi" w:cstheme="majorHAnsi"/>
        </w:rPr>
        <w:fldChar w:fldCharType="begin"/>
      </w:r>
      <w:r w:rsidR="006C0528">
        <w:rPr>
          <w:rFonts w:asciiTheme="majorHAnsi" w:hAnsiTheme="majorHAnsi" w:cstheme="majorHAnsi"/>
        </w:rPr>
        <w:instrText xml:space="preserve"> ADDIN ZOTERO_ITEM CSL_CITATION {"citationID":"o7Pcvq42","properties":{"formattedCitation":"(Schaaf et al., 2017)","plainCitation":"(Schaaf et al., 2017)","noteIndex":0},"citationItems":[{"id":2239,"uris":["http://zotero.org/groups/2585270/items/9NEZFVRP"],"itemData":{"id":2239,"type":"article-journal","abstract":"Climate change will increase water temperature in rivers and streams that provide critical habitat for imperiled species. Warmer water temperatures will influence the intensity and nature of biotic interactions, including parasitism. To better understand the factors influencing a neascus-type parasitic infection known as black spot disease, we examined the relationship between infection rate in juvenile steelhead trout (Oncorhynchus mykiss), abundance of another intermediate host (ramshorn snail, Planorbella trivolvis), and water temperature. We quantified infection patterns of trout at seven sites within the South Fork Eel River in northern California, visiting each site on three different occasions across the summer, and recording water temperature at each site. We also quantified infection patterns in trout captured from two tributaries to the South Fork Eel River. Overall, trout infection rates were highest in sites with the warmest temperatures. The abundance of ramshorn snails was positively related to both water temperature and black spot infection rates in juvenile trout. Both snail abundance and infection rates increased rapidly above a 23 °C daily maximum, suggesting a threshold effect at this temperature. We suggest that warmer temperatures are associated with environmental and biotic conditions that increase black spot disease prevalence in threatened steelhead trout. A comparison of our results with similar data collected from a more northern latitude suggests that salmonids in California may be warm-adapted in terms of their parasite susceptibility.","container-title":"Environmental Biology of Fishes","DOI":"10.1007/s10641-017-0599-9","ISSN":"1573-5133","issue":"6","journalAbbreviation":"Environ Biol Fish","language":"en","page":"733-744","source":"Springer Link","title":"Black spot infection in juvenile steelhead trout increases with stream temperature in northern California","volume":"100","author":[{"family":"Schaaf","given":"Cody J."},{"family":"Kelson","given":"Suzanne J."},{"family":"Nusslé","given":"Sébastien C."},{"family":"Carlson","given":"Stephanie M."}],"issued":{"date-parts":[["2017",6,1]]}}}],"schema":"https://github.com/citation-style-language/schema/raw/master/csl-citation.json"} </w:instrText>
      </w:r>
      <w:r w:rsidR="006C0528">
        <w:rPr>
          <w:rFonts w:asciiTheme="majorHAnsi" w:hAnsiTheme="majorHAnsi" w:cstheme="majorHAnsi"/>
        </w:rPr>
        <w:fldChar w:fldCharType="separate"/>
      </w:r>
      <w:r w:rsidR="006C0528">
        <w:rPr>
          <w:rFonts w:asciiTheme="majorHAnsi" w:hAnsiTheme="majorHAnsi" w:cstheme="majorHAnsi"/>
          <w:noProof/>
        </w:rPr>
        <w:t>(Schaaf et al., 2017)</w:t>
      </w:r>
      <w:r w:rsidR="006C0528">
        <w:rPr>
          <w:rFonts w:asciiTheme="majorHAnsi" w:hAnsiTheme="majorHAnsi" w:cstheme="majorHAnsi"/>
        </w:rPr>
        <w:fldChar w:fldCharType="end"/>
      </w:r>
      <w:r w:rsidR="00C32109">
        <w:rPr>
          <w:rFonts w:asciiTheme="majorHAnsi" w:hAnsiTheme="majorHAnsi" w:cstheme="majorHAnsi"/>
        </w:rPr>
        <w:t xml:space="preserve">. En effet, l’abondance d’escargots-hôte augmenterait avec la température, ce qui expliquerait des taux d’infection plus élevés. </w:t>
      </w:r>
      <w:r w:rsidR="00582906">
        <w:rPr>
          <w:rFonts w:asciiTheme="majorHAnsi" w:hAnsiTheme="majorHAnsi" w:cstheme="majorHAnsi"/>
        </w:rPr>
        <w:fldChar w:fldCharType="begin"/>
      </w:r>
      <w:r w:rsidR="00582906">
        <w:rPr>
          <w:rFonts w:asciiTheme="majorHAnsi" w:hAnsiTheme="majorHAnsi" w:cstheme="majorHAnsi"/>
        </w:rPr>
        <w:instrText xml:space="preserve"> ADDIN ZOTERO_ITEM CSL_CITATION {"citationID":"KDoM5BYk","properties":{"formattedCitation":"(Filion et al., 2019)","plainCitation":"(Filion et al., 2019)","noteIndex":0},"citationItems":[{"id":9248,"uris":["http://zotero.org/groups/2585270/items/L2GZH3RQ"],"itemData":{"id":9248,"type":"article-journal","abstract":"Both biotic and abiotic factors have been invoked to explain the large variations observed in the prevalence and abundance of parasites in aquatic ecosystems. However, we have only a poor knowledge of the potential interplay among these factors in natural systems. It is, therefore, important to analyze the effects of multiple potential environmental drivers together to get an integrated view of their influence on the prevalence and abundance of parasites. To this end, we selected two genera of digenean trematode parasites that require at least two hosts to complete their life cycle and use two different transmission strategies. Crepidostomum moves through a trophic pathway via consumption of infected prey by the host, while Apophallus infects its hosts via direct penetration of their skin. This study was conducted in 23 Canadian Shield lakes exhibiting orthogonal gradients of biotic (fish species richness and biomass) and abiotic (morphometry, physico-chemical) variables. We quantified prevalence and abundance of these parasites in the skin and intestine of brook charr (Salvelinus fontinalis). Our results show that biotic factors are key drivers of parasite abundance and prevalence, with Apophallus being negatively associated with the fish species richness–biomass gradient, and Crepidostomum responding more to identity of host than to the diversity gradient. Among the abiotic variables, lake area was found to be positively related to both prevalence and abundance in Apophallus. Our results suggest that taking into account the interplay of both biotic and abiotic factors is crucial for understanding patterns of parasite transmission success in boreal lakes.","container-title":"Oecologia","DOI":"10.1007/s00442-019-04447-4","ISSN":"1432-1939","issue":"4","journalAbbreviation":"Oecologia","language":"en","page":"879-889","source":"Springer Link","title":"Alternative host identity and lake morphometry drive trematode transmission in brook charr","volume":"190","author":[{"family":"Filion","given":"Antoine"},{"family":"Rainville","given":"Vincent"},{"family":"Pépino","given":"Marc"},{"family":"Bertolo","given":"Andrea"},{"family":"Magnan","given":"Pierre"}],"issued":{"date-parts":[["2019",8,1]]}}}],"schema":"https://github.com/citation-style-language/schema/raw/master/csl-citation.json"} </w:instrText>
      </w:r>
      <w:r w:rsidR="00582906">
        <w:rPr>
          <w:rFonts w:asciiTheme="majorHAnsi" w:hAnsiTheme="majorHAnsi" w:cstheme="majorHAnsi"/>
        </w:rPr>
        <w:fldChar w:fldCharType="separate"/>
      </w:r>
      <w:r w:rsidR="00582906">
        <w:rPr>
          <w:rFonts w:asciiTheme="majorHAnsi" w:hAnsiTheme="majorHAnsi" w:cstheme="majorHAnsi"/>
          <w:noProof/>
        </w:rPr>
        <w:t>Filion et al., (2019)</w:t>
      </w:r>
      <w:r w:rsidR="00582906">
        <w:rPr>
          <w:rFonts w:asciiTheme="majorHAnsi" w:hAnsiTheme="majorHAnsi" w:cstheme="majorHAnsi"/>
        </w:rPr>
        <w:fldChar w:fldCharType="end"/>
      </w:r>
      <w:r w:rsidR="00582906">
        <w:rPr>
          <w:rFonts w:asciiTheme="majorHAnsi" w:hAnsiTheme="majorHAnsi" w:cstheme="majorHAnsi"/>
        </w:rPr>
        <w:t xml:space="preserve"> notent également une relation négative entre l’aire du lac et l’abondance et la prévalence d’infection par </w:t>
      </w:r>
      <w:proofErr w:type="spellStart"/>
      <w:r w:rsidR="00582906" w:rsidRPr="00582906">
        <w:rPr>
          <w:rFonts w:asciiTheme="majorHAnsi" w:hAnsiTheme="majorHAnsi" w:cstheme="majorHAnsi"/>
          <w:i/>
          <w:iCs/>
        </w:rPr>
        <w:t>Apophallus</w:t>
      </w:r>
      <w:proofErr w:type="spellEnd"/>
      <w:r w:rsidR="00582906">
        <w:rPr>
          <w:rFonts w:asciiTheme="majorHAnsi" w:hAnsiTheme="majorHAnsi" w:cstheme="majorHAnsi"/>
        </w:rPr>
        <w:t xml:space="preserve"> </w:t>
      </w:r>
      <w:proofErr w:type="spellStart"/>
      <w:r w:rsidR="00582906">
        <w:rPr>
          <w:rFonts w:asciiTheme="majorHAnsi" w:hAnsiTheme="majorHAnsi" w:cstheme="majorHAnsi"/>
        </w:rPr>
        <w:t>sp</w:t>
      </w:r>
      <w:proofErr w:type="spellEnd"/>
      <w:r w:rsidR="00582906">
        <w:rPr>
          <w:rFonts w:asciiTheme="majorHAnsi" w:hAnsiTheme="majorHAnsi" w:cstheme="majorHAnsi"/>
        </w:rPr>
        <w:t xml:space="preserve">. </w:t>
      </w:r>
      <w:proofErr w:type="gramStart"/>
      <w:r w:rsidR="00582906">
        <w:rPr>
          <w:rFonts w:asciiTheme="majorHAnsi" w:hAnsiTheme="majorHAnsi" w:cstheme="majorHAnsi"/>
        </w:rPr>
        <w:t>chez</w:t>
      </w:r>
      <w:proofErr w:type="gramEnd"/>
      <w:r w:rsidR="00582906">
        <w:rPr>
          <w:rFonts w:asciiTheme="majorHAnsi" w:hAnsiTheme="majorHAnsi" w:cstheme="majorHAnsi"/>
        </w:rPr>
        <w:t xml:space="preserve"> l’omble de fontaine (</w:t>
      </w:r>
      <w:proofErr w:type="spellStart"/>
      <w:r w:rsidR="00582906" w:rsidRPr="00582906">
        <w:rPr>
          <w:rFonts w:asciiTheme="majorHAnsi" w:hAnsiTheme="majorHAnsi" w:cstheme="majorHAnsi"/>
          <w:i/>
          <w:iCs/>
        </w:rPr>
        <w:t>Salvelinus</w:t>
      </w:r>
      <w:proofErr w:type="spellEnd"/>
      <w:r w:rsidR="00582906" w:rsidRPr="00582906">
        <w:rPr>
          <w:rFonts w:asciiTheme="majorHAnsi" w:hAnsiTheme="majorHAnsi" w:cstheme="majorHAnsi"/>
          <w:i/>
          <w:iCs/>
        </w:rPr>
        <w:t xml:space="preserve"> </w:t>
      </w:r>
      <w:proofErr w:type="spellStart"/>
      <w:r w:rsidR="00582906" w:rsidRPr="00582906">
        <w:rPr>
          <w:rFonts w:asciiTheme="majorHAnsi" w:hAnsiTheme="majorHAnsi" w:cstheme="majorHAnsi"/>
          <w:i/>
          <w:iCs/>
        </w:rPr>
        <w:t>fontinalis</w:t>
      </w:r>
      <w:proofErr w:type="spellEnd"/>
      <w:r w:rsidR="00582906" w:rsidRPr="00582906">
        <w:rPr>
          <w:rFonts w:asciiTheme="majorHAnsi" w:hAnsiTheme="majorHAnsi" w:cstheme="majorHAnsi"/>
        </w:rPr>
        <w:t>).</w:t>
      </w:r>
      <w:r w:rsidR="00C63044">
        <w:rPr>
          <w:rFonts w:asciiTheme="majorHAnsi" w:hAnsiTheme="majorHAnsi" w:cstheme="majorHAnsi"/>
        </w:rPr>
        <w:t xml:space="preserve"> </w:t>
      </w:r>
      <w:r w:rsidRPr="00A524AA">
        <w:rPr>
          <w:rFonts w:asciiTheme="majorHAnsi" w:hAnsiTheme="majorHAnsi" w:cstheme="majorHAnsi"/>
        </w:rPr>
        <w:t xml:space="preserve">Plusieurs autres critères sont reconnus </w:t>
      </w:r>
      <w:r w:rsidR="00AE196B">
        <w:rPr>
          <w:rFonts w:asciiTheme="majorHAnsi" w:hAnsiTheme="majorHAnsi" w:cstheme="majorHAnsi"/>
        </w:rPr>
        <w:t>moteurs d’influence</w:t>
      </w:r>
      <w:r w:rsidRPr="00A524AA">
        <w:rPr>
          <w:rFonts w:asciiTheme="majorHAnsi" w:hAnsiTheme="majorHAnsi" w:cstheme="majorHAnsi"/>
        </w:rPr>
        <w:t xml:space="preserve"> sur les paramètres d'infection (prévalence, intensité et abondance) de</w:t>
      </w:r>
      <w:r w:rsidR="00AE196B">
        <w:rPr>
          <w:rFonts w:asciiTheme="majorHAnsi" w:hAnsiTheme="majorHAnsi" w:cstheme="majorHAnsi"/>
        </w:rPr>
        <w:t xml:space="preserve"> la maladie du</w:t>
      </w:r>
      <w:r w:rsidRPr="00A524AA">
        <w:rPr>
          <w:rFonts w:asciiTheme="majorHAnsi" w:hAnsiTheme="majorHAnsi" w:cstheme="majorHAnsi"/>
        </w:rPr>
        <w:t xml:space="preserve"> point noir. Par exemple, la classe de taille et l'âge influencent de manière significative la charge parasitaire chez </w:t>
      </w:r>
      <w:r w:rsidRPr="00A524AA">
        <w:rPr>
          <w:rFonts w:asciiTheme="majorHAnsi" w:hAnsiTheme="majorHAnsi" w:cstheme="majorHAnsi"/>
          <w:i/>
          <w:iCs/>
        </w:rPr>
        <w:t xml:space="preserve">L. </w:t>
      </w:r>
      <w:proofErr w:type="spellStart"/>
      <w:r w:rsidRPr="00A524AA">
        <w:rPr>
          <w:rFonts w:asciiTheme="majorHAnsi" w:hAnsiTheme="majorHAnsi" w:cstheme="majorHAnsi"/>
          <w:i/>
          <w:iCs/>
        </w:rPr>
        <w:t>macrochirus</w:t>
      </w:r>
      <w:proofErr w:type="spellEnd"/>
      <w:r w:rsidR="00AE196B">
        <w:rPr>
          <w:rFonts w:asciiTheme="majorHAnsi" w:hAnsiTheme="majorHAnsi" w:cstheme="majorHAnsi"/>
        </w:rPr>
        <w:t xml:space="preserve">, </w:t>
      </w:r>
      <w:r w:rsidRPr="00A524AA">
        <w:rPr>
          <w:rFonts w:asciiTheme="majorHAnsi" w:hAnsiTheme="majorHAnsi" w:cstheme="majorHAnsi"/>
        </w:rPr>
        <w:t xml:space="preserve">mais il ne semble pas y avoir de différence d'infection entre les </w:t>
      </w:r>
      <w:r w:rsidRPr="00A524AA">
        <w:rPr>
          <w:rFonts w:asciiTheme="majorHAnsi" w:hAnsiTheme="majorHAnsi" w:cstheme="majorHAnsi"/>
        </w:rPr>
        <w:lastRenderedPageBreak/>
        <w:t>deux sexes</w:t>
      </w:r>
      <w:r w:rsidR="00AE196B">
        <w:rPr>
          <w:rFonts w:asciiTheme="majorHAnsi" w:hAnsiTheme="majorHAnsi" w:cstheme="majorHAnsi"/>
        </w:rPr>
        <w:t xml:space="preserve"> </w:t>
      </w:r>
      <w:r w:rsidR="00AE196B" w:rsidRPr="00AE196B">
        <w:rPr>
          <w:rFonts w:asciiTheme="majorHAnsi" w:hAnsiTheme="majorHAnsi" w:cstheme="majorHAnsi"/>
        </w:rPr>
        <w:fldChar w:fldCharType="begin"/>
      </w:r>
      <w:r w:rsidR="00AE196B" w:rsidRPr="00AE196B">
        <w:rPr>
          <w:rFonts w:asciiTheme="majorHAnsi" w:hAnsiTheme="majorHAnsi" w:cstheme="majorHAnsi"/>
        </w:rPr>
        <w:instrText xml:space="preserve"> ADDIN ZOTERO_ITEM CSL_CITATION {"citationID":"uDuMIrSX","properties":{"formattedCitation":"(Lemly &amp; Esch, 1984a)","plainCitation":"(Lemly &amp; Esch, 1984a)","noteIndex":0},"citationItems":[{"id":1666,"uris":["http://zotero.org/groups/2585270/items/T27IWLUZ"],"itemData":{"id":1666,"type":"article-journal","abstract":"Prevalence and intensity of Uvulifer ambloplitis were monitored in a population of juvenile bluegill sunfish, Lepomis macrochirus, and largemouth bass, Micropterus salmoides, from March 1979 through November 1982. Prevalence of U. ambloplitis in bluegill did not drop below 50% for any month and often reached 100%, with intensities ranging from 1 to 269 cysts per fish. Significant differences occurred in the intensity between size classes of bluegill, but not between sexes. Prevalence of cysts in largemouth bass did not exceed 26% and the intensity did not exceed 12 cysts per fish. The frequency distribution of U. ambloplitis in bluegill closely fit the negative binomial model. Recruitment of U. ambloplitis by caged bluegill began in May and ended in September, with maximum recruitment occurring in July. Both the prevalence and intensity of U. ambloplitis were exceptionally high in bluegill in the present study as compared with other locations. This may be due to the breeding behavior of the definitive host and population biology of the snail intermediate host combining to maximize parasite transmission and recruitment. Seasonal changes in the degree of overdispersion of U. ambloplitis suggest that parasite-related mortality of bluegill occurs during the winter.","container-title":"The Journal of Parasitology","DOI":"10.2307/3281394","ISSN":"0022-3395","issue":"4","note":"publisher: [The American Society of Parasitologists, Allen Press]","page":"466-474","source":"JSTOR","title":"Population Biology of the Trematode Uvulifer ambloplitis (Hughes, 1927) in Juvenile Bluegill Sunfish, Lepomis macrochirus, and Largemouth Bass, Micropterus salmoides","volume":"70","author":[{"family":"Lemly","given":"A. Dennis"},{"family":"Esch","given":"Gerald W."}],"issued":{"date-parts":[["1984"]]}}}],"schema":"https://github.com/citation-style-language/schema/raw/master/csl-citation.json"} </w:instrText>
      </w:r>
      <w:r w:rsidR="00AE196B" w:rsidRPr="00AE196B">
        <w:rPr>
          <w:rFonts w:asciiTheme="majorHAnsi" w:hAnsiTheme="majorHAnsi" w:cstheme="majorHAnsi"/>
        </w:rPr>
        <w:fldChar w:fldCharType="separate"/>
      </w:r>
      <w:r w:rsidR="00AE196B" w:rsidRPr="00AE196B">
        <w:rPr>
          <w:rFonts w:asciiTheme="majorHAnsi" w:hAnsiTheme="majorHAnsi" w:cstheme="majorHAnsi"/>
          <w:noProof/>
        </w:rPr>
        <w:t>(Lemly &amp; Esch, 1984a)</w:t>
      </w:r>
      <w:r w:rsidR="00AE196B" w:rsidRPr="00AE196B">
        <w:rPr>
          <w:rFonts w:asciiTheme="majorHAnsi" w:hAnsiTheme="majorHAnsi" w:cstheme="majorHAnsi"/>
        </w:rPr>
        <w:fldChar w:fldCharType="end"/>
      </w:r>
      <w:r w:rsidRPr="00AE196B">
        <w:rPr>
          <w:rFonts w:asciiTheme="majorHAnsi" w:hAnsiTheme="majorHAnsi" w:cstheme="majorHAnsi"/>
        </w:rPr>
        <w:t>.</w:t>
      </w:r>
      <w:r w:rsidRPr="00A524AA">
        <w:rPr>
          <w:rFonts w:asciiTheme="majorHAnsi" w:hAnsiTheme="majorHAnsi" w:cstheme="majorHAnsi"/>
        </w:rPr>
        <w:t xml:space="preserve"> En effet, ces parasites survivent à l'hiver</w:t>
      </w:r>
      <w:r w:rsidR="00AE196B">
        <w:rPr>
          <w:rFonts w:asciiTheme="majorHAnsi" w:hAnsiTheme="majorHAnsi" w:cstheme="majorHAnsi"/>
        </w:rPr>
        <w:t xml:space="preserve"> dans leur stade dormant </w:t>
      </w:r>
      <w:r w:rsidRPr="00A524AA">
        <w:rPr>
          <w:rFonts w:asciiTheme="majorHAnsi" w:hAnsiTheme="majorHAnsi" w:cstheme="majorHAnsi"/>
        </w:rPr>
        <w:t xml:space="preserve"> et viv</w:t>
      </w:r>
      <w:r w:rsidR="00AE196B">
        <w:rPr>
          <w:rFonts w:asciiTheme="majorHAnsi" w:hAnsiTheme="majorHAnsi" w:cstheme="majorHAnsi"/>
        </w:rPr>
        <w:t>ent</w:t>
      </w:r>
      <w:r w:rsidRPr="00A524AA">
        <w:rPr>
          <w:rFonts w:asciiTheme="majorHAnsi" w:hAnsiTheme="majorHAnsi" w:cstheme="majorHAnsi"/>
        </w:rPr>
        <w:t xml:space="preserve"> plusieurs années</w:t>
      </w:r>
      <w:r w:rsidR="00AE196B">
        <w:rPr>
          <w:rFonts w:asciiTheme="majorHAnsi" w:hAnsiTheme="majorHAnsi" w:cstheme="majorHAnsi"/>
        </w:rPr>
        <w:t xml:space="preserve"> </w:t>
      </w:r>
      <w:r w:rsidR="00AE196B" w:rsidRPr="00AE196B">
        <w:rPr>
          <w:rFonts w:asciiTheme="majorHAnsi" w:hAnsiTheme="majorHAnsi" w:cstheme="majorHAnsi"/>
        </w:rPr>
        <w:fldChar w:fldCharType="begin"/>
      </w:r>
      <w:r w:rsidR="00AE196B" w:rsidRPr="00AE196B">
        <w:rPr>
          <w:rFonts w:asciiTheme="majorHAnsi" w:hAnsiTheme="majorHAnsi" w:cstheme="majorHAnsi"/>
        </w:rPr>
        <w:instrText xml:space="preserve"> ADDIN ZOTERO_ITEM CSL_CITATION {"citationID":"ThPXmbT6","properties":{"formattedCitation":"(Fischthal, 1949)","plainCitation":"(Fischthal, 1949)","noteIndex":0},"citationItems":[{"id":2264,"uris":["http://zotero.org/groups/2585270/items/2NYJICWA"],"itemData":{"id":2264,"type":"article-journal","abstract":"Thirty fish of four species, all infested with \" yellow grub \" (Clinostomum marginatum metacercariae) and 14 of them with \" black grub \" (Neascus spp. metacercariae), were tagged and their skin cysts counted-and individually recorded on outline drawings in October 1944. Six months later the fish were removed from the hatchery raceway where they had been maintained during the experiment, and it...","container-title":"Journal of Parasitology","ISSN":"0022-3395","issue":"2","language":"English","page":"191-192","source":"www.cabdirect.org","title":"The over-wintering of black grubs and yellow grubs in fish.","volume":"35","author":[{"family":"Fischthal","given":"J. H."}],"issued":{"date-parts":[["1949"]]}}}],"schema":"https://github.com/citation-style-language/schema/raw/master/csl-citation.json"} </w:instrText>
      </w:r>
      <w:r w:rsidR="00AE196B" w:rsidRPr="00AE196B">
        <w:rPr>
          <w:rFonts w:asciiTheme="majorHAnsi" w:hAnsiTheme="majorHAnsi" w:cstheme="majorHAnsi"/>
        </w:rPr>
        <w:fldChar w:fldCharType="separate"/>
      </w:r>
      <w:r w:rsidR="00AE196B" w:rsidRPr="00AE196B">
        <w:rPr>
          <w:rFonts w:asciiTheme="majorHAnsi" w:hAnsiTheme="majorHAnsi" w:cstheme="majorHAnsi"/>
          <w:noProof/>
        </w:rPr>
        <w:t>(Fischthal, 1949)</w:t>
      </w:r>
      <w:r w:rsidR="00AE196B" w:rsidRPr="00AE196B">
        <w:rPr>
          <w:rFonts w:asciiTheme="majorHAnsi" w:hAnsiTheme="majorHAnsi" w:cstheme="majorHAnsi"/>
        </w:rPr>
        <w:fldChar w:fldCharType="end"/>
      </w:r>
      <w:r w:rsidRPr="00AE196B">
        <w:rPr>
          <w:rFonts w:asciiTheme="majorHAnsi" w:hAnsiTheme="majorHAnsi" w:cstheme="majorHAnsi"/>
        </w:rPr>
        <w:t>,</w:t>
      </w:r>
      <w:r w:rsidRPr="00A524AA">
        <w:rPr>
          <w:rFonts w:asciiTheme="majorHAnsi" w:hAnsiTheme="majorHAnsi" w:cstheme="majorHAnsi"/>
        </w:rPr>
        <w:t xml:space="preserve"> s'accumulant ainsi sur les poissons tout au long de leur vie afin de maximiser leur chance d'être transmis à l'hôte définitif. Notamment, la métacercaire d'</w:t>
      </w:r>
      <w:r w:rsidRPr="00A524AA">
        <w:rPr>
          <w:rFonts w:asciiTheme="majorHAnsi" w:hAnsiTheme="majorHAnsi" w:cstheme="majorHAnsi"/>
          <w:i/>
          <w:iCs/>
        </w:rPr>
        <w:t xml:space="preserve">U. </w:t>
      </w:r>
      <w:proofErr w:type="spellStart"/>
      <w:r w:rsidRPr="00A524AA">
        <w:rPr>
          <w:rFonts w:asciiTheme="majorHAnsi" w:hAnsiTheme="majorHAnsi" w:cstheme="majorHAnsi"/>
          <w:i/>
          <w:iCs/>
        </w:rPr>
        <w:t>ambloplitis</w:t>
      </w:r>
      <w:proofErr w:type="spellEnd"/>
      <w:r w:rsidRPr="00A524AA">
        <w:rPr>
          <w:rFonts w:asciiTheme="majorHAnsi" w:hAnsiTheme="majorHAnsi" w:cstheme="majorHAnsi"/>
          <w:i/>
          <w:iCs/>
        </w:rPr>
        <w:t xml:space="preserve"> </w:t>
      </w:r>
      <w:r w:rsidRPr="00A524AA">
        <w:rPr>
          <w:rFonts w:asciiTheme="majorHAnsi" w:hAnsiTheme="majorHAnsi" w:cstheme="majorHAnsi"/>
        </w:rPr>
        <w:t xml:space="preserve">peut vivre plus de quatre ans chez </w:t>
      </w:r>
      <w:r w:rsidRPr="00A524AA">
        <w:rPr>
          <w:rFonts w:asciiTheme="majorHAnsi" w:hAnsiTheme="majorHAnsi" w:cstheme="majorHAnsi"/>
          <w:i/>
          <w:iCs/>
        </w:rPr>
        <w:t xml:space="preserve">L. </w:t>
      </w:r>
      <w:proofErr w:type="spellStart"/>
      <w:r w:rsidRPr="00A524AA">
        <w:rPr>
          <w:rFonts w:asciiTheme="majorHAnsi" w:hAnsiTheme="majorHAnsi" w:cstheme="majorHAnsi"/>
          <w:i/>
          <w:iCs/>
        </w:rPr>
        <w:t>macrochirus</w:t>
      </w:r>
      <w:proofErr w:type="spellEnd"/>
      <w:r w:rsidRPr="00A524AA">
        <w:rPr>
          <w:rFonts w:asciiTheme="majorHAnsi" w:hAnsiTheme="majorHAnsi" w:cstheme="majorHAnsi"/>
        </w:rPr>
        <w:t xml:space="preserve"> (Hoffman et </w:t>
      </w:r>
      <w:proofErr w:type="spellStart"/>
      <w:r w:rsidRPr="00A524AA">
        <w:rPr>
          <w:rFonts w:asciiTheme="majorHAnsi" w:hAnsiTheme="majorHAnsi" w:cstheme="majorHAnsi"/>
        </w:rPr>
        <w:t>Putz</w:t>
      </w:r>
      <w:proofErr w:type="spellEnd"/>
      <w:r w:rsidRPr="00A524AA">
        <w:rPr>
          <w:rFonts w:asciiTheme="majorHAnsi" w:hAnsiTheme="majorHAnsi" w:cstheme="majorHAnsi"/>
        </w:rPr>
        <w:t>, 1965).</w:t>
      </w:r>
    </w:p>
    <w:p w14:paraId="4FA52BBD" w14:textId="77777777" w:rsidR="007E1082" w:rsidRPr="008A1BEC" w:rsidRDefault="007E1082" w:rsidP="00C63044">
      <w:pPr>
        <w:spacing w:line="360" w:lineRule="auto"/>
        <w:jc w:val="both"/>
        <w:rPr>
          <w:rFonts w:asciiTheme="majorHAnsi" w:hAnsiTheme="majorHAnsi" w:cstheme="majorHAnsi"/>
        </w:rPr>
      </w:pPr>
    </w:p>
    <w:p w14:paraId="49BD443D" w14:textId="1631100C" w:rsidR="003D7A8B" w:rsidRDefault="00A524AA" w:rsidP="003D7A8B">
      <w:pPr>
        <w:spacing w:line="360" w:lineRule="auto"/>
        <w:ind w:firstLine="708"/>
        <w:jc w:val="both"/>
        <w:rPr>
          <w:rFonts w:asciiTheme="majorHAnsi" w:hAnsiTheme="majorHAnsi" w:cstheme="majorHAnsi"/>
        </w:rPr>
      </w:pPr>
      <w:r w:rsidRPr="00A524AA">
        <w:rPr>
          <w:rFonts w:asciiTheme="majorHAnsi" w:hAnsiTheme="majorHAnsi" w:cstheme="majorHAnsi"/>
        </w:rPr>
        <w:t>Bien</w:t>
      </w:r>
      <w:r w:rsidR="00AA78A9">
        <w:rPr>
          <w:rFonts w:asciiTheme="majorHAnsi" w:hAnsiTheme="majorHAnsi" w:cstheme="majorHAnsi"/>
        </w:rPr>
        <w:t xml:space="preserve"> que cette maladie est généralement considérée bénigne </w:t>
      </w:r>
      <w:r w:rsidR="00AA78A9">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JFfkinOs","properties":{"formattedCitation":"(Paradis &amp; Chapleau, 1994; Vaughan &amp; Coble, 1975)","plainCitation":"(Paradis &amp; Chapleau, 1994; Vaughan &amp; Coble, 1975)","dontUpdate":true,"noteIndex":0},"citationItems":[{"id":7854,"uris":["http://zotero.org/groups/2585270/items/KRYKC3I4"],"itemData":{"id":7854,"type":"article-journal","abstract":"The purpose of this study was to quantify the effects of the black spot disease on growth, health, and fecundity of the fish and to define predictive parameters related to the infestation. Cyprinids belonging to the Phoxinus complex (P. eos, P. eos × P. neogaeus) of Lake Fortune (Gatineau Park, Québec, Canada) were sampled periodically between June and September 1992. The highest intensity of infestation was encountered in September (0–216 black spots; , SD = 26.0). Our results indicate that: (i) the condition index of the Phoxinus complex and the gonadosomatic index in females are not affected by the level of infestation; (ii) age is a better predictive parameter of the number of black spots than total length; (iii) fins are significantly more infested than the body; and (iv) infestation occurs mainly between June and September. Our results suggest that the black spot disease does not influence the biology of fish belonging to the Phoxinus complex, even in instances of severe infestation.","container-title":"Canadian Journal of Zoology","DOI":"10.1139/z94-214","ISSN":"0008-4301","issue":"9","journalAbbreviation":"Can. J. Zool.","note":"publisher: NRC Research Press","page":"1611-1615","source":"cdnsciencepub.com (Atypon)","title":"Impact de la maladie des points noirs sur la biologie du complexe Phoxinus (Cyprinidae) du lac Fortune, Québec","volume":"72","author":[{"family":"Paradis","given":"Anne Reine"},{"family":"Chapleau","given":"François"}],"issued":{"date-parts":[["1994",9]]}}},{"id":2260,"uris":["http://zotero.org/groups/2585270/items/IDXWHPSL"],"itemData":{"id":2260,"type":"article-journal","abstract":"Vulnerability to predation, resistance to high temperature, weight-length relationships, and fecundity were compared for fish with and without or with light and heavy infestations of three ectoparasites. The fish and parasites were fathead minnow (Pimephales promelas) with anchor worm (Lernaea cyprinaceae); brook trout (Salvelinus fontinalis) with gill lice (Salmincola edwardsii); and yellow perch (Perca flavescens) with black-spot (Neascus of Crassiphiala bulboglossa). The only sublethal effect found was that of gill lice, which reduced resistance of brook trout to high temperature. None of the three ectoparasites increased vulnerability offish to predation by piscivorous fish.","container-title":"Journal of Fish Biology","DOI":"10.1111/j.1095-8649.1975.tb04601.x","ISSN":"1095-8649","issue":"3","language":"en","note":"_eprint: https://onlinelibrary.wiley.com/doi/pdf/10.1111/j.1095-8649.1975.tb04601.x","page":"283-294","source":"Wiley Online Library","title":"Sublethal effects of three ectoparasites on fish","volume":"7","author":[{"family":"Vaughan","given":"Gene E."},{"family":"Coble","given":"Daniel W."}],"issued":{"date-parts":[["1975"]]}}}],"schema":"https://github.com/citation-style-language/schema/raw/master/csl-citation.json"} </w:instrText>
      </w:r>
      <w:r w:rsidR="00AA78A9">
        <w:rPr>
          <w:rFonts w:asciiTheme="majorHAnsi" w:hAnsiTheme="majorHAnsi" w:cstheme="majorHAnsi"/>
        </w:rPr>
        <w:fldChar w:fldCharType="separate"/>
      </w:r>
      <w:r w:rsidR="001853B7">
        <w:rPr>
          <w:rFonts w:asciiTheme="majorHAnsi" w:hAnsiTheme="majorHAnsi" w:cstheme="majorHAnsi"/>
          <w:noProof/>
        </w:rPr>
        <w:t>(e.g. Paradis &amp; Chapleau, 1994; Vaughan &amp; Coble, 1975)</w:t>
      </w:r>
      <w:r w:rsidR="00AA78A9">
        <w:rPr>
          <w:rFonts w:asciiTheme="majorHAnsi" w:hAnsiTheme="majorHAnsi" w:cstheme="majorHAnsi"/>
        </w:rPr>
        <w:fldChar w:fldCharType="end"/>
      </w:r>
      <w:r w:rsidRPr="00A524AA">
        <w:rPr>
          <w:rFonts w:asciiTheme="majorHAnsi" w:hAnsiTheme="majorHAnsi" w:cstheme="majorHAnsi"/>
        </w:rPr>
        <w:t xml:space="preserve">, </w:t>
      </w:r>
      <w:r w:rsidR="00AE196B">
        <w:rPr>
          <w:rFonts w:asciiTheme="majorHAnsi" w:hAnsiTheme="majorHAnsi" w:cstheme="majorHAnsi"/>
        </w:rPr>
        <w:t>ces trématodes</w:t>
      </w:r>
      <w:r w:rsidRPr="00A524AA">
        <w:rPr>
          <w:rFonts w:asciiTheme="majorHAnsi" w:hAnsiTheme="majorHAnsi" w:cstheme="majorHAnsi"/>
        </w:rPr>
        <w:t xml:space="preserve"> peuvent avoir un</w:t>
      </w:r>
      <w:r w:rsidR="00DD62F3">
        <w:rPr>
          <w:rFonts w:asciiTheme="majorHAnsi" w:hAnsiTheme="majorHAnsi" w:cstheme="majorHAnsi"/>
        </w:rPr>
        <w:t xml:space="preserve"> certain</w:t>
      </w:r>
      <w:r w:rsidRPr="00A524AA">
        <w:rPr>
          <w:rFonts w:asciiTheme="majorHAnsi" w:hAnsiTheme="majorHAnsi" w:cstheme="majorHAnsi"/>
        </w:rPr>
        <w:t xml:space="preserve"> impact sur la structure des populations et les fonctions physiologiques des poissons.</w:t>
      </w:r>
      <w:r w:rsidR="00AE196B">
        <w:rPr>
          <w:rFonts w:asciiTheme="majorHAnsi" w:hAnsiTheme="majorHAnsi" w:cstheme="majorHAnsi"/>
        </w:rPr>
        <w:t xml:space="preserve"> </w:t>
      </w:r>
      <w:r w:rsidR="00AE196B">
        <w:rPr>
          <w:rFonts w:asciiTheme="majorHAnsi" w:hAnsiTheme="majorHAnsi" w:cstheme="majorHAnsi"/>
        </w:rPr>
        <w:fldChar w:fldCharType="begin"/>
      </w:r>
      <w:r w:rsidR="001065D8">
        <w:rPr>
          <w:rFonts w:asciiTheme="majorHAnsi" w:hAnsiTheme="majorHAnsi" w:cstheme="majorHAnsi"/>
        </w:rPr>
        <w:instrText xml:space="preserve"> ADDIN ZOTERO_ITEM CSL_CITATION {"citationID":"BUspTED4","properties":{"formattedCitation":"(Hoffman, 1956; Krull, 1934)","plainCitation":"(Hoffman, 1956; Krull, 1934)","dontUpdate":true,"noteIndex":0},"citationItems":[{"id":2227,"uris":["http://zotero.org/groups/2585270/items/UGCT3IM8"],"itemData":{"id":2227,"type":"article-journal","container-title":"The Journal of Parasitology","DOI":"10.2307/3274528","ISSN":"0022-3395","issue":"4","note":"publisher: [The American Society of Parasitologists, Allen Press]","page":"435-444","source":"JSTOR","title":"The Life Cycle of Crassiphiala bulboglossa (Trematoda: Strigeida). Development of the Metacercaria and Cyst, and Effect on the Fish Hosts","title-short":"The Life Cycle of Crassiphiala bulboglossa (Trematoda","volume":"42","author":[{"family":"Hoffman","given":"Glenn L."}],"issued":{"date-parts":[["1956"]]}}},{"id":2228,"uris":["http://zotero.org/groups/2585270/items/E3V63Q94"],"itemData":{"id":2228,"type":"article-journal","container-title":"Copeia","DOI":"10.2307/1435795","ISSN":"0045-8511","issue":"2","note":"publisher: [American Society of Ichthyologists and Herpetologists (ASIH), Allen Press]","page":"69-73","source":"JSTOR","title":"Cercaria bessiae Cort and Brooks, 1928, an Injurious Parasite of Fish","volume":"1934","author":[{"family":"Krull","given":"Wendell H."}],"issued":{"date-parts":[["1934"]]}}}],"schema":"https://github.com/citation-style-language/schema/raw/master/csl-citation.json"} </w:instrText>
      </w:r>
      <w:r w:rsidR="00AE196B">
        <w:rPr>
          <w:rFonts w:asciiTheme="majorHAnsi" w:hAnsiTheme="majorHAnsi" w:cstheme="majorHAnsi"/>
        </w:rPr>
        <w:fldChar w:fldCharType="separate"/>
      </w:r>
      <w:r w:rsidR="00AE196B">
        <w:rPr>
          <w:rFonts w:asciiTheme="majorHAnsi" w:hAnsiTheme="majorHAnsi" w:cstheme="majorHAnsi"/>
          <w:noProof/>
        </w:rPr>
        <w:t>Hoffman (1956) et Krull (1934)</w:t>
      </w:r>
      <w:r w:rsidR="00AE196B">
        <w:rPr>
          <w:rFonts w:asciiTheme="majorHAnsi" w:hAnsiTheme="majorHAnsi" w:cstheme="majorHAnsi"/>
        </w:rPr>
        <w:fldChar w:fldCharType="end"/>
      </w:r>
      <w:r w:rsidRPr="00A524AA">
        <w:rPr>
          <w:rFonts w:asciiTheme="majorHAnsi" w:hAnsiTheme="majorHAnsi" w:cstheme="majorHAnsi"/>
        </w:rPr>
        <w:t xml:space="preserve"> ont montré par des expérimentations en laboratoire que de fort</w:t>
      </w:r>
      <w:r w:rsidR="00AE196B">
        <w:rPr>
          <w:rFonts w:asciiTheme="majorHAnsi" w:hAnsiTheme="majorHAnsi" w:cstheme="majorHAnsi"/>
        </w:rPr>
        <w:t xml:space="preserve">es intensités </w:t>
      </w:r>
      <w:r w:rsidRPr="00A524AA">
        <w:rPr>
          <w:rFonts w:asciiTheme="majorHAnsi" w:hAnsiTheme="majorHAnsi" w:cstheme="majorHAnsi"/>
        </w:rPr>
        <w:t>d'infection peuvent causer la mort chez plusieurs espèces poissons</w:t>
      </w:r>
      <w:r w:rsidR="00AE196B">
        <w:rPr>
          <w:rFonts w:asciiTheme="majorHAnsi" w:hAnsiTheme="majorHAnsi" w:cstheme="majorHAnsi"/>
        </w:rPr>
        <w:t>. Toutefois,</w:t>
      </w:r>
      <w:r w:rsidRPr="00A524AA">
        <w:rPr>
          <w:rFonts w:asciiTheme="majorHAnsi" w:hAnsiTheme="majorHAnsi" w:cstheme="majorHAnsi"/>
        </w:rPr>
        <w:t xml:space="preserve"> </w:t>
      </w:r>
      <w:r w:rsidR="00C63044">
        <w:rPr>
          <w:rFonts w:asciiTheme="majorHAnsi" w:hAnsiTheme="majorHAnsi" w:cstheme="majorHAnsi"/>
        </w:rPr>
        <w:t xml:space="preserve">une pareille magnitude d’infection dans un aussi court laps de temps </w:t>
      </w:r>
      <w:r w:rsidRPr="00A524AA">
        <w:rPr>
          <w:rFonts w:asciiTheme="majorHAnsi" w:hAnsiTheme="majorHAnsi" w:cstheme="majorHAnsi"/>
        </w:rPr>
        <w:t xml:space="preserve">semble improbable en nature. </w:t>
      </w:r>
      <w:r w:rsidR="007E4C00">
        <w:rPr>
          <w:rFonts w:asciiTheme="majorHAnsi" w:hAnsiTheme="majorHAnsi" w:cstheme="majorHAnsi"/>
        </w:rPr>
        <w:t>D’autres soulèvent que l’infection pourrait être plus létale chez les individus dans leurs mois de croissance (âge 0+)</w:t>
      </w:r>
      <w:r w:rsidR="007E4C00">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tCZinmZT","properties":{"formattedCitation":"(Lucky, 1970)","plainCitation":"(Lucky, 1970)","noteIndex":0},"citationItems":[{"id":8492,"uris":["http://zotero.org/groups/2585270/items/DI4CS3CT"],"itemData":{"id":8492,"type":"article-journal","container-title":"Acta Vet Brno (Suppl)","page":"51-66","source":"cir.nii.ac.jp","title":"Pathological changes with posthodiplostomosis of fish fry","volume":"1","author":[{"family":"Lucky","given":"Z"}],"issued":{"date-parts":[["1970"]]}}}],"schema":"https://github.com/citation-style-language/schema/raw/master/csl-citation.json"} </w:instrText>
      </w:r>
      <w:r w:rsidR="007E4C00">
        <w:rPr>
          <w:rFonts w:asciiTheme="majorHAnsi" w:hAnsiTheme="majorHAnsi" w:cstheme="majorHAnsi"/>
        </w:rPr>
        <w:fldChar w:fldCharType="separate"/>
      </w:r>
      <w:r w:rsidR="007E4C00">
        <w:rPr>
          <w:rFonts w:asciiTheme="majorHAnsi" w:hAnsiTheme="majorHAnsi" w:cstheme="majorHAnsi"/>
          <w:noProof/>
        </w:rPr>
        <w:t>(Lucky, 1970)</w:t>
      </w:r>
      <w:r w:rsidR="007E4C00">
        <w:rPr>
          <w:rFonts w:asciiTheme="majorHAnsi" w:hAnsiTheme="majorHAnsi" w:cstheme="majorHAnsi"/>
        </w:rPr>
        <w:fldChar w:fldCharType="end"/>
      </w:r>
      <w:r w:rsidR="007E4C00">
        <w:rPr>
          <w:rFonts w:asciiTheme="majorHAnsi" w:hAnsiTheme="majorHAnsi" w:cstheme="majorHAnsi"/>
        </w:rPr>
        <w:t xml:space="preserve">. </w:t>
      </w:r>
      <w:r w:rsidR="005124B6">
        <w:rPr>
          <w:rFonts w:asciiTheme="majorHAnsi" w:hAnsiTheme="majorHAnsi" w:cstheme="majorHAnsi"/>
        </w:rPr>
        <w:t xml:space="preserve">En fait, la pénétration des cercaires sous la peau du poisson cause des lésions, avec perte de sang </w:t>
      </w:r>
      <w:r w:rsidR="005124B6">
        <w:rPr>
          <w:rFonts w:asciiTheme="majorHAnsi" w:hAnsiTheme="majorHAnsi" w:cstheme="majorHAnsi"/>
        </w:rPr>
        <w:fldChar w:fldCharType="begin"/>
      </w:r>
      <w:r w:rsidR="005124B6">
        <w:rPr>
          <w:rFonts w:asciiTheme="majorHAnsi" w:hAnsiTheme="majorHAnsi" w:cstheme="majorHAnsi"/>
        </w:rPr>
        <w:instrText xml:space="preserve"> ADDIN ZOTERO_ITEM CSL_CITATION {"citationID":"yqDmHlg5","properties":{"formattedCitation":"(Krull, 1934)","plainCitation":"(Krull, 1934)","noteIndex":0},"citationItems":[{"id":2228,"uris":["http://zotero.org/groups/2585270/items/E3V63Q94"],"itemData":{"id":2228,"type":"article-journal","container-title":"Copeia","DOI":"10.2307/1435795","ISSN":"0045-8511","issue":"2","note":"publisher: [American Society of Ichthyologists and Herpetologists (ASIH), Allen Press]","page":"69-73","source":"JSTOR","title":"Cercaria bessiae Cort and Brooks, 1928, an Injurious Parasite of Fish","volume":"1934","author":[{"family":"Krull","given":"Wendell H."}],"issued":{"date-parts":[["1934"]]}}}],"schema":"https://github.com/citation-style-language/schema/raw/master/csl-citation.json"} </w:instrText>
      </w:r>
      <w:r w:rsidR="005124B6">
        <w:rPr>
          <w:rFonts w:asciiTheme="majorHAnsi" w:hAnsiTheme="majorHAnsi" w:cstheme="majorHAnsi"/>
        </w:rPr>
        <w:fldChar w:fldCharType="separate"/>
      </w:r>
      <w:r w:rsidR="005124B6">
        <w:rPr>
          <w:rFonts w:asciiTheme="majorHAnsi" w:hAnsiTheme="majorHAnsi" w:cstheme="majorHAnsi"/>
          <w:noProof/>
        </w:rPr>
        <w:t>(Krull, 1934)</w:t>
      </w:r>
      <w:r w:rsidR="005124B6">
        <w:rPr>
          <w:rFonts w:asciiTheme="majorHAnsi" w:hAnsiTheme="majorHAnsi" w:cstheme="majorHAnsi"/>
        </w:rPr>
        <w:fldChar w:fldCharType="end"/>
      </w:r>
      <w:r w:rsidR="005124B6">
        <w:rPr>
          <w:rFonts w:asciiTheme="majorHAnsi" w:hAnsiTheme="majorHAnsi" w:cstheme="majorHAnsi"/>
        </w:rPr>
        <w:t xml:space="preserve">, qui peuvent faciliter l’établissement d’autres pathogènes </w:t>
      </w:r>
      <w:r w:rsidR="005124B6">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dgwiSGgp","properties":{"formattedCitation":"(Bush et al., 2001)","plainCitation":"(Bush et al., 2001)","noteIndex":0},"citationItems":[{"id":8441,"uris":["http://zotero.org/groups/2585270/items/9FRGPQNK"],"itemData":{"id":8441,"type":"article-journal","container-title":"Parasitology","journalAbbreviation":"Parasitology","source":"ResearchGate","title":"Parasitism: The Diversity and Ecology of Animal Parasites","title-short":"Parasitism","volume":"123","author":[{"family":"Bush","given":"Albert"},{"family":"Fernandez","given":"Jacqueline"},{"family":"Esch","given":"Gilbert"},{"family":"Seed","given":"J."}],"issued":{"date-parts":[["2001",1,1]]}}}],"schema":"https://github.com/citation-style-language/schema/raw/master/csl-citation.json"} </w:instrText>
      </w:r>
      <w:r w:rsidR="005124B6">
        <w:rPr>
          <w:rFonts w:asciiTheme="majorHAnsi" w:hAnsiTheme="majorHAnsi" w:cstheme="majorHAnsi"/>
        </w:rPr>
        <w:fldChar w:fldCharType="separate"/>
      </w:r>
      <w:r w:rsidR="005124B6">
        <w:rPr>
          <w:rFonts w:asciiTheme="majorHAnsi" w:hAnsiTheme="majorHAnsi" w:cstheme="majorHAnsi"/>
          <w:noProof/>
        </w:rPr>
        <w:t>(Bush et al., 2001)</w:t>
      </w:r>
      <w:r w:rsidR="005124B6">
        <w:rPr>
          <w:rFonts w:asciiTheme="majorHAnsi" w:hAnsiTheme="majorHAnsi" w:cstheme="majorHAnsi"/>
        </w:rPr>
        <w:fldChar w:fldCharType="end"/>
      </w:r>
      <w:r w:rsidR="005124B6">
        <w:rPr>
          <w:rFonts w:asciiTheme="majorHAnsi" w:hAnsiTheme="majorHAnsi" w:cstheme="majorHAnsi"/>
        </w:rPr>
        <w:t xml:space="preserve">. </w:t>
      </w:r>
      <w:r w:rsidR="00AE196B">
        <w:rPr>
          <w:rFonts w:asciiTheme="majorHAnsi" w:hAnsiTheme="majorHAnsi" w:cstheme="majorHAnsi"/>
        </w:rPr>
        <w:t>Cela étant dit, certaines évidences empiriques suggèrent que la maladie du point noir peut causer des changements physiologiques. Par exemple, l</w:t>
      </w:r>
      <w:r w:rsidRPr="00A524AA">
        <w:rPr>
          <w:rFonts w:asciiTheme="majorHAnsi" w:hAnsiTheme="majorHAnsi" w:cstheme="majorHAnsi"/>
        </w:rPr>
        <w:t xml:space="preserve">es crapets arlequin </w:t>
      </w:r>
      <w:r w:rsidRPr="00A524AA">
        <w:rPr>
          <w:rFonts w:asciiTheme="majorHAnsi" w:hAnsiTheme="majorHAnsi" w:cstheme="majorHAnsi"/>
          <w:i/>
          <w:iCs/>
        </w:rPr>
        <w:t>in situ</w:t>
      </w:r>
      <w:r w:rsidRPr="00A524AA">
        <w:rPr>
          <w:rFonts w:asciiTheme="majorHAnsi" w:hAnsiTheme="majorHAnsi" w:cstheme="majorHAnsi"/>
        </w:rPr>
        <w:t xml:space="preserve"> </w:t>
      </w:r>
      <w:r w:rsidR="00AE196B">
        <w:rPr>
          <w:rFonts w:asciiTheme="majorHAnsi" w:hAnsiTheme="majorHAnsi" w:cstheme="majorHAnsi"/>
        </w:rPr>
        <w:t>fortement</w:t>
      </w:r>
      <w:r w:rsidRPr="00A524AA">
        <w:rPr>
          <w:rFonts w:asciiTheme="majorHAnsi" w:hAnsiTheme="majorHAnsi" w:cstheme="majorHAnsi"/>
        </w:rPr>
        <w:t xml:space="preserve"> infectés semblent moins bien survivre à l'hiver que leurs congénères</w:t>
      </w:r>
      <w:r w:rsidR="001853B7">
        <w:rPr>
          <w:rFonts w:asciiTheme="majorHAnsi" w:hAnsiTheme="majorHAnsi" w:cstheme="majorHAnsi"/>
        </w:rPr>
        <w:t xml:space="preserve"> en raison d’une réduction de la concentration en lipides</w:t>
      </w:r>
      <w:r w:rsidR="00AE196B">
        <w:rPr>
          <w:rFonts w:asciiTheme="majorHAnsi" w:hAnsiTheme="majorHAnsi" w:cstheme="majorHAnsi"/>
        </w:rPr>
        <w:t xml:space="preserve"> </w:t>
      </w:r>
      <w:r w:rsidR="00AE196B">
        <w:rPr>
          <w:rFonts w:asciiTheme="majorHAnsi" w:hAnsiTheme="majorHAnsi" w:cstheme="majorHAnsi"/>
        </w:rPr>
        <w:fldChar w:fldCharType="begin"/>
      </w:r>
      <w:r w:rsidR="00AE196B">
        <w:rPr>
          <w:rFonts w:asciiTheme="majorHAnsi" w:hAnsiTheme="majorHAnsi" w:cstheme="majorHAnsi"/>
        </w:rPr>
        <w:instrText xml:space="preserve"> ADDIN ZOTERO_ITEM CSL_CITATION {"citationID":"qZUzdGh9","properties":{"formattedCitation":"(Lemly &amp; Esch, 1984a)","plainCitation":"(Lemly &amp; Esch, 1984a)","noteIndex":0},"citationItems":[{"id":1666,"uris":["http://zotero.org/groups/2585270/items/T27IWLUZ"],"itemData":{"id":1666,"type":"article-journal","abstract":"Prevalence and intensity of Uvulifer ambloplitis were monitored in a population of juvenile bluegill sunfish, Lepomis macrochirus, and largemouth bass, Micropterus salmoides, from March 1979 through November 1982. Prevalence of U. ambloplitis in bluegill did not drop below 50% for any month and often reached 100%, with intensities ranging from 1 to 269 cysts per fish. Significant differences occurred in the intensity between size classes of bluegill, but not between sexes. Prevalence of cysts in largemouth bass did not exceed 26% and the intensity did not exceed 12 cysts per fish. The frequency distribution of U. ambloplitis in bluegill closely fit the negative binomial model. Recruitment of U. ambloplitis by caged bluegill began in May and ended in September, with maximum recruitment occurring in July. Both the prevalence and intensity of U. ambloplitis were exceptionally high in bluegill in the present study as compared with other locations. This may be due to the breeding behavior of the definitive host and population biology of the snail intermediate host combining to maximize parasite transmission and recruitment. Seasonal changes in the degree of overdispersion of U. ambloplitis suggest that parasite-related mortality of bluegill occurs during the winter.","container-title":"The Journal of Parasitology","DOI":"10.2307/3281394","ISSN":"0022-3395","issue":"4","note":"publisher: [The American Society of Parasitologists, Allen Press]","page":"466-474","source":"JSTOR","title":"Population Biology of the Trematode Uvulifer ambloplitis (Hughes, 1927) in Juvenile Bluegill Sunfish, Lepomis macrochirus, and Largemouth Bass, Micropterus salmoides","volume":"70","author":[{"family":"Lemly","given":"A. Dennis"},{"family":"Esch","given":"Gerald W."}],"issued":{"date-parts":[["1984"]]}}}],"schema":"https://github.com/citation-style-language/schema/raw/master/csl-citation.json"} </w:instrText>
      </w:r>
      <w:r w:rsidR="00AE196B">
        <w:rPr>
          <w:rFonts w:asciiTheme="majorHAnsi" w:hAnsiTheme="majorHAnsi" w:cstheme="majorHAnsi"/>
        </w:rPr>
        <w:fldChar w:fldCharType="separate"/>
      </w:r>
      <w:r w:rsidR="00AE196B">
        <w:rPr>
          <w:rFonts w:asciiTheme="majorHAnsi" w:hAnsiTheme="majorHAnsi" w:cstheme="majorHAnsi"/>
          <w:noProof/>
        </w:rPr>
        <w:t>(Lemly &amp; Esch, 1984a)</w:t>
      </w:r>
      <w:r w:rsidR="00AE196B">
        <w:rPr>
          <w:rFonts w:asciiTheme="majorHAnsi" w:hAnsiTheme="majorHAnsi" w:cstheme="majorHAnsi"/>
        </w:rPr>
        <w:fldChar w:fldCharType="end"/>
      </w:r>
      <w:r w:rsidR="00AE196B">
        <w:rPr>
          <w:rFonts w:asciiTheme="majorHAnsi" w:hAnsiTheme="majorHAnsi" w:cstheme="majorHAnsi"/>
        </w:rPr>
        <w:t xml:space="preserve">. </w:t>
      </w:r>
      <w:r w:rsidR="00AE196B">
        <w:rPr>
          <w:rFonts w:asciiTheme="majorHAnsi" w:hAnsiTheme="majorHAnsi" w:cstheme="majorHAnsi"/>
        </w:rPr>
        <w:fldChar w:fldCharType="begin"/>
      </w:r>
      <w:r w:rsidR="001065D8">
        <w:rPr>
          <w:rFonts w:asciiTheme="majorHAnsi" w:hAnsiTheme="majorHAnsi" w:cstheme="majorHAnsi"/>
        </w:rPr>
        <w:instrText xml:space="preserve"> ADDIN ZOTERO_ITEM CSL_CITATION {"citationID":"TJOIXWLW","properties":{"formattedCitation":"(Harrison &amp; Hadley, 1982)","plainCitation":"(Harrison &amp; Hadley, 1982)","dontUpdate":true,"noteIndex":0},"citationItems":[{"id":2270,"uris":["http://zotero.org/groups/2585270/items/5RAVB5CT"],"itemData":{"id":2270,"type":"article-journal","abstract":"Transactions of the American Fisheries Society 1111: 106-109","container-title":"Transactions of the American Fisheries Society","DOI":"10.1577/1548-8659(1982)111&lt;106:peobdo&gt;2.0.co;2","ISSN":"0002-8487","language":"en","page":"106-109","source":"eurekamag.com","title":"Possible effects of black-spot disease on northern pike","volume":"1111","author":[{"family":"Harrison","given":"E. J."},{"family":"Hadley","given":"W. F."}],"issued":{"date-parts":[["1982",6,7]]}}}],"schema":"https://github.com/citation-style-language/schema/raw/master/csl-citation.json"} </w:instrText>
      </w:r>
      <w:r w:rsidR="00AE196B">
        <w:rPr>
          <w:rFonts w:asciiTheme="majorHAnsi" w:hAnsiTheme="majorHAnsi" w:cstheme="majorHAnsi"/>
        </w:rPr>
        <w:fldChar w:fldCharType="separate"/>
      </w:r>
      <w:r w:rsidR="00AE196B">
        <w:rPr>
          <w:rFonts w:asciiTheme="majorHAnsi" w:hAnsiTheme="majorHAnsi" w:cstheme="majorHAnsi"/>
          <w:noProof/>
        </w:rPr>
        <w:t>Harrison &amp; Hadley, (1982)</w:t>
      </w:r>
      <w:r w:rsidR="00AE196B">
        <w:rPr>
          <w:rFonts w:asciiTheme="majorHAnsi" w:hAnsiTheme="majorHAnsi" w:cstheme="majorHAnsi"/>
        </w:rPr>
        <w:fldChar w:fldCharType="end"/>
      </w:r>
      <w:r w:rsidRPr="00A524AA">
        <w:rPr>
          <w:rFonts w:asciiTheme="majorHAnsi" w:hAnsiTheme="majorHAnsi" w:cstheme="majorHAnsi"/>
        </w:rPr>
        <w:t xml:space="preserve"> ont </w:t>
      </w:r>
      <w:r w:rsidR="00AE196B">
        <w:rPr>
          <w:rFonts w:asciiTheme="majorHAnsi" w:hAnsiTheme="majorHAnsi" w:cstheme="majorHAnsi"/>
        </w:rPr>
        <w:t>également mentionné</w:t>
      </w:r>
      <w:r w:rsidRPr="00A524AA">
        <w:rPr>
          <w:rFonts w:asciiTheme="majorHAnsi" w:hAnsiTheme="majorHAnsi" w:cstheme="majorHAnsi"/>
        </w:rPr>
        <w:t xml:space="preserve"> que la maladie du point noir pourrait être corrélée à une diminution de la croissance et une augmentation de la mortalité chez le grand brochet</w:t>
      </w:r>
      <w:r w:rsidR="00AE196B">
        <w:rPr>
          <w:rFonts w:asciiTheme="majorHAnsi" w:hAnsiTheme="majorHAnsi" w:cstheme="majorHAnsi"/>
        </w:rPr>
        <w:t xml:space="preserve">. </w:t>
      </w:r>
      <w:r w:rsidRPr="00A524AA">
        <w:rPr>
          <w:rFonts w:asciiTheme="majorHAnsi" w:hAnsiTheme="majorHAnsi" w:cstheme="majorHAnsi"/>
        </w:rPr>
        <w:t xml:space="preserve">La densité de points noirs semble aussi être associée à une diminution du comportement exploratoire chez </w:t>
      </w:r>
      <w:r w:rsidRPr="00A524AA">
        <w:rPr>
          <w:rFonts w:asciiTheme="majorHAnsi" w:hAnsiTheme="majorHAnsi" w:cstheme="majorHAnsi"/>
          <w:i/>
          <w:iCs/>
        </w:rPr>
        <w:t xml:space="preserve">L. </w:t>
      </w:r>
      <w:proofErr w:type="spellStart"/>
      <w:r w:rsidRPr="00A524AA">
        <w:rPr>
          <w:rFonts w:asciiTheme="majorHAnsi" w:hAnsiTheme="majorHAnsi" w:cstheme="majorHAnsi"/>
          <w:i/>
          <w:iCs/>
        </w:rPr>
        <w:t>gibbosus</w:t>
      </w:r>
      <w:proofErr w:type="spellEnd"/>
      <w:r w:rsidR="00AE196B">
        <w:rPr>
          <w:rFonts w:asciiTheme="majorHAnsi" w:hAnsiTheme="majorHAnsi" w:cstheme="majorHAnsi"/>
        </w:rPr>
        <w:t xml:space="preserve"> </w:t>
      </w:r>
      <w:r w:rsidR="00C63044">
        <w:rPr>
          <w:rFonts w:asciiTheme="majorHAnsi" w:hAnsiTheme="majorHAnsi" w:cstheme="majorHAnsi"/>
        </w:rPr>
        <w:fldChar w:fldCharType="begin"/>
      </w:r>
      <w:r w:rsidR="001A655A">
        <w:rPr>
          <w:rFonts w:asciiTheme="majorHAnsi" w:hAnsiTheme="majorHAnsi" w:cstheme="majorHAnsi"/>
        </w:rPr>
        <w:instrText xml:space="preserve"> ADDIN ZOTERO_ITEM CSL_CITATION {"citationID":"nqUaJIuS","properties":{"formattedCitation":"(Thelamon, 2023)","plainCitation":"(Thelamon, 2023)","noteIndex":0},"citationItems":[{"id":9688,"uris":["http://zotero.org/groups/2585270/items/3E2F2YKS"],"itemData":{"id":9688,"type":"thesis","abstract":"Le parasitisme est omniprésent dans l’environnement et une attention croissante est récemment apportée sur son impact sur les communautés écologiques. En effet, les parasites peuvent affecter la valeur adaptative des animaux sauvages, en altérant leur physiologie et/ou leur comportement. Ainsi, le rôle des parasites dans le maintien ou l’érosion des différences persistantes comportementales et cognitives entre individus est le sujet de nombreux débats et recherches. La relation entre l’infection parasitaire et le comportement de l’hôte est souvent complexe. Le comportement des individus agit sur leur susceptibilité au parasitisme, mais l’infection parasitaire peut aussi modifier le comportement de l’hôte, favorisant parfois la transmission du parasite. En outre, l’inclusion d’un proxy de santé, tel que la condition corporelle est importante à considérer dans des populations naturellement infectées où la santé des individus peut varier. Dans cette étude, nous avons examiné la relation entre un gradient de densité parasitaire, la personnalité (exploration et témérité), la cognition (apprentissage par stimuli aversifs) et la condition corporelle (Indice K de Fulton) chez les crapets-soleil (Lepomis gibbosus) sauvages, naturellement infectés par des endoparasites, comme le trématode responsable de la maladie du point noir (Trematoda : Apophallus sp. et Uvulifer sp.) et le ver solitaire de l’achigan (Cestoda : Proteocephallus ambloplites). Nous avons trouvé que l’exploration, mais pas la témérité, était répétable ce qui suggère que ce trait reflète la personnalité. De plus, l’exploration a diminué avec l’augmentation de la densité de parasites et la diminution de la condition corporelle de l’hôte. Ainsi, étant donné que la relation entre le comportement explorateur et la densité de parasites variait avec la condition corporelle, il est possible que les parasites aient un effet indirect sur le comportement de l’hôte en impactant sa physiologie. L’exploration variait également selon la densité de points noirs et la densité de cestodes, suggérant un potentiel conflit entre ces deux parasites, leurs hôtes finaux étant différents. Les individus avec plus de cestodes ont moins bien exécuté la tâche d’apprentissage, ce qui laisse à penser que ces parasites imposeraient un coût énergétique qui réduit les performances cognitives de l’hôte. Nos résultats contribuent à démontrer que les parasites et la condition corporelle de l’hôte doivent être pris en considération dans les études écologiques, comportementales ou physiologiques afin de mieux comprendre le maintien des variations inter-individuelles au sein des populations sauvages.","language":"fra","note":"Accepted: 2023-09-14T19:53:27Z","source":"papyrus.bib.umontreal.ca","title":"Effets de la densité parasitaire et de la condition corporelle sur les traits de personnalité et les performances cognitives d’un poisson d’eau douce (Lepomis gibbosus)","URL":"https://papyrus.bib.umontreal.ca/xmlui/handle/1866/28718","author":[{"family":"Thelamon","given":"Victoria"}],"accessed":{"date-parts":[["2023",12,31]]},"issued":{"date-parts":[["2023",8,15]]}}}],"schema":"https://github.com/citation-style-language/schema/raw/master/csl-citation.json"} </w:instrText>
      </w:r>
      <w:r w:rsidR="00C63044">
        <w:rPr>
          <w:rFonts w:asciiTheme="majorHAnsi" w:hAnsiTheme="majorHAnsi" w:cstheme="majorHAnsi"/>
        </w:rPr>
        <w:fldChar w:fldCharType="separate"/>
      </w:r>
      <w:r w:rsidR="001A655A">
        <w:rPr>
          <w:rFonts w:asciiTheme="majorHAnsi" w:hAnsiTheme="majorHAnsi" w:cstheme="majorHAnsi"/>
          <w:noProof/>
        </w:rPr>
        <w:t>(Mémoire de maîtrise, Victoria Thelamon, 2021)</w:t>
      </w:r>
      <w:r w:rsidR="00C63044">
        <w:rPr>
          <w:rFonts w:asciiTheme="majorHAnsi" w:hAnsiTheme="majorHAnsi" w:cstheme="majorHAnsi"/>
        </w:rPr>
        <w:fldChar w:fldCharType="end"/>
      </w:r>
      <w:r w:rsidR="001A655A">
        <w:rPr>
          <w:rFonts w:asciiTheme="majorHAnsi" w:hAnsiTheme="majorHAnsi" w:cstheme="majorHAnsi"/>
        </w:rPr>
        <w:t xml:space="preserve">, </w:t>
      </w:r>
      <w:r w:rsidRPr="00A524AA">
        <w:rPr>
          <w:rFonts w:asciiTheme="majorHAnsi" w:hAnsiTheme="majorHAnsi" w:cstheme="majorHAnsi"/>
        </w:rPr>
        <w:t xml:space="preserve">ce qui pourrait avoir une incidence sur </w:t>
      </w:r>
      <w:r w:rsidR="00AE196B">
        <w:rPr>
          <w:rFonts w:asciiTheme="majorHAnsi" w:hAnsiTheme="majorHAnsi" w:cstheme="majorHAnsi"/>
        </w:rPr>
        <w:t xml:space="preserve">la méthode d’alimentation et </w:t>
      </w:r>
      <w:r w:rsidRPr="00A524AA">
        <w:rPr>
          <w:rFonts w:asciiTheme="majorHAnsi" w:hAnsiTheme="majorHAnsi" w:cstheme="majorHAnsi"/>
        </w:rPr>
        <w:t>la</w:t>
      </w:r>
      <w:r w:rsidR="00AE196B">
        <w:rPr>
          <w:rFonts w:asciiTheme="majorHAnsi" w:hAnsiTheme="majorHAnsi" w:cstheme="majorHAnsi"/>
        </w:rPr>
        <w:t xml:space="preserve"> prédation du poisson-hôte</w:t>
      </w:r>
      <w:r w:rsidRPr="00A524AA">
        <w:rPr>
          <w:rFonts w:asciiTheme="majorHAnsi" w:hAnsiTheme="majorHAnsi" w:cstheme="majorHAnsi"/>
        </w:rPr>
        <w:t xml:space="preserve">. </w:t>
      </w:r>
      <w:r w:rsidR="00C33862">
        <w:rPr>
          <w:rFonts w:asciiTheme="majorHAnsi" w:hAnsiTheme="majorHAnsi" w:cstheme="majorHAnsi"/>
        </w:rPr>
        <w:t>Également, les poissons infectés se tiendraient moins en banc que les poissons non</w:t>
      </w:r>
      <w:r w:rsidR="00DD62F3">
        <w:rPr>
          <w:rFonts w:asciiTheme="majorHAnsi" w:hAnsiTheme="majorHAnsi" w:cstheme="majorHAnsi"/>
        </w:rPr>
        <w:t xml:space="preserve"> </w:t>
      </w:r>
      <w:r w:rsidR="00C33862">
        <w:rPr>
          <w:rFonts w:asciiTheme="majorHAnsi" w:hAnsiTheme="majorHAnsi" w:cstheme="majorHAnsi"/>
        </w:rPr>
        <w:t xml:space="preserve">infectés </w:t>
      </w:r>
      <w:r w:rsidR="00C33862">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n8xktd41","properties":{"formattedCitation":"(Krause &amp; Godin, 1994; Tobler &amp; Schlupp, 2008)","plainCitation":"(Krause &amp; Godin, 1994; Tobler &amp; Schlupp, 2008)","noteIndex":0},"citationItems":[{"id":8444,"uris":["http://zotero.org/groups/2585270/items/L6AA3GVU"],"itemData":{"id":8444,"type":"article-journal","abstract":"The banded killifish (Fundulus diaphanus), with other freshwater fish species, is the second intermediate host of the digenean trematode parasite Crassiphiala bulboglossa. We investigated whether and how the shoaling behaviour of parasitized killifish is altered in ways that may facilitate transmission of the parasite to its final host, the belted kingfisher (Megaceryle alcyon). In mixed groups of parasitized and unparasitized killifish, parasitized individuals spent less time in shoals, had fewer neighbours within two body lengths, and occurred more frequently in peripheral shoal positions, where they are risk-prone, than unparasitized conspecifics did. After a simulated predator attack with a model of a stuffed belted kingfisher, parasitized individuals did not increase their shoaling tendency and thus had fewer near neighbours than unparasitized fish. These apparent parasite-mediated behavioural modifications in killifish may result in an increased probability of transmission of the parasite to its final, avian host.","container-title":"Canadian Journal of Zoology","DOI":"10.1139/z94-240","journalAbbreviation":"Canadian Journal of Zoology","page":"1775-1779","source":"ResearchGate","title":"Influence of parasitism on the shoaling behavior of banded killifish, Fundulus diaphanus","volume":"72","author":[{"family":"Krause","given":"Jens"},{"family":"Godin","given":"Jean-Guy"}],"issued":{"date-parts":[["1994"]]}}},{"id":8377,"uris":["http://zotero.org/groups/2585270/items/JNYFZ8JY"],"itemData":{"id":8377,"type":"article-journal","abstract":"Parasites can fundamentally alter the cost–benefit ratio of living in a group, e.g. if infected individuals increase the predation risk of shoal mates. Here, the effect of an infection with a trematode, Uvulifer sp. (Diplostomatidae) on the shoaling behaviour of female western mosquitofish, Gambusia affinis, was investigated. The parasite examined causes a direct phenotypical change of the host by forming black spots on its body surface. When given a choice between a stimulus shoal and no shoal, we found shoaling tendencies to be significantly reduced in infected focal fish. In another experiment, we tested for association preferences relative to the infection status of the stimulus fish. Given the choice between an infected and a healthy stimulus fish, both infected and healthy focal fish preferred to associate with non-infected stimulus fish. Our results suggest that (1) the cost–benefit ratio of shoaling might be different for infected and non-infected individuals. Infected fish may be more affected by competition for food within a shoal. (2) Associating with infected conspecifics appears to be costly for female mosquitofish, maybe due to increased predation risk.","container-title":"Environmental Biology of Fishes","DOI":"10.1007/s10641-006-9153-x","ISSN":"1573-5133","issue":"1","journalAbbreviation":"Environ Biol Fish","language":"en","page":"29-34","source":"Springer Link","title":"Influence of black spot disease on shoaling behaviour in female western mosquitofish, Gambusia affinis (Poeciliidae, Teleostei)","volume":"81","author":[{"family":"Tobler","given":"Michael"},{"family":"Schlupp","given":"Ingo"}],"issued":{"date-parts":[["2008",1,1]]}}}],"schema":"https://github.com/citation-style-language/schema/raw/master/csl-citation.json"} </w:instrText>
      </w:r>
      <w:r w:rsidR="00C33862">
        <w:rPr>
          <w:rFonts w:asciiTheme="majorHAnsi" w:hAnsiTheme="majorHAnsi" w:cstheme="majorHAnsi"/>
        </w:rPr>
        <w:fldChar w:fldCharType="separate"/>
      </w:r>
      <w:r w:rsidR="00003A0D">
        <w:rPr>
          <w:rFonts w:asciiTheme="majorHAnsi" w:hAnsiTheme="majorHAnsi" w:cstheme="majorHAnsi"/>
          <w:noProof/>
        </w:rPr>
        <w:t>(Krause &amp; Godin, 1994; Tobler &amp; Schlupp, 2008)</w:t>
      </w:r>
      <w:r w:rsidR="00C33862">
        <w:rPr>
          <w:rFonts w:asciiTheme="majorHAnsi" w:hAnsiTheme="majorHAnsi" w:cstheme="majorHAnsi"/>
        </w:rPr>
        <w:fldChar w:fldCharType="end"/>
      </w:r>
      <w:r w:rsidR="00003A0D">
        <w:rPr>
          <w:rFonts w:asciiTheme="majorHAnsi" w:hAnsiTheme="majorHAnsi" w:cstheme="majorHAnsi"/>
        </w:rPr>
        <w:t xml:space="preserve"> et se retrouverai</w:t>
      </w:r>
      <w:r w:rsidR="00DD62F3">
        <w:rPr>
          <w:rFonts w:asciiTheme="majorHAnsi" w:hAnsiTheme="majorHAnsi" w:cstheme="majorHAnsi"/>
        </w:rPr>
        <w:t>en</w:t>
      </w:r>
      <w:r w:rsidR="00003A0D">
        <w:rPr>
          <w:rFonts w:asciiTheme="majorHAnsi" w:hAnsiTheme="majorHAnsi" w:cstheme="majorHAnsi"/>
        </w:rPr>
        <w:t xml:space="preserve">t plus souvent en périphérie du banc </w:t>
      </w:r>
      <w:r w:rsidR="00003A0D">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vg688whX","properties":{"formattedCitation":"(Krause &amp; Godin, 1994)","plainCitation":"(Krause &amp; Godin, 1994)","noteIndex":0},"citationItems":[{"id":8444,"uris":["http://zotero.org/groups/2585270/items/L6AA3GVU"],"itemData":{"id":8444,"type":"article-journal","abstract":"The banded killifish (Fundulus diaphanus), with other freshwater fish species, is the second intermediate host of the digenean trematode parasite Crassiphiala bulboglossa. We investigated whether and how the shoaling behaviour of parasitized killifish is altered in ways that may facilitate transmission of the parasite to its final host, the belted kingfisher (Megaceryle alcyon). In mixed groups of parasitized and unparasitized killifish, parasitized individuals spent less time in shoals, had fewer neighbours within two body lengths, and occurred more frequently in peripheral shoal positions, where they are risk-prone, than unparasitized conspecifics did. After a simulated predator attack with a model of a stuffed belted kingfisher, parasitized individuals did not increase their shoaling tendency and thus had fewer near neighbours than unparasitized fish. These apparent parasite-mediated behavioural modifications in killifish may result in an increased probability of transmission of the parasite to its final, avian host.","container-title":"Canadian Journal of Zoology","DOI":"10.1139/z94-240","journalAbbreviation":"Canadian Journal of Zoology","page":"1775-1779","source":"ResearchGate","title":"Influence of parasitism on the shoaling behavior of banded killifish, Fundulus diaphanus","volume":"72","author":[{"family":"Krause","given":"Jens"},{"family":"Godin","given":"Jean-Guy"}],"issued":{"date-parts":[["1994"]]}}}],"schema":"https://github.com/citation-style-language/schema/raw/master/csl-citation.json"} </w:instrText>
      </w:r>
      <w:r w:rsidR="00003A0D">
        <w:rPr>
          <w:rFonts w:asciiTheme="majorHAnsi" w:hAnsiTheme="majorHAnsi" w:cstheme="majorHAnsi"/>
        </w:rPr>
        <w:fldChar w:fldCharType="separate"/>
      </w:r>
      <w:r w:rsidR="00003A0D">
        <w:rPr>
          <w:rFonts w:asciiTheme="majorHAnsi" w:hAnsiTheme="majorHAnsi" w:cstheme="majorHAnsi"/>
          <w:noProof/>
        </w:rPr>
        <w:t>(Krause &amp; Godin, 1994)</w:t>
      </w:r>
      <w:r w:rsidR="00003A0D">
        <w:rPr>
          <w:rFonts w:asciiTheme="majorHAnsi" w:hAnsiTheme="majorHAnsi" w:cstheme="majorHAnsi"/>
        </w:rPr>
        <w:fldChar w:fldCharType="end"/>
      </w:r>
      <w:r w:rsidR="00C33862">
        <w:rPr>
          <w:rFonts w:asciiTheme="majorHAnsi" w:hAnsiTheme="majorHAnsi" w:cstheme="majorHAnsi"/>
        </w:rPr>
        <w:t>.</w:t>
      </w:r>
      <w:r w:rsidR="00C32109">
        <w:rPr>
          <w:rFonts w:asciiTheme="majorHAnsi" w:hAnsiTheme="majorHAnsi" w:cstheme="majorHAnsi"/>
        </w:rPr>
        <w:t xml:space="preserve"> </w:t>
      </w:r>
      <w:r w:rsidR="00C32109">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pfdRAHXY","properties":{"formattedCitation":"(Tobler et al., 2006)","plainCitation":"(Tobler et al., 2006)","dontUpdate":true,"noteIndex":0},"citationItems":[{"id":8383,"uris":["http://zotero.org/groups/2585270/items/N9BZ9VQH"],"itemData":{"id":8383,"type":"article-journal","abstract":"We investigated whether female association preferences for males are influenced by black spot disease (BSD), a parasite induced change of the host phenotype. We compared three different species of fish: a gynogenetic hybrid species, Poecilia formosa (amazon molly) and two sexual species (Poecilia latipinna and Poecilia mexicana), which were involved in the natural hybridisation leading to the amazon molly. Contrary to their sexual relatives, asexual amazon mollies significantly avoided images of males infected with black spot disease. We propose that amazon molly females have direct fitness benefits from choosing healthy males. The adaptive significance of the preference for BSD-uninfected males in the asexual amazon molly is yet unclear but may involve avoidance of predation or parasite infection as well as increased sperm availability.","container-title":"Behavioral Ecology and Sociobiology","DOI":"10.1007/s00265-005-0152-2","ISSN":"1432-0762","issue":"2","journalAbbreviation":"Behav Ecol Sociobiol","language":"en","page":"159-165","source":"Springer Link","title":"Black spots and female association preferences in a sexual/asexual mating complex (Poecilia, Poeciliidae, Teleostei)","volume":"60","author":[{"family":"Tobler","given":"Michael"},{"family":"Plath","given":"Martin"},{"family":"Burmeister","given":"Heike"},{"family":"Schlupp","given":"Ingo"}],"issued":{"date-parts":[["2006",6,1]]}}}],"schema":"https://github.com/citation-style-language/schema/raw/master/csl-citation.json"} </w:instrText>
      </w:r>
      <w:r w:rsidR="00C32109">
        <w:rPr>
          <w:rFonts w:asciiTheme="majorHAnsi" w:hAnsiTheme="majorHAnsi" w:cstheme="majorHAnsi"/>
        </w:rPr>
        <w:fldChar w:fldCharType="separate"/>
      </w:r>
      <w:r w:rsidR="00C32109">
        <w:rPr>
          <w:rFonts w:asciiTheme="majorHAnsi" w:hAnsiTheme="majorHAnsi" w:cstheme="majorHAnsi"/>
          <w:noProof/>
        </w:rPr>
        <w:t>Tobler et al., (2006)</w:t>
      </w:r>
      <w:r w:rsidR="00C32109">
        <w:rPr>
          <w:rFonts w:asciiTheme="majorHAnsi" w:hAnsiTheme="majorHAnsi" w:cstheme="majorHAnsi"/>
        </w:rPr>
        <w:fldChar w:fldCharType="end"/>
      </w:r>
      <w:r w:rsidR="00C32109">
        <w:rPr>
          <w:rFonts w:asciiTheme="majorHAnsi" w:hAnsiTheme="majorHAnsi" w:cstheme="majorHAnsi"/>
        </w:rPr>
        <w:t xml:space="preserve"> ont aussi montré que l’espèce </w:t>
      </w:r>
      <w:proofErr w:type="spellStart"/>
      <w:r w:rsidR="00C32109">
        <w:rPr>
          <w:rFonts w:asciiTheme="majorHAnsi" w:hAnsiTheme="majorHAnsi" w:cstheme="majorHAnsi"/>
        </w:rPr>
        <w:t>gynogène</w:t>
      </w:r>
      <w:proofErr w:type="spellEnd"/>
      <w:r w:rsidR="00C32109">
        <w:rPr>
          <w:rFonts w:asciiTheme="majorHAnsi" w:hAnsiTheme="majorHAnsi" w:cstheme="majorHAnsi"/>
        </w:rPr>
        <w:t xml:space="preserve"> </w:t>
      </w:r>
      <w:proofErr w:type="spellStart"/>
      <w:r w:rsidR="00C32109" w:rsidRPr="00C32109">
        <w:rPr>
          <w:rFonts w:asciiTheme="majorHAnsi" w:hAnsiTheme="majorHAnsi" w:cstheme="majorHAnsi"/>
          <w:i/>
          <w:iCs/>
        </w:rPr>
        <w:t>Poecilia</w:t>
      </w:r>
      <w:proofErr w:type="spellEnd"/>
      <w:r w:rsidR="00C32109" w:rsidRPr="00C32109">
        <w:rPr>
          <w:rFonts w:asciiTheme="majorHAnsi" w:hAnsiTheme="majorHAnsi" w:cstheme="majorHAnsi"/>
          <w:i/>
          <w:iCs/>
        </w:rPr>
        <w:t xml:space="preserve"> </w:t>
      </w:r>
      <w:proofErr w:type="spellStart"/>
      <w:r w:rsidR="00C32109" w:rsidRPr="00C32109">
        <w:rPr>
          <w:rFonts w:asciiTheme="majorHAnsi" w:hAnsiTheme="majorHAnsi" w:cstheme="majorHAnsi"/>
          <w:i/>
          <w:iCs/>
        </w:rPr>
        <w:t>formosa</w:t>
      </w:r>
      <w:proofErr w:type="spellEnd"/>
      <w:r w:rsidR="00C32109">
        <w:rPr>
          <w:rFonts w:asciiTheme="majorHAnsi" w:hAnsiTheme="majorHAnsi" w:cstheme="majorHAnsi"/>
        </w:rPr>
        <w:t>, sous sa forme asexuelle, éviterait les mâles infectés contrairement aux espèces sexuelles du même genre (</w:t>
      </w:r>
      <w:proofErr w:type="spellStart"/>
      <w:r w:rsidR="00C32109" w:rsidRPr="00C32109">
        <w:rPr>
          <w:rFonts w:asciiTheme="majorHAnsi" w:hAnsiTheme="majorHAnsi" w:cstheme="majorHAnsi"/>
          <w:i/>
          <w:iCs/>
        </w:rPr>
        <w:t>Poecilia</w:t>
      </w:r>
      <w:proofErr w:type="spellEnd"/>
      <w:r w:rsidR="00C32109" w:rsidRPr="00C32109">
        <w:rPr>
          <w:rFonts w:asciiTheme="majorHAnsi" w:hAnsiTheme="majorHAnsi" w:cstheme="majorHAnsi"/>
          <w:i/>
          <w:iCs/>
        </w:rPr>
        <w:t xml:space="preserve"> </w:t>
      </w:r>
      <w:proofErr w:type="spellStart"/>
      <w:r w:rsidR="00C32109" w:rsidRPr="00C32109">
        <w:rPr>
          <w:rFonts w:asciiTheme="majorHAnsi" w:hAnsiTheme="majorHAnsi" w:cstheme="majorHAnsi"/>
          <w:i/>
          <w:iCs/>
        </w:rPr>
        <w:t>latipinna</w:t>
      </w:r>
      <w:proofErr w:type="spellEnd"/>
      <w:r w:rsidR="00C32109" w:rsidRPr="00C32109">
        <w:rPr>
          <w:rFonts w:asciiTheme="majorHAnsi" w:hAnsiTheme="majorHAnsi" w:cstheme="majorHAnsi"/>
        </w:rPr>
        <w:t xml:space="preserve"> </w:t>
      </w:r>
      <w:r w:rsidR="00C32109">
        <w:rPr>
          <w:rFonts w:asciiTheme="majorHAnsi" w:hAnsiTheme="majorHAnsi" w:cstheme="majorHAnsi"/>
        </w:rPr>
        <w:t>et</w:t>
      </w:r>
      <w:r w:rsidR="00C32109" w:rsidRPr="00C32109">
        <w:rPr>
          <w:rFonts w:asciiTheme="majorHAnsi" w:hAnsiTheme="majorHAnsi" w:cstheme="majorHAnsi"/>
        </w:rPr>
        <w:t xml:space="preserve"> </w:t>
      </w:r>
      <w:proofErr w:type="spellStart"/>
      <w:r w:rsidR="00C32109" w:rsidRPr="00C32109">
        <w:rPr>
          <w:rFonts w:asciiTheme="majorHAnsi" w:hAnsiTheme="majorHAnsi" w:cstheme="majorHAnsi"/>
          <w:i/>
          <w:iCs/>
        </w:rPr>
        <w:t>Poecilia</w:t>
      </w:r>
      <w:proofErr w:type="spellEnd"/>
      <w:r w:rsidR="00C32109" w:rsidRPr="00C32109">
        <w:rPr>
          <w:rFonts w:asciiTheme="majorHAnsi" w:hAnsiTheme="majorHAnsi" w:cstheme="majorHAnsi"/>
          <w:i/>
          <w:iCs/>
        </w:rPr>
        <w:t xml:space="preserve"> </w:t>
      </w:r>
      <w:proofErr w:type="spellStart"/>
      <w:r w:rsidR="00C32109" w:rsidRPr="00C32109">
        <w:rPr>
          <w:rFonts w:asciiTheme="majorHAnsi" w:hAnsiTheme="majorHAnsi" w:cstheme="majorHAnsi"/>
          <w:i/>
          <w:iCs/>
        </w:rPr>
        <w:t>mexicana</w:t>
      </w:r>
      <w:proofErr w:type="spellEnd"/>
      <w:r w:rsidR="00C32109">
        <w:rPr>
          <w:rFonts w:asciiTheme="majorHAnsi" w:hAnsiTheme="majorHAnsi" w:cstheme="majorHAnsi"/>
        </w:rPr>
        <w:t>).</w:t>
      </w:r>
    </w:p>
    <w:p w14:paraId="4276CA55" w14:textId="77777777" w:rsidR="003D7A8B" w:rsidRDefault="003D7A8B" w:rsidP="003A574E">
      <w:pPr>
        <w:pStyle w:val="Titre2"/>
        <w:suppressLineNumbers/>
        <w:spacing w:line="360" w:lineRule="auto"/>
      </w:pPr>
    </w:p>
    <w:p w14:paraId="5946963A" w14:textId="77777777" w:rsidR="003A574E" w:rsidRDefault="003A574E" w:rsidP="003A574E">
      <w:pPr>
        <w:suppressLineNumbers/>
      </w:pPr>
    </w:p>
    <w:p w14:paraId="62DA2A79" w14:textId="77777777" w:rsidR="003A574E" w:rsidRPr="003A574E" w:rsidRDefault="003A574E" w:rsidP="003A574E">
      <w:pPr>
        <w:suppressLineNumbers/>
      </w:pPr>
    </w:p>
    <w:p w14:paraId="623D0155" w14:textId="00A3EACC" w:rsidR="003D7A8B" w:rsidRPr="006B4BAF" w:rsidRDefault="003D7A8B" w:rsidP="003D7A8B">
      <w:pPr>
        <w:pStyle w:val="Titre2"/>
        <w:spacing w:line="360" w:lineRule="auto"/>
        <w:rPr>
          <w:b/>
          <w:bCs/>
        </w:rPr>
      </w:pPr>
      <w:r w:rsidRPr="006B4BAF">
        <w:rPr>
          <w:b/>
          <w:bCs/>
        </w:rPr>
        <w:lastRenderedPageBreak/>
        <w:t>5.6. Lacunes en écologie des parasites</w:t>
      </w:r>
    </w:p>
    <w:p w14:paraId="59690DA4" w14:textId="77777777" w:rsidR="003D7A8B" w:rsidRDefault="003D7A8B" w:rsidP="003D7A8B">
      <w:pPr>
        <w:spacing w:line="360" w:lineRule="auto"/>
        <w:jc w:val="both"/>
      </w:pPr>
    </w:p>
    <w:p w14:paraId="2E3D3EC5" w14:textId="0251665D" w:rsidR="003D7A8B" w:rsidRPr="003D7A8B" w:rsidRDefault="003D7A8B" w:rsidP="003D7A8B">
      <w:pPr>
        <w:spacing w:line="360" w:lineRule="auto"/>
        <w:ind w:firstLine="708"/>
        <w:jc w:val="both"/>
        <w:rPr>
          <w:rFonts w:asciiTheme="majorHAnsi" w:hAnsiTheme="majorHAnsi" w:cstheme="majorHAnsi"/>
          <w:lang w:val="en-US"/>
        </w:rPr>
      </w:pPr>
      <w:r w:rsidRPr="00622C4F">
        <w:rPr>
          <w:rFonts w:asciiTheme="majorHAnsi" w:hAnsiTheme="majorHAnsi" w:cstheme="majorHAnsi"/>
        </w:rPr>
        <w:t>L’une des lacunes les plus importante</w:t>
      </w:r>
      <w:r>
        <w:rPr>
          <w:rFonts w:asciiTheme="majorHAnsi" w:hAnsiTheme="majorHAnsi" w:cstheme="majorHAnsi"/>
        </w:rPr>
        <w:t>s</w:t>
      </w:r>
      <w:r w:rsidRPr="00622C4F">
        <w:rPr>
          <w:rFonts w:asciiTheme="majorHAnsi" w:hAnsiTheme="majorHAnsi" w:cstheme="majorHAnsi"/>
        </w:rPr>
        <w:t xml:space="preserve"> en écologie du parasitisme est sans doute le manque de représentativité au niveau des interactions hôtes-parasites. </w:t>
      </w:r>
      <w:r>
        <w:rPr>
          <w:rFonts w:asciiTheme="majorHAnsi" w:hAnsiTheme="majorHAnsi" w:cstheme="majorHAnsi"/>
        </w:rPr>
        <w:t xml:space="preserve">Historiquement, les intérêts envers les parasites </w:t>
      </w:r>
      <w:r w:rsidRPr="00622C4F">
        <w:rPr>
          <w:rFonts w:asciiTheme="majorHAnsi" w:hAnsiTheme="majorHAnsi" w:cstheme="majorHAnsi"/>
        </w:rPr>
        <w:t xml:space="preserve">ont </w:t>
      </w:r>
      <w:r>
        <w:rPr>
          <w:rFonts w:asciiTheme="majorHAnsi" w:hAnsiTheme="majorHAnsi" w:cstheme="majorHAnsi"/>
        </w:rPr>
        <w:t>tourné autour des</w:t>
      </w:r>
      <w:r w:rsidRPr="00622C4F">
        <w:rPr>
          <w:rFonts w:asciiTheme="majorHAnsi" w:hAnsiTheme="majorHAnsi" w:cstheme="majorHAnsi"/>
        </w:rPr>
        <w:t xml:space="preserve"> maladies, </w:t>
      </w:r>
      <w:r>
        <w:rPr>
          <w:rFonts w:asciiTheme="majorHAnsi" w:hAnsiTheme="majorHAnsi" w:cstheme="majorHAnsi"/>
        </w:rPr>
        <w:t>de</w:t>
      </w:r>
      <w:r w:rsidRPr="00622C4F">
        <w:rPr>
          <w:rFonts w:asciiTheme="majorHAnsi" w:hAnsiTheme="majorHAnsi" w:cstheme="majorHAnsi"/>
        </w:rPr>
        <w:t xml:space="preserve"> la dégradation des produits biologiques et </w:t>
      </w:r>
      <w:r>
        <w:rPr>
          <w:rFonts w:asciiTheme="majorHAnsi" w:hAnsiTheme="majorHAnsi" w:cstheme="majorHAnsi"/>
        </w:rPr>
        <w:t>des</w:t>
      </w:r>
      <w:r w:rsidRPr="00622C4F">
        <w:rPr>
          <w:rFonts w:asciiTheme="majorHAnsi" w:hAnsiTheme="majorHAnsi" w:cstheme="majorHAnsi"/>
        </w:rPr>
        <w:t xml:space="preserve"> pertes économiques </w:t>
      </w:r>
      <w:r>
        <w:rPr>
          <w:rFonts w:asciiTheme="majorHAnsi" w:hAnsiTheme="majorHAnsi" w:cstheme="majorHAnsi"/>
        </w:rPr>
        <w:t xml:space="preserve">associées </w:t>
      </w:r>
      <w:r w:rsidRPr="00622C4F">
        <w:rPr>
          <w:rFonts w:asciiTheme="majorHAnsi" w:hAnsiTheme="majorHAnsi" w:cstheme="majorHAnsi"/>
        </w:rPr>
        <w:fldChar w:fldCharType="begin"/>
      </w:r>
      <w:r w:rsidRPr="00622C4F">
        <w:rPr>
          <w:rFonts w:asciiTheme="majorHAnsi" w:hAnsiTheme="majorHAnsi" w:cstheme="majorHAnsi"/>
        </w:rPr>
        <w:instrText xml:space="preserve"> ADDIN ZOTERO_ITEM CSL_CITATION {"citationID":"th7lx43z","properties":{"formattedCitation":"(Marcogliese, 2004)","plainCitation":"(Marcogliese, 2004)","noteIndex":0},"citationItems":[{"id":1516,"uris":["http://zotero.org/groups/2585270/items/2EBG3PT3"],"itemData":{"id":1516,"type":"article-journal","abstract":"Effective management of our natural resources requires an understanding of ecosystem structure and function; effectively, an ecosystem-based approach to management. Parasites occur, albeit cryptically, in almost all ecosystems, yet they are usually neglected in studies on populations and communties of organisms. Parasites can have pronounced or subtle effects on hosts affecting host behavior, growth, fecundity, and mortality. Furthermore, parasites may regulate host population dynamics and influence community structure. Many parasites have complex life cycles and depend for transmission on the presence of a variety of invertebrate and vertebrate intermediate hosts. Often transmission involves predator–prey interactions. Thus, parasites reflect the host’s position in the food web and are indicative of changes in ecosystem structure and function. Parasites can provide information on population structure, evolutionary hypotheses, environmental stressors, trophic interactions, biodiversity, and climatic conditions. I use examples from diverse freshwater and marine systems to demonstrate that parasites should be incorporated into research and monitoring programs to maximize information gathered in ecosystem-based studies and resource management.","container-title":"EcoHealth","DOI":"10.1007/s10393-004-0028-3","ISSN":"1612-9210","issue":"2","journalAbbreviation":"EcoHealth","language":"en","page":"151-164","source":"Springer Link","title":"Parasites: Small Players with Crucial Roles in the Ecological Theater","title-short":"Parasites","volume":"1","author":[{"family":"Marcogliese","given":"D.J."}],"issued":{"date-parts":[["2004",6,1]]}}}],"schema":"https://github.com/citation-style-language/schema/raw/master/csl-citation.json"} </w:instrText>
      </w:r>
      <w:r w:rsidRPr="00622C4F">
        <w:rPr>
          <w:rFonts w:asciiTheme="majorHAnsi" w:hAnsiTheme="majorHAnsi" w:cstheme="majorHAnsi"/>
        </w:rPr>
        <w:fldChar w:fldCharType="separate"/>
      </w:r>
      <w:r w:rsidRPr="00622C4F">
        <w:rPr>
          <w:rFonts w:asciiTheme="majorHAnsi" w:hAnsiTheme="majorHAnsi" w:cstheme="majorHAnsi"/>
          <w:noProof/>
        </w:rPr>
        <w:t>(Marcogliese, 2004)</w:t>
      </w:r>
      <w:r w:rsidRPr="00622C4F">
        <w:rPr>
          <w:rFonts w:asciiTheme="majorHAnsi" w:hAnsiTheme="majorHAnsi" w:cstheme="majorHAnsi"/>
        </w:rPr>
        <w:fldChar w:fldCharType="end"/>
      </w:r>
      <w:r w:rsidRPr="00622C4F">
        <w:rPr>
          <w:rFonts w:asciiTheme="majorHAnsi" w:hAnsiTheme="majorHAnsi" w:cstheme="majorHAnsi"/>
        </w:rPr>
        <w:t xml:space="preserve">, malgré qu’ils ne soient pas nécessairement les espèces les plus abondantes dans les systèmes aquatiques. De plus, puisque les parasites ont des incidences diverses selon l’hôte affecté </w:t>
      </w:r>
      <w:r w:rsidRPr="00622C4F">
        <w:rPr>
          <w:rFonts w:asciiTheme="majorHAnsi" w:hAnsiTheme="majorHAnsi" w:cstheme="majorHAnsi"/>
        </w:rPr>
        <w:fldChar w:fldCharType="begin"/>
      </w:r>
      <w:r w:rsidRPr="00622C4F">
        <w:rPr>
          <w:rFonts w:asciiTheme="majorHAnsi" w:hAnsiTheme="majorHAnsi" w:cstheme="majorHAnsi"/>
        </w:rPr>
        <w:instrText xml:space="preserve"> ADDIN ZOTERO_ITEM CSL_CITATION {"citationID":"hrgO2Q05","properties":{"formattedCitation":"(Poulin, 1999)","plainCitation":"(Poulin, 1999)","noteIndex":0},"citationItems":[{"id":1530,"uris":["http://zotero.org/groups/2585270/items/KYYZ4GHH"],"itemData":{"id":1530,"type":"article-journal","abstract":"Past research on parasites and community ecology has focussed on two distinct levels of the overall community. First, it has been shown that parasites can have a role in structuring host communities. They can have differential effects on the different hosts that they exploit, they can directly debilitate a host that itself is a key structuring force in the community, or they can indirectly alter the phenotype of their host and change the importance of the host for the community. Second, certain parasite species can be important in shaping parasite communities. Dominant parasite species can directly compete with other parasite species inside the host and reduce their abundance to some extent, and parasites that alter host phenotype can indirectly make the host more or less suitable for other parasite species. The possibility that a parasite species simultaneously affects the structure of all levels of the overall community, i.e. the parasite community and the community of free-living animals, is never considered. Given the many direct and indirect ways in which a parasite species can modulate the abundance of other species, it is conceivable that some parasite species have functionally important roles in a community, and that their removal would change the relative composition of the whole community. An example from a soft-sediment intertidal community is used to illustrate how the subtle, indirect effects of a parasite species on non-host species can be very important to the structure of the overall community. Future community studies addressing the many potential influences of parasites will no doubt identify other functionally important parasite species that serve to maintain biodiversity.","container-title":"International Journal for Parasitology","DOI":"10.1016/S0020-7519(99)00045-4","ISSN":"0020-7519","issue":"6","journalAbbreviation":"International Journal for Parasitology","language":"en","page":"903-914","source":"ScienceDirect","title":"The functional importance of parasites in animal communities: many roles at many levels?","title-short":"The functional importance of parasites in animal communities","volume":"29","author":[{"family":"Poulin","given":"Robert"}],"issued":{"date-parts":[["1999",6,1]]}}}],"schema":"https://github.com/citation-style-language/schema/raw/master/csl-citation.json"} </w:instrText>
      </w:r>
      <w:r w:rsidRPr="00622C4F">
        <w:rPr>
          <w:rFonts w:asciiTheme="majorHAnsi" w:hAnsiTheme="majorHAnsi" w:cstheme="majorHAnsi"/>
        </w:rPr>
        <w:fldChar w:fldCharType="separate"/>
      </w:r>
      <w:r w:rsidRPr="00622C4F">
        <w:rPr>
          <w:rFonts w:asciiTheme="majorHAnsi" w:hAnsiTheme="majorHAnsi" w:cstheme="majorHAnsi"/>
          <w:noProof/>
        </w:rPr>
        <w:t>(Poulin, 1999)</w:t>
      </w:r>
      <w:r w:rsidRPr="00622C4F">
        <w:rPr>
          <w:rFonts w:asciiTheme="majorHAnsi" w:hAnsiTheme="majorHAnsi" w:cstheme="majorHAnsi"/>
        </w:rPr>
        <w:fldChar w:fldCharType="end"/>
      </w:r>
      <w:r w:rsidRPr="00622C4F">
        <w:rPr>
          <w:rFonts w:asciiTheme="majorHAnsi" w:hAnsiTheme="majorHAnsi" w:cstheme="majorHAnsi"/>
        </w:rPr>
        <w:t>, il serait pertinent d’explorer davantage d’interaction</w:t>
      </w:r>
      <w:r>
        <w:rPr>
          <w:rFonts w:asciiTheme="majorHAnsi" w:hAnsiTheme="majorHAnsi" w:cstheme="majorHAnsi"/>
        </w:rPr>
        <w:t>s</w:t>
      </w:r>
      <w:r w:rsidRPr="00622C4F">
        <w:rPr>
          <w:rFonts w:asciiTheme="majorHAnsi" w:hAnsiTheme="majorHAnsi" w:cstheme="majorHAnsi"/>
        </w:rPr>
        <w:t xml:space="preserve"> hôte</w:t>
      </w:r>
      <w:r>
        <w:rPr>
          <w:rFonts w:asciiTheme="majorHAnsi" w:hAnsiTheme="majorHAnsi" w:cstheme="majorHAnsi"/>
        </w:rPr>
        <w:t>s</w:t>
      </w:r>
      <w:r w:rsidRPr="00622C4F">
        <w:rPr>
          <w:rFonts w:asciiTheme="majorHAnsi" w:hAnsiTheme="majorHAnsi" w:cstheme="majorHAnsi"/>
        </w:rPr>
        <w:t>-parasite</w:t>
      </w:r>
      <w:r>
        <w:rPr>
          <w:rFonts w:asciiTheme="majorHAnsi" w:hAnsiTheme="majorHAnsi" w:cstheme="majorHAnsi"/>
        </w:rPr>
        <w:t>s</w:t>
      </w:r>
      <w:r w:rsidRPr="00622C4F">
        <w:rPr>
          <w:rFonts w:asciiTheme="majorHAnsi" w:hAnsiTheme="majorHAnsi" w:cstheme="majorHAnsi"/>
        </w:rPr>
        <w:t xml:space="preserve"> (autre que les associations aux espèces de pêcheries par exemple) afin d’élargir notre compréhension des répercussions écologiques à grande échelle. Bien qu’il aille eu une augmentation depuis le début des années 2000 (voir </w:t>
      </w:r>
      <w:r w:rsidRPr="00BE1947">
        <w:rPr>
          <w:rFonts w:asciiTheme="majorHAnsi" w:hAnsiTheme="majorHAnsi" w:cstheme="majorHAnsi"/>
        </w:rPr>
        <w:t xml:space="preserve">Figure </w:t>
      </w:r>
      <w:r>
        <w:rPr>
          <w:rFonts w:asciiTheme="majorHAnsi" w:hAnsiTheme="majorHAnsi" w:cstheme="majorHAnsi"/>
        </w:rPr>
        <w:t>1</w:t>
      </w:r>
      <w:r w:rsidRPr="00622C4F">
        <w:rPr>
          <w:rFonts w:asciiTheme="majorHAnsi" w:hAnsiTheme="majorHAnsi" w:cstheme="majorHAnsi"/>
        </w:rPr>
        <w:t xml:space="preserve">), encore peu d’études en </w:t>
      </w:r>
      <w:r>
        <w:rPr>
          <w:rFonts w:asciiTheme="majorHAnsi" w:hAnsiTheme="majorHAnsi" w:cstheme="majorHAnsi"/>
        </w:rPr>
        <w:t>«</w:t>
      </w:r>
      <w:proofErr w:type="spellStart"/>
      <w:r>
        <w:rPr>
          <w:rFonts w:asciiTheme="majorHAnsi" w:hAnsiTheme="majorHAnsi" w:cstheme="majorHAnsi"/>
        </w:rPr>
        <w:t>disease</w:t>
      </w:r>
      <w:proofErr w:type="spellEnd"/>
      <w:r>
        <w:rPr>
          <w:rFonts w:asciiTheme="majorHAnsi" w:hAnsiTheme="majorHAnsi" w:cstheme="majorHAnsi"/>
        </w:rPr>
        <w:t xml:space="preserve"> </w:t>
      </w:r>
      <w:proofErr w:type="spellStart"/>
      <w:r>
        <w:rPr>
          <w:rFonts w:asciiTheme="majorHAnsi" w:hAnsiTheme="majorHAnsi" w:cstheme="majorHAnsi"/>
        </w:rPr>
        <w:t>ecology</w:t>
      </w:r>
      <w:proofErr w:type="spellEnd"/>
      <w:r>
        <w:rPr>
          <w:rFonts w:asciiTheme="majorHAnsi" w:hAnsiTheme="majorHAnsi" w:cstheme="majorHAnsi"/>
        </w:rPr>
        <w:t xml:space="preserve">» </w:t>
      </w:r>
      <w:r w:rsidRPr="00622C4F">
        <w:rPr>
          <w:rFonts w:asciiTheme="majorHAnsi" w:hAnsiTheme="majorHAnsi" w:cstheme="majorHAnsi"/>
        </w:rPr>
        <w:t xml:space="preserve">se sont intéressées aux associations hôtes-parasites à l’échelle de la communauté et encore moins à l’échelle d’un écosystème </w:t>
      </w:r>
      <w:r w:rsidRPr="00622C4F">
        <w:rPr>
          <w:rFonts w:asciiTheme="majorHAnsi" w:hAnsiTheme="majorHAnsi" w:cstheme="majorHAnsi"/>
        </w:rPr>
        <w:fldChar w:fldCharType="begin"/>
      </w:r>
      <w:r>
        <w:rPr>
          <w:rFonts w:asciiTheme="majorHAnsi" w:hAnsiTheme="majorHAnsi" w:cstheme="majorHAnsi"/>
        </w:rPr>
        <w:instrText xml:space="preserve"> ADDIN ZOTERO_ITEM CSL_CITATION {"citationID":"ZtvrRWIl","properties":{"formattedCitation":"(D. Preston et al., 2016)","plainCitation":"(D. Preston et al., 2016)","dontUpdate":true,"noteIndex":0},"citationItems":[{"id":8235,"uris":["http://zotero.org/groups/2585270/items/EB6XSTJT"],"itemData":{"id":8235,"type":"article-journal","abstract":"Growing evidence indicates that parasites—when considered—can play influential roles in ecosystem structure and function, highlighting the need to integrate disease ecology and ecosystem science. To strengthen links between these traditionally disparate fields, we identified mechanisms through which parasites can affect ecosystems and used empirical literature searches to explore how commonly such mechanisms have been documented, the ecosystem properties affected, and the types of ecosystems in which they occur. Our results indicate that ecosystem-disease research has remained consistently rare, comprising less than 2% of disease ecology publications. Existing studies from terrestrial, freshwater, and marine systems, however, demonstrate that parasites can strongly affect (1) biogeochemical cycles of water, carbon, nutrients, and trace elements, (2) fluxes of biomass and energy, and (3) temporal ecosystem dynamics including disturbance, succession, and stability. Mechanistically, most studies have demonstrated density-mediated indirect effects, rather than trait-mediated effects, or direct effects of parasites, although whether this is representative remains unclear. Looking forward, we highlight the importance of applying traits-based approaches to predict when parasites are most likely to exert ecosystem-level effects. Future research should include efforts to extend host–parasite studies across levels of ecological organization, large-scale manipulations to experimentally quantify ecosystem roles of parasites, and the integration of parasites and disease into models of ecosystem functioning.","container-title":"Ecosystems","language":"en","source":"www.semanticscholar.org","title":"Disease Ecology Meets Ecosystem Science","URL":"https://www.semanticscholar.org/paper/Disease-Ecology-Meets-Ecosystem-Science-Preston-Mischler/f2501b3d77b5082744504433b647d826696d64d8","author":[{"family":"Preston","given":"D."},{"family":"Mischler","given":"John A."},{"family":"Townsend","given":"A."},{"family":"Johnson","given":"Pieter T. J."}],"accessed":{"date-parts":[["2023",10,30]]},"issued":{"date-parts":[["2016"]]}}}],"schema":"https://github.com/citation-style-language/schema/raw/master/csl-citation.json"} </w:instrText>
      </w:r>
      <w:r w:rsidRPr="00622C4F">
        <w:rPr>
          <w:rFonts w:asciiTheme="majorHAnsi" w:hAnsiTheme="majorHAnsi" w:cstheme="majorHAnsi"/>
        </w:rPr>
        <w:fldChar w:fldCharType="separate"/>
      </w:r>
      <w:r w:rsidRPr="00622C4F">
        <w:rPr>
          <w:rFonts w:asciiTheme="majorHAnsi" w:hAnsiTheme="majorHAnsi" w:cstheme="majorHAnsi"/>
          <w:noProof/>
        </w:rPr>
        <w:t>(Preston et al., 2016)</w:t>
      </w:r>
      <w:r w:rsidRPr="00622C4F">
        <w:rPr>
          <w:rFonts w:asciiTheme="majorHAnsi" w:hAnsiTheme="majorHAnsi" w:cstheme="majorHAnsi"/>
        </w:rPr>
        <w:fldChar w:fldCharType="end"/>
      </w:r>
      <w:r w:rsidRPr="00622C4F">
        <w:rPr>
          <w:rFonts w:asciiTheme="majorHAnsi" w:hAnsiTheme="majorHAnsi" w:cstheme="majorHAnsi"/>
        </w:rPr>
        <w:t>. Tel que discut</w:t>
      </w:r>
      <w:r>
        <w:rPr>
          <w:rFonts w:asciiTheme="majorHAnsi" w:hAnsiTheme="majorHAnsi" w:cstheme="majorHAnsi"/>
        </w:rPr>
        <w:t>é</w:t>
      </w:r>
      <w:r w:rsidRPr="00622C4F">
        <w:rPr>
          <w:rFonts w:asciiTheme="majorHAnsi" w:hAnsiTheme="majorHAnsi" w:cstheme="majorHAnsi"/>
        </w:rPr>
        <w:t xml:space="preserve"> précédemment, les parasites peuvent avoir d</w:t>
      </w:r>
      <w:r>
        <w:rPr>
          <w:rFonts w:asciiTheme="majorHAnsi" w:hAnsiTheme="majorHAnsi" w:cstheme="majorHAnsi"/>
        </w:rPr>
        <w:t xml:space="preserve">es </w:t>
      </w:r>
      <w:r w:rsidRPr="00622C4F">
        <w:rPr>
          <w:rFonts w:asciiTheme="majorHAnsi" w:hAnsiTheme="majorHAnsi" w:cstheme="majorHAnsi"/>
        </w:rPr>
        <w:t>effets considérable</w:t>
      </w:r>
      <w:r>
        <w:rPr>
          <w:rFonts w:asciiTheme="majorHAnsi" w:hAnsiTheme="majorHAnsi" w:cstheme="majorHAnsi"/>
        </w:rPr>
        <w:t>s</w:t>
      </w:r>
      <w:r w:rsidRPr="00622C4F">
        <w:rPr>
          <w:rFonts w:asciiTheme="majorHAnsi" w:hAnsiTheme="majorHAnsi" w:cstheme="majorHAnsi"/>
        </w:rPr>
        <w:t xml:space="preserve"> sur les écosystèmes. Une meilleure connaissance des dynamiques à de hauts niveaux d’organisation (</w:t>
      </w:r>
      <w:r w:rsidRPr="00BA3154">
        <w:rPr>
          <w:rFonts w:asciiTheme="majorHAnsi" w:hAnsiTheme="majorHAnsi" w:cstheme="majorHAnsi"/>
        </w:rPr>
        <w:t>e.g.,</w:t>
      </w:r>
      <w:r w:rsidRPr="00622C4F">
        <w:rPr>
          <w:rFonts w:asciiTheme="majorHAnsi" w:hAnsiTheme="majorHAnsi" w:cstheme="majorHAnsi"/>
        </w:rPr>
        <w:t xml:space="preserve"> communauté, </w:t>
      </w:r>
      <w:proofErr w:type="spellStart"/>
      <w:r w:rsidRPr="00622C4F">
        <w:rPr>
          <w:rFonts w:asciiTheme="majorHAnsi" w:hAnsiTheme="majorHAnsi" w:cstheme="majorHAnsi"/>
        </w:rPr>
        <w:t>métacommunauté</w:t>
      </w:r>
      <w:proofErr w:type="spellEnd"/>
      <w:r w:rsidRPr="00622C4F">
        <w:rPr>
          <w:rFonts w:asciiTheme="majorHAnsi" w:hAnsiTheme="majorHAnsi" w:cstheme="majorHAnsi"/>
        </w:rPr>
        <w:t>) serait donc pertinente à intégrer à notre compréhension des écosystèmes. Dans cet ordre d’idée, les dynamiques spatiotemporelles demeurent mal comprises pour la plupart des interactions-hôtes parasites</w:t>
      </w:r>
      <w:r>
        <w:rPr>
          <w:rFonts w:asciiTheme="majorHAnsi" w:hAnsiTheme="majorHAnsi" w:cstheme="majorHAnsi"/>
        </w:rPr>
        <w:t xml:space="preserve"> </w:t>
      </w:r>
      <w:r>
        <w:rPr>
          <w:rFonts w:asciiTheme="majorHAnsi" w:hAnsiTheme="majorHAnsi" w:cstheme="majorHAnsi"/>
        </w:rPr>
        <w:fldChar w:fldCharType="begin"/>
      </w:r>
      <w:r>
        <w:rPr>
          <w:rFonts w:asciiTheme="majorHAnsi" w:hAnsiTheme="majorHAnsi" w:cstheme="majorHAnsi"/>
        </w:rPr>
        <w:instrText xml:space="preserve"> ADDIN ZOTERO_ITEM CSL_CITATION {"citationID":"pplJlCCx","properties":{"formattedCitation":"(Poulin, 2007)","plainCitation":"(Poulin, 2007)","noteIndex":0},"citationItems":[{"id":6635,"uris":["http://zotero.org/groups/2585270/items/UD994VBH"],"itemData":{"id":6635,"type":"article-journal","abstract":"As a scientific discipline matures, its theoretical underpinnings tend to consolidate around a few general laws that explain a wide range of phenomena, and from which can be derived further testable predictions. It is one of the goals of science to uncover the general principles that produce recurring patterns in nature. Although this has happened in many areas of physics and chemistry, ecology is yet to take this important step. Ecological systems are intrinsically complex, but this does not necessarily mean that everything about them is unpredictable or chaotic. Ecologists, whose grand aim is to understand the interactions that govern the distribution, abundance and diversity of living organisms at different scales, have uncovered several regular patterns, i.e. widely observable statistical tendencies, in the abundance or diversity of organisms in natural ecosystems. Some of these patterns, however, are contingent, i.e. they are only true under particular circumstances; nevertheless, the broad generality of many patterns hints at the existence of universal principles. What about parasite ecology: is it also characterized by recurring patterns and general principles? Evidence for repeatable empirical patterns in parasite ecology is reviewed here, in search of patterns that are consistently detectable across taxa or geographical areas. The coverage ranges from the population level all the way to large-scale patterns of parasite diversity and abundance (or biomass) and patterns in the structure of host-parasite interaction networks. Although general laws seem to apply to these extreme scales of studies, most patterns observed at the intermediate scale, i.e. the parasite community level, appear highly contingent and far from universal. The general laws uncovered to date are proving valuable, as they offer glimpses of the underlying processes shaping parasite ecology and diversity.","container-title":"Parasitology","DOI":"10.1017/S0031182006002150","ISSN":"0031-1820","issue":"Pt 6","journalAbbreviation":"Parasitology","language":"eng","note":"PMID: 17234043","page":"763-776","source":"PubMed","title":"Are there general laws in parasite ecology?","volume":"134","author":[{"family":"Poulin","given":"R."}],"issued":{"date-parts":[["2007",6]]}}}],"schema":"https://github.com/citation-style-language/schema/raw/master/csl-citation.json"} </w:instrText>
      </w:r>
      <w:r>
        <w:rPr>
          <w:rFonts w:asciiTheme="majorHAnsi" w:hAnsiTheme="majorHAnsi" w:cstheme="majorHAnsi"/>
        </w:rPr>
        <w:fldChar w:fldCharType="separate"/>
      </w:r>
      <w:r>
        <w:rPr>
          <w:rFonts w:asciiTheme="majorHAnsi" w:hAnsiTheme="majorHAnsi" w:cstheme="majorHAnsi"/>
          <w:noProof/>
        </w:rPr>
        <w:t>(Poulin, 2007)</w:t>
      </w:r>
      <w:r>
        <w:rPr>
          <w:rFonts w:asciiTheme="majorHAnsi" w:hAnsiTheme="majorHAnsi" w:cstheme="majorHAnsi"/>
        </w:rPr>
        <w:fldChar w:fldCharType="end"/>
      </w:r>
      <w:r w:rsidRPr="00622C4F">
        <w:rPr>
          <w:rFonts w:asciiTheme="majorHAnsi" w:hAnsiTheme="majorHAnsi" w:cstheme="majorHAnsi"/>
        </w:rPr>
        <w:t>. Également, bien que l’importance de l’échelle spatiale soit un élément reconnu en écologie, peu d’auteurs se sont encore intéressés à l’effet de celle-ci sur les estim</w:t>
      </w:r>
      <w:r>
        <w:rPr>
          <w:rFonts w:asciiTheme="majorHAnsi" w:hAnsiTheme="majorHAnsi" w:cstheme="majorHAnsi"/>
        </w:rPr>
        <w:t>ation</w:t>
      </w:r>
      <w:r w:rsidRPr="00622C4F">
        <w:rPr>
          <w:rFonts w:asciiTheme="majorHAnsi" w:hAnsiTheme="majorHAnsi" w:cstheme="majorHAnsi"/>
        </w:rPr>
        <w:t>s d’infection</w:t>
      </w:r>
      <w:r>
        <w:rPr>
          <w:rFonts w:asciiTheme="majorHAnsi" w:hAnsiTheme="majorHAnsi" w:cstheme="majorHAnsi"/>
        </w:rPr>
        <w:t xml:space="preserve"> parasitaire non infectieuse </w:t>
      </w:r>
      <w:r>
        <w:rPr>
          <w:rFonts w:asciiTheme="majorHAnsi" w:hAnsiTheme="majorHAnsi" w:cstheme="majorHAnsi"/>
        </w:rPr>
        <w:fldChar w:fldCharType="begin"/>
      </w:r>
      <w:r>
        <w:rPr>
          <w:rFonts w:asciiTheme="majorHAnsi" w:hAnsiTheme="majorHAnsi" w:cstheme="majorHAnsi"/>
        </w:rPr>
        <w:instrText xml:space="preserve"> ADDIN ZOTERO_ITEM CSL_CITATION {"citationID":"ct4wd5aQ","properties":{"formattedCitation":"(Bolnick et al., 2020; Thieltges &amp; Reise, 2007; Vergara et al., 2013)","plainCitation":"(Bolnick et al., 2020; Thieltges &amp; Reise, 2007; Vergara et al., 2013)","dontUpdate":true,"noteIndex":0},"citationItems":[{"id":1356,"uris":["http://zotero.org/groups/2585270/items/UXFK2ZJ7"],"itemData":{"id":1356,"type":"article-journal","abstract":"A core goal of ecology is to understand the abiotic and biotic variables that regulate species distributions and community composition. A major obstacle is that the rules governing species distributions can change with spatial scale. Here, we illustrate this point using data from a spatially nested metacommunity of parasites infecting a metapopulation of threespine stickleback fish from 34 lakes on Vancouver Island, British Columbia. Like most parasite metacommunities, the composition of stickleback parasites differs among host individuals within each host population, and differs between host populations. The distribution of each parasite taxon depends, to varying degrees, on individual host traits (e.g., mass, diet) and on host-population characteristics (e.g., lake size, mean host mass, mean diet). However, in most cases in this data set, a given parasite was regulated by different factors at the host-individual and host-population scales, leading to scale-dependent patterns of parasite-species co-occurrence.","container-title":"Ecology","DOI":"10.1002/ecy.3181","ISSN":"1939-9170","issue":"12","language":"en","note":"_eprint: https://esajournals.onlinelibrary.wiley.com/doi/pdf/10.1002/ecy.3181","page":"e03181","source":"Wiley Online Library","title":"Scale-dependent effects of host patch traits on species composition in a stickleback parasite metacommunity","volume":"101","author":[{"family":"Bolnick","given":"Daniel I."},{"family":"Resetarits","given":"Emlyn J."},{"family":"Ballare","given":"Kimberly"},{"family":"Stuart","given":"Yoel E."},{"family":"Stutz","given":"William E."}],"issued":{"date-parts":[["2020"]]}}},{"id":6508,"uris":["http://zotero.org/groups/2585270/items/JIACP9JN"],"itemData":{"id":6508,"type":"article-journal","abstract":"Spatial heterogeneities in the abundance of free-living organisms as well as in infection levels of their parasites are a common phenomenon, but knowledge on parasitism in invertebrate intermediate hosts in this respect is scarce. We investigated the spatial pattern of four dominant trematode species which utilize a common intertidal bivalve, the cockle Cerastoderma edule, as second intermediate host in their life cycles. Sampling of cockles from the same cohort at 15 sites in the northern Wadden Sea (North Sea) over a distance of 50 km revealed a conspicuous spatial heterogeneity in infection levels in all four species over the total sample as well as among and within sampling sites. Whereas multiple regression analyses indicated the density of first intermediate upstream hosts to be the strongest determinant of infection levels in cockles, the situation within sites was more complex with no single strong predictor variable. However, host size was positively and host density negatively correlated with infection levels and there was an indication of differential susceptibility of cockle hosts. Small-scale differences in physical properties of the habitat in the form of residual water at low tide resulted in increased infection levels of cockles which we experimentally transferred into pools. A complex interplay of these factors may be responsible for within-site heterogeneities. At larger spatial scales, these factors may be overridden by the strong effect of upstream hosts. In contrast to first intermediate trematode hosts, there was no indication for inter-specific interactions. In other terms, the recruitment of trematodes in second intermediate hosts seems to be largely controlled by pre-settlement processes both among and within host populations.","container-title":"Oecologia","DOI":"10.1007/s00442-006-0557-2","ISSN":"1432-1939","issue":"4","journalAbbreviation":"Oecologia","language":"en","page":"569-581","source":"Springer Link","title":"Spatial heterogeneity in parasite infections at different spatial scales in an intertidal bivalve","volume":"150","author":[{"family":"Thieltges","given":"David W."},{"family":"Reise","given":"Karsten"}],"issued":{"date-parts":[["2007",1,1]]}}},{"id":8947,"uris":["http://zotero.org/groups/2585270/items/TCV6VADJ"],"itemData":{"id":8947,"type":"article-journal","abstract":"Understanding how sexual and asexual forms of the same species coexist is a challenge for evolutionary biology. The Red Queen hypothesis predicts that sex is favored by parasite-mediated selection against common asexual genotypes, leading to the coexistence of sexual and asexual hosts. In a geographic mosaic, where the risk of infection varies in space, the theory also predicts that sexual reproduction would be positively correlated with disease prevalence. We tested this hypothesis in lake populations of a New Zealand freshwater snail, Potamopyrgus antipodarum, by comparing pairwise difference matrices for infection frequency and male frequency using partial Mantel tests. We conducted the test at three spatial scales: among lakes on the South Island, among depths within an intensively sampled lake (Lake Alexandrina), and within depths at Lake Alexandrina. We found that the difference in infection risk and the difference in the proportion of sexual snails were significantly and positively correlated at all spatial scales. Our results thus suggest that parasite-mediated selection contributes to the long-term coexistence of sexual and asexual individuals in coevolutionary hotspots, and that the “warmth” of hotspots can vary on small spatial scales.","container-title":"The American Naturalist","DOI":"10.1086/671996","ISSN":"0003-0147","issue":"4","note":"publisher: The University of Chicago Press","page":"484-493","source":"journals.uchicago.edu (Atypon)","title":"The Geographic Mosaic of Sex and Infection in Lake Populations of a New Zealand Snail at Multiple Spatial Scales.","volume":"182","author":[{"family":"Vergara","given":"Daniela"},{"family":"Lively","given":"Curtis M."},{"family":"King","given":"Kayla C."},{"family":"Jokela","given":"Jukka"}],"issued":{"date-parts":[["2013",10]]}}}],"schema":"https://github.com/citation-style-language/schema/raw/master/csl-citation.json"} </w:instrText>
      </w:r>
      <w:r>
        <w:rPr>
          <w:rFonts w:asciiTheme="majorHAnsi" w:hAnsiTheme="majorHAnsi" w:cstheme="majorHAnsi"/>
        </w:rPr>
        <w:fldChar w:fldCharType="separate"/>
      </w:r>
      <w:r>
        <w:rPr>
          <w:rFonts w:asciiTheme="majorHAnsi" w:hAnsiTheme="majorHAnsi" w:cstheme="majorHAnsi"/>
          <w:noProof/>
        </w:rPr>
        <w:t>(mais voir Bolnick et al., 2020; Thieltges &amp; Reise, 2007; Vergara et al., 2013)</w:t>
      </w:r>
      <w:r>
        <w:rPr>
          <w:rFonts w:asciiTheme="majorHAnsi" w:hAnsiTheme="majorHAnsi" w:cstheme="majorHAnsi"/>
        </w:rPr>
        <w:fldChar w:fldCharType="end"/>
      </w:r>
      <w:r w:rsidRPr="00622C4F">
        <w:rPr>
          <w:rFonts w:asciiTheme="majorHAnsi" w:hAnsiTheme="majorHAnsi" w:cstheme="majorHAnsi"/>
        </w:rPr>
        <w:t>. Finalement, il est largement accepté par la communauté scientifique que le design et la méthode d’échantillonnage sont déterminants dans les résultats et conclusions tirés des études écologiques</w:t>
      </w:r>
      <w:r>
        <w:rPr>
          <w:rFonts w:asciiTheme="majorHAnsi" w:hAnsiTheme="majorHAnsi" w:cstheme="majorHAnsi"/>
        </w:rPr>
        <w:t xml:space="preserve"> notamment en raison des traits de comportement et de l’hétérogénéité de l’environnement</w:t>
      </w:r>
      <w:r w:rsidRPr="00622C4F">
        <w:rPr>
          <w:rFonts w:asciiTheme="majorHAnsi" w:hAnsiTheme="majorHAnsi" w:cstheme="majorHAnsi"/>
        </w:rPr>
        <w:t xml:space="preserve">. Toutefois, ces aspects ont été fortement négligés dans les études empiriques </w:t>
      </w:r>
      <w:r>
        <w:rPr>
          <w:rFonts w:asciiTheme="majorHAnsi" w:hAnsiTheme="majorHAnsi" w:cstheme="majorHAnsi"/>
        </w:rPr>
        <w:t xml:space="preserve">en parasitisme. Chez les parasites aquatiques, une faible corrélation entre le niveau d’agrégation et la grandeur des échantillons a été montrée </w:t>
      </w:r>
      <w:r>
        <w:rPr>
          <w:rFonts w:asciiTheme="majorHAnsi" w:hAnsiTheme="majorHAnsi" w:cstheme="majorHAnsi"/>
        </w:rPr>
        <w:fldChar w:fldCharType="begin"/>
      </w:r>
      <w:r>
        <w:rPr>
          <w:rFonts w:asciiTheme="majorHAnsi" w:hAnsiTheme="majorHAnsi" w:cstheme="majorHAnsi"/>
        </w:rPr>
        <w:instrText xml:space="preserve"> ADDIN ZOTERO_ITEM CSL_CITATION {"citationID":"9ilcbRDA","properties":{"formattedCitation":"(Poulin, 2013)","plainCitation":"(Poulin, 2013)","noteIndex":0},"citationItems":[{"id":5075,"uris":["http://zotero.org/groups/2585270/items/N6WA52LD"],"itemData":{"id":5075,"type":"article-journal","abstract":"Aggregated distributions among individual hosts are a defining feature of metazoan parasite populations. Heterogeneity among host individuals in exposure to parasites or in susceptibility to infection is thought to be the main factor generating aggregation, with properties of parasites themselves explaining some of the variability in aggregation levels observed among species. Here, using data from 410 samples of helminth parasites on fish hosts, I tested the contribution of (i) within-sample variation in host body size, taken as a proxy for variability in host susceptibility, and (ii) parasite taxon and developmental stage, to the aggregated distribution of parasites. Log-transformed variance in numbers of parasites per host was regressed against log mean number across all samples; the strong relationship (r2 = 0·88) indicated that aggregation levels are tightly constrained by mean infection levels, and that only a small proportion of the observed variability in parasite aggregation levels remains to be accounted for by other factors. Using the residuals of this regression as measures of ‘unexplained’ aggregation, a mixed effects model revealed no significant effect of within-sample variation in host body size or of parasite taxon or stage (i.e. juvenile versus adult) on parasite aggregation level within a sample. However, much of the remaining variability in parasite aggregation levels among samples was accounted for by the number of individual hosts examined per sample, and species-specific and study-specific effects reflecting idiosyncrasies of particular systems. This suggests that with most differences in aggregation among samples already explained, there may be little point in seeking universal causes for the remaining variation.","container-title":"Parasitology","DOI":"10.1017/S0031182012002053","ISSN":"0031-1820, 1469-8161","issue":"4","language":"en","note":"publisher: Cambridge University Press","page":"541-546","source":"Cambridge University Press","title":"Explaining variability in parasite aggregation levels among host samples","volume":"140","author":[{"family":"Poulin","given":"Robert"}],"issued":{"date-parts":[["2013",4]]}}}],"schema":"https://github.com/citation-style-language/schema/raw/master/csl-citation.json"} </w:instrText>
      </w:r>
      <w:r>
        <w:rPr>
          <w:rFonts w:asciiTheme="majorHAnsi" w:hAnsiTheme="majorHAnsi" w:cstheme="majorHAnsi"/>
        </w:rPr>
        <w:fldChar w:fldCharType="separate"/>
      </w:r>
      <w:r>
        <w:rPr>
          <w:rFonts w:asciiTheme="majorHAnsi" w:hAnsiTheme="majorHAnsi" w:cstheme="majorHAnsi"/>
          <w:noProof/>
        </w:rPr>
        <w:t>(Poulin, 2013)</w:t>
      </w:r>
      <w:r>
        <w:rPr>
          <w:rFonts w:asciiTheme="majorHAnsi" w:hAnsiTheme="majorHAnsi" w:cstheme="majorHAnsi"/>
        </w:rPr>
        <w:fldChar w:fldCharType="end"/>
      </w:r>
      <w:r>
        <w:rPr>
          <w:rFonts w:asciiTheme="majorHAnsi" w:hAnsiTheme="majorHAnsi" w:cstheme="majorHAnsi"/>
        </w:rPr>
        <w:t xml:space="preserve">. Une différence d’abondance de parasites entre les individus capturés par différents engins de pêche (senne et nasse) a également été remarquée par </w:t>
      </w:r>
      <w:r>
        <w:rPr>
          <w:rFonts w:asciiTheme="majorHAnsi" w:hAnsiTheme="majorHAnsi" w:cstheme="majorHAnsi"/>
        </w:rPr>
        <w:fldChar w:fldCharType="begin"/>
      </w:r>
      <w:r>
        <w:rPr>
          <w:rFonts w:asciiTheme="majorHAnsi" w:hAnsiTheme="majorHAnsi" w:cstheme="majorHAnsi"/>
        </w:rPr>
        <w:instrText xml:space="preserve"> ADDIN ZOTERO_ITEM CSL_CITATION {"citationID":"c9XTpk1J","properties":{"formattedCitation":"(Wilson et al., 1993)","plainCitation":"(Wilson et al., 1993)","dontUpdate":true,"noteIndex":0},"citationItems":[{"id":3411,"uris":["http://zotero.org/groups/2585270/items/KVMBMIUX"],"itemData":{"id":3411,"type":"article-journal","abstract":"The shy–bold continuum is recognized as a fundamental axis of behavioral variation in humans, but 3 major issues have not been addressed. First, the taxonomic distribution of shyness and boldness is unknown. S</w:instrText>
      </w:r>
      <w:r w:rsidRPr="00F31E3D">
        <w:rPr>
          <w:rFonts w:asciiTheme="majorHAnsi" w:hAnsiTheme="majorHAnsi" w:cstheme="majorHAnsi"/>
          <w:lang w:val="en-US"/>
        </w:rPr>
        <w:instrText xml:space="preserve">econd, the ecological consequences of shyness and boldness have not been studied in natural populations. Third, no one has tried to predict and test patterns of shyness and boldness that might result from natural selection. The authors show that a shy–bold continuum, which influences diet, predator risk, and parasite fauna, exists in juvenile pumpkinseed sunfish. Individual differences are relatively stable in nature but seem to disappear when the fish are held in social and ecological isolation in the laboratory. Thus, phenotypic stability may not reflect innate tendencies to be shy or bold but rather environmental conditions that maintain differences between phenotypically plastic individuals. (PsycINFO Database Record (c) 2016 APA, all rights reserved)","container-title":"Journal of Comparative </w:instrText>
      </w:r>
      <w:r w:rsidRPr="003D7A8B">
        <w:rPr>
          <w:rFonts w:asciiTheme="majorHAnsi" w:hAnsiTheme="majorHAnsi" w:cstheme="majorHAnsi"/>
          <w:lang w:val="en-US"/>
        </w:rPr>
        <w:instrText xml:space="preserve">Psychology","DOI":"10.1037/0735-7036.107.3.250","ISSN":"1939-2087","note":"publisher-place: US\npublisher: American Psychological Association","page":"250-260","source":"APA PsycNet","title":"Shy-bold continuum in pumpkinseed sunfish (Lepomis gibbosus): An ecological study of a psychological trait","title-short":"Shy-bold continuum in pumpkinseed sunfish (Lepomis gibbosus)","volume":"107","author":[{"family":"Wilson","given":"David S."},{"family":"Coleman","given":"Kristine"},{"family":"Clark","given":"Anne B."},{"family":"Biederman","given":"Laurence"}],"issued":{"date-parts":[["1993"]]}}}],"schema":"https://github.com/citation-style-language/schema/raw/master/csl-citation.json"} </w:instrText>
      </w:r>
      <w:r>
        <w:rPr>
          <w:rFonts w:asciiTheme="majorHAnsi" w:hAnsiTheme="majorHAnsi" w:cstheme="majorHAnsi"/>
        </w:rPr>
        <w:fldChar w:fldCharType="separate"/>
      </w:r>
      <w:r w:rsidRPr="003D7A8B">
        <w:rPr>
          <w:rFonts w:asciiTheme="majorHAnsi" w:hAnsiTheme="majorHAnsi" w:cstheme="majorHAnsi"/>
          <w:noProof/>
          <w:lang w:val="en-US"/>
        </w:rPr>
        <w:t>Wilson et al. (1993)</w:t>
      </w:r>
      <w:r>
        <w:rPr>
          <w:rFonts w:asciiTheme="majorHAnsi" w:hAnsiTheme="majorHAnsi" w:cstheme="majorHAnsi"/>
        </w:rPr>
        <w:fldChar w:fldCharType="end"/>
      </w:r>
      <w:r w:rsidRPr="003D7A8B">
        <w:rPr>
          <w:rFonts w:asciiTheme="majorHAnsi" w:hAnsiTheme="majorHAnsi" w:cstheme="majorHAnsi"/>
          <w:lang w:val="en-US"/>
        </w:rPr>
        <w:t xml:space="preserve">. </w:t>
      </w:r>
    </w:p>
    <w:p w14:paraId="187F0055" w14:textId="36AEE034" w:rsidR="00A266F6" w:rsidRPr="003D7A8B" w:rsidRDefault="003A574E" w:rsidP="003A574E">
      <w:pPr>
        <w:spacing w:line="360" w:lineRule="auto"/>
        <w:jc w:val="both"/>
        <w:rPr>
          <w:rFonts w:asciiTheme="majorHAnsi" w:hAnsiTheme="majorHAnsi" w:cstheme="majorHAnsi"/>
          <w:lang w:val="en-US"/>
        </w:rPr>
      </w:pPr>
      <w:r>
        <w:rPr>
          <w:rFonts w:asciiTheme="majorHAnsi" w:hAnsiTheme="majorHAnsi" w:cstheme="majorHAnsi"/>
          <w:noProof/>
        </w:rPr>
        <w:lastRenderedPageBreak/>
        <mc:AlternateContent>
          <mc:Choice Requires="wps">
            <w:drawing>
              <wp:anchor distT="0" distB="0" distL="114300" distR="114300" simplePos="0" relativeHeight="251671552" behindDoc="0" locked="0" layoutInCell="1" allowOverlap="1" wp14:anchorId="29887FC3" wp14:editId="0E09655B">
                <wp:simplePos x="0" y="0"/>
                <wp:positionH relativeFrom="column">
                  <wp:posOffset>-159385</wp:posOffset>
                </wp:positionH>
                <wp:positionV relativeFrom="paragraph">
                  <wp:posOffset>3102610</wp:posOffset>
                </wp:positionV>
                <wp:extent cx="6158865" cy="1011555"/>
                <wp:effectExtent l="0" t="0" r="0" b="0"/>
                <wp:wrapSquare wrapText="bothSides"/>
                <wp:docPr id="1856367101" name="Zone de texte 1"/>
                <wp:cNvGraphicFramePr/>
                <a:graphic xmlns:a="http://schemas.openxmlformats.org/drawingml/2006/main">
                  <a:graphicData uri="http://schemas.microsoft.com/office/word/2010/wordprocessingShape">
                    <wps:wsp>
                      <wps:cNvSpPr txBox="1"/>
                      <wps:spPr>
                        <a:xfrm>
                          <a:off x="0" y="0"/>
                          <a:ext cx="6158865" cy="1011555"/>
                        </a:xfrm>
                        <a:prstGeom prst="rect">
                          <a:avLst/>
                        </a:prstGeom>
                        <a:noFill/>
                        <a:ln w="6350">
                          <a:noFill/>
                        </a:ln>
                      </wps:spPr>
                      <wps:txbx>
                        <w:txbxContent>
                          <w:p w14:paraId="68B26BAE" w14:textId="77777777" w:rsidR="003D7A8B" w:rsidRPr="001E1BE3" w:rsidRDefault="003D7A8B" w:rsidP="003D7A8B">
                            <w:pPr>
                              <w:jc w:val="both"/>
                              <w:rPr>
                                <w:rFonts w:asciiTheme="majorHAnsi" w:hAnsiTheme="majorHAnsi" w:cstheme="majorHAnsi"/>
                                <w:sz w:val="22"/>
                                <w:szCs w:val="22"/>
                              </w:rPr>
                            </w:pPr>
                            <w:r w:rsidRPr="00BE1947">
                              <w:rPr>
                                <w:rFonts w:asciiTheme="majorHAnsi" w:hAnsiTheme="majorHAnsi" w:cstheme="majorHAnsi"/>
                                <w:b/>
                                <w:bCs/>
                                <w:color w:val="000000" w:themeColor="text1"/>
                                <w:sz w:val="22"/>
                                <w:szCs w:val="22"/>
                              </w:rPr>
                              <w:t>Figure 1</w:t>
                            </w:r>
                            <w:r w:rsidRPr="00BE1947">
                              <w:rPr>
                                <w:rFonts w:asciiTheme="majorHAnsi" w:hAnsiTheme="majorHAnsi" w:cstheme="majorHAnsi"/>
                                <w:b/>
                                <w:bCs/>
                                <w:sz w:val="22"/>
                                <w:szCs w:val="22"/>
                              </w:rPr>
                              <w:t>.</w:t>
                            </w:r>
                            <w:r w:rsidRPr="001E1BE3">
                              <w:rPr>
                                <w:rFonts w:asciiTheme="majorHAnsi" w:hAnsiTheme="majorHAnsi" w:cstheme="majorHAnsi"/>
                                <w:sz w:val="22"/>
                                <w:szCs w:val="22"/>
                              </w:rPr>
                              <w:t xml:space="preserve"> Échelle d’organi</w:t>
                            </w:r>
                            <w:r>
                              <w:rPr>
                                <w:rFonts w:asciiTheme="majorHAnsi" w:hAnsiTheme="majorHAnsi" w:cstheme="majorHAnsi"/>
                                <w:sz w:val="22"/>
                                <w:szCs w:val="22"/>
                              </w:rPr>
                              <w:t>s</w:t>
                            </w:r>
                            <w:r w:rsidRPr="001E1BE3">
                              <w:rPr>
                                <w:rFonts w:asciiTheme="majorHAnsi" w:hAnsiTheme="majorHAnsi" w:cstheme="majorHAnsi"/>
                                <w:sz w:val="22"/>
                                <w:szCs w:val="22"/>
                              </w:rPr>
                              <w:t>ation écologique d’intérêt dans les étude</w:t>
                            </w:r>
                            <w:r>
                              <w:rPr>
                                <w:rFonts w:asciiTheme="majorHAnsi" w:hAnsiTheme="majorHAnsi" w:cstheme="majorHAnsi"/>
                                <w:sz w:val="22"/>
                                <w:szCs w:val="22"/>
                              </w:rPr>
                              <w:t>s en</w:t>
                            </w:r>
                            <w:proofErr w:type="gramStart"/>
                            <w:r>
                              <w:rPr>
                                <w:rFonts w:asciiTheme="majorHAnsi" w:hAnsiTheme="majorHAnsi" w:cstheme="majorHAnsi"/>
                                <w:sz w:val="22"/>
                                <w:szCs w:val="22"/>
                              </w:rPr>
                              <w:t xml:space="preserve"> «</w:t>
                            </w:r>
                            <w:proofErr w:type="spellStart"/>
                            <w:r>
                              <w:rPr>
                                <w:rFonts w:asciiTheme="majorHAnsi" w:hAnsiTheme="majorHAnsi" w:cstheme="majorHAnsi"/>
                                <w:sz w:val="22"/>
                                <w:szCs w:val="22"/>
                              </w:rPr>
                              <w:t>disease</w:t>
                            </w:r>
                            <w:proofErr w:type="spellEnd"/>
                            <w:proofErr w:type="gramEnd"/>
                            <w:r>
                              <w:rPr>
                                <w:rFonts w:asciiTheme="majorHAnsi" w:hAnsiTheme="majorHAnsi" w:cstheme="majorHAnsi"/>
                                <w:sz w:val="22"/>
                                <w:szCs w:val="22"/>
                              </w:rPr>
                              <w:t xml:space="preserve"> </w:t>
                            </w:r>
                            <w:proofErr w:type="spellStart"/>
                            <w:r>
                              <w:rPr>
                                <w:rFonts w:asciiTheme="majorHAnsi" w:hAnsiTheme="majorHAnsi" w:cstheme="majorHAnsi"/>
                                <w:sz w:val="22"/>
                                <w:szCs w:val="22"/>
                              </w:rPr>
                              <w:t>ecology</w:t>
                            </w:r>
                            <w:proofErr w:type="spellEnd"/>
                            <w:r>
                              <w:rPr>
                                <w:rFonts w:asciiTheme="majorHAnsi" w:hAnsiTheme="majorHAnsi" w:cstheme="majorHAnsi"/>
                                <w:sz w:val="22"/>
                                <w:szCs w:val="22"/>
                              </w:rPr>
                              <w:t xml:space="preserve">». Méta-analyse réalisée par Preston et al. (2016) comprenant les articles publiés de </w:t>
                            </w:r>
                            <w:r w:rsidRPr="00005D1D">
                              <w:rPr>
                                <w:rFonts w:asciiTheme="majorHAnsi" w:hAnsiTheme="majorHAnsi" w:cstheme="majorHAnsi"/>
                                <w:sz w:val="22"/>
                                <w:szCs w:val="22"/>
                              </w:rPr>
                              <w:t xml:space="preserve">1980 à 2013 </w:t>
                            </w:r>
                            <w:r>
                              <w:rPr>
                                <w:rFonts w:asciiTheme="majorHAnsi" w:hAnsiTheme="majorHAnsi" w:cstheme="majorHAnsi"/>
                                <w:sz w:val="22"/>
                                <w:szCs w:val="22"/>
                              </w:rPr>
                              <w:t xml:space="preserve">disponibles sur </w:t>
                            </w:r>
                            <w:r w:rsidRPr="00005D1D">
                              <w:rPr>
                                <w:rFonts w:asciiTheme="majorHAnsi" w:hAnsiTheme="majorHAnsi" w:cstheme="majorHAnsi"/>
                                <w:sz w:val="22"/>
                                <w:szCs w:val="22"/>
                              </w:rPr>
                              <w:t xml:space="preserve">Web Of Science. </w:t>
                            </w:r>
                            <w:r>
                              <w:rPr>
                                <w:rFonts w:asciiTheme="majorHAnsi" w:hAnsiTheme="majorHAnsi" w:cstheme="majorHAnsi"/>
                                <w:sz w:val="22"/>
                                <w:szCs w:val="22"/>
                              </w:rPr>
                              <w:t>20% des publications s’intéressaient à l’échelle individuelle, 8% à l’échelle populationnelle, 4% aux communautés et seulement 2% aux écosystèm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9887FC3" id="Zone de texte 1" o:spid="_x0000_s1028" type="#_x0000_t202" style="position:absolute;left:0;text-align:left;margin-left:-12.55pt;margin-top:244.3pt;width:484.95pt;height:79.6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" filled="f" stroked="f" strokeweight=".5pt">
                <v:textbox>
                  <w:txbxContent>
                    <w:p w14:paraId="68B26BAE" w14:textId="77777777" w:rsidR="003D7A8B" w:rsidRPr="001E1BE3" w:rsidRDefault="003D7A8B" w:rsidP="003D7A8B">
                      <w:pPr>
                        <w:jc w:val="both"/>
                        <w:rPr>
                          <w:rFonts w:asciiTheme="majorHAnsi" w:hAnsiTheme="majorHAnsi" w:cstheme="majorHAnsi"/>
                          <w:sz w:val="22"/>
                          <w:szCs w:val="22"/>
                        </w:rPr>
                      </w:pPr>
                      <w:r w:rsidRPr="00BE1947">
                        <w:rPr>
                          <w:rFonts w:asciiTheme="majorHAnsi" w:hAnsiTheme="majorHAnsi" w:cstheme="majorHAnsi"/>
                          <w:b/>
                          <w:bCs/>
                          <w:color w:val="000000" w:themeColor="text1"/>
                          <w:sz w:val="22"/>
                          <w:szCs w:val="22"/>
                        </w:rPr>
                        <w:t>Figure 1</w:t>
                      </w:r>
                      <w:r w:rsidRPr="00BE1947">
                        <w:rPr>
                          <w:rFonts w:asciiTheme="majorHAnsi" w:hAnsiTheme="majorHAnsi" w:cstheme="majorHAnsi"/>
                          <w:b/>
                          <w:bCs/>
                          <w:sz w:val="22"/>
                          <w:szCs w:val="22"/>
                        </w:rPr>
                        <w:t>.</w:t>
                      </w:r>
                      <w:r w:rsidRPr="001E1BE3">
                        <w:rPr>
                          <w:rFonts w:asciiTheme="majorHAnsi" w:hAnsiTheme="majorHAnsi" w:cstheme="majorHAnsi"/>
                          <w:sz w:val="22"/>
                          <w:szCs w:val="22"/>
                        </w:rPr>
                        <w:t xml:space="preserve"> Échelle d’organi</w:t>
                      </w:r>
                      <w:r>
                        <w:rPr>
                          <w:rFonts w:asciiTheme="majorHAnsi" w:hAnsiTheme="majorHAnsi" w:cstheme="majorHAnsi"/>
                          <w:sz w:val="22"/>
                          <w:szCs w:val="22"/>
                        </w:rPr>
                        <w:t>s</w:t>
                      </w:r>
                      <w:r w:rsidRPr="001E1BE3">
                        <w:rPr>
                          <w:rFonts w:asciiTheme="majorHAnsi" w:hAnsiTheme="majorHAnsi" w:cstheme="majorHAnsi"/>
                          <w:sz w:val="22"/>
                          <w:szCs w:val="22"/>
                        </w:rPr>
                        <w:t>ation écologique d’intérêt dans les étude</w:t>
                      </w:r>
                      <w:r>
                        <w:rPr>
                          <w:rFonts w:asciiTheme="majorHAnsi" w:hAnsiTheme="majorHAnsi" w:cstheme="majorHAnsi"/>
                          <w:sz w:val="22"/>
                          <w:szCs w:val="22"/>
                        </w:rPr>
                        <w:t>s en</w:t>
                      </w:r>
                      <w:proofErr w:type="gramStart"/>
                      <w:r>
                        <w:rPr>
                          <w:rFonts w:asciiTheme="majorHAnsi" w:hAnsiTheme="majorHAnsi" w:cstheme="majorHAnsi"/>
                          <w:sz w:val="22"/>
                          <w:szCs w:val="22"/>
                        </w:rPr>
                        <w:t xml:space="preserve"> «</w:t>
                      </w:r>
                      <w:proofErr w:type="spellStart"/>
                      <w:r>
                        <w:rPr>
                          <w:rFonts w:asciiTheme="majorHAnsi" w:hAnsiTheme="majorHAnsi" w:cstheme="majorHAnsi"/>
                          <w:sz w:val="22"/>
                          <w:szCs w:val="22"/>
                        </w:rPr>
                        <w:t>disease</w:t>
                      </w:r>
                      <w:proofErr w:type="spellEnd"/>
                      <w:proofErr w:type="gramEnd"/>
                      <w:r>
                        <w:rPr>
                          <w:rFonts w:asciiTheme="majorHAnsi" w:hAnsiTheme="majorHAnsi" w:cstheme="majorHAnsi"/>
                          <w:sz w:val="22"/>
                          <w:szCs w:val="22"/>
                        </w:rPr>
                        <w:t xml:space="preserve"> </w:t>
                      </w:r>
                      <w:proofErr w:type="spellStart"/>
                      <w:r>
                        <w:rPr>
                          <w:rFonts w:asciiTheme="majorHAnsi" w:hAnsiTheme="majorHAnsi" w:cstheme="majorHAnsi"/>
                          <w:sz w:val="22"/>
                          <w:szCs w:val="22"/>
                        </w:rPr>
                        <w:t>ecology</w:t>
                      </w:r>
                      <w:proofErr w:type="spellEnd"/>
                      <w:r>
                        <w:rPr>
                          <w:rFonts w:asciiTheme="majorHAnsi" w:hAnsiTheme="majorHAnsi" w:cstheme="majorHAnsi"/>
                          <w:sz w:val="22"/>
                          <w:szCs w:val="22"/>
                        </w:rPr>
                        <w:t xml:space="preserve">». Méta-analyse réalisée par Preston et al. (2016) comprenant les articles publiés de </w:t>
                      </w:r>
                      <w:r w:rsidRPr="00005D1D">
                        <w:rPr>
                          <w:rFonts w:asciiTheme="majorHAnsi" w:hAnsiTheme="majorHAnsi" w:cstheme="majorHAnsi"/>
                          <w:sz w:val="22"/>
                          <w:szCs w:val="22"/>
                        </w:rPr>
                        <w:t xml:space="preserve">1980 à 2013 </w:t>
                      </w:r>
                      <w:r>
                        <w:rPr>
                          <w:rFonts w:asciiTheme="majorHAnsi" w:hAnsiTheme="majorHAnsi" w:cstheme="majorHAnsi"/>
                          <w:sz w:val="22"/>
                          <w:szCs w:val="22"/>
                        </w:rPr>
                        <w:t xml:space="preserve">disponibles sur </w:t>
                      </w:r>
                      <w:r w:rsidRPr="00005D1D">
                        <w:rPr>
                          <w:rFonts w:asciiTheme="majorHAnsi" w:hAnsiTheme="majorHAnsi" w:cstheme="majorHAnsi"/>
                          <w:sz w:val="22"/>
                          <w:szCs w:val="22"/>
                        </w:rPr>
                        <w:t xml:space="preserve">Web Of Science. </w:t>
                      </w:r>
                      <w:r>
                        <w:rPr>
                          <w:rFonts w:asciiTheme="majorHAnsi" w:hAnsiTheme="majorHAnsi" w:cstheme="majorHAnsi"/>
                          <w:sz w:val="22"/>
                          <w:szCs w:val="22"/>
                        </w:rPr>
                        <w:t>20% des publications s’intéressaient à l’échelle individuelle, 8% à l’échelle populationnelle, 4% aux communautés et seulement 2% aux écosystèmes.</w:t>
                      </w:r>
                    </w:p>
                  </w:txbxContent>
                </v:textbox>
                <w10:wrap type="square"/>
              </v:shape>
            </w:pict>
          </mc:Fallback>
        </mc:AlternateContent>
      </w:r>
      <w:r>
        <w:rPr>
          <w:rFonts w:asciiTheme="majorHAnsi" w:hAnsiTheme="majorHAnsi" w:cstheme="majorHAnsi"/>
          <w:noProof/>
        </w:rPr>
        <w:drawing>
          <wp:anchor distT="0" distB="0" distL="114300" distR="114300" simplePos="0" relativeHeight="251654143" behindDoc="0" locked="0" layoutInCell="1" allowOverlap="1" wp14:anchorId="75E87C89" wp14:editId="36FBA281">
            <wp:simplePos x="0" y="0"/>
            <wp:positionH relativeFrom="column">
              <wp:posOffset>-120358</wp:posOffset>
            </wp:positionH>
            <wp:positionV relativeFrom="paragraph">
              <wp:posOffset>463</wp:posOffset>
            </wp:positionV>
            <wp:extent cx="6109970" cy="3077845"/>
            <wp:effectExtent l="0" t="0" r="0" b="0"/>
            <wp:wrapSquare wrapText="bothSides"/>
            <wp:docPr id="230452802" name="Image 2304528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6275454" name="Image 1"/>
                    <pic:cNvPicPr>
                      <a:picLocks noChangeAspect="1"/>
                    </pic:cNvPicPr>
                  </pic:nvPicPr>
                  <pic:blipFill>
                    <a:blip r:embed="rId7" cstate="print">
                      <a:extLst>
                        <a:ext uri="{28A0092B-C50C-407E-A947-70E740481C1C}">
                          <a14:useLocalDpi xmlns:a14="http://schemas.microsoft.com/office/drawing/2010/main" val="0"/>
                        </a:ext>
                      </a:extLst>
                    </a:blip>
                    <a:stretch>
                      <a:fillRect/>
                    </a:stretch>
                  </pic:blipFill>
                  <pic:spPr>
                    <a:xfrm>
                      <a:off x="0" y="0"/>
                      <a:ext cx="6109970" cy="3077845"/>
                    </a:xfrm>
                    <a:prstGeom prst="rect">
                      <a:avLst/>
                    </a:prstGeom>
                  </pic:spPr>
                </pic:pic>
              </a:graphicData>
            </a:graphic>
            <wp14:sizeRelH relativeFrom="margin">
              <wp14:pctWidth>0</wp14:pctWidth>
            </wp14:sizeRelH>
            <wp14:sizeRelV relativeFrom="margin">
              <wp14:pctHeight>0</wp14:pctHeight>
            </wp14:sizeRelV>
          </wp:anchor>
        </w:drawing>
      </w:r>
      <w:r w:rsidR="00A266F6" w:rsidRPr="003D7A8B">
        <w:rPr>
          <w:rFonts w:asciiTheme="majorHAnsi" w:hAnsiTheme="majorHAnsi" w:cstheme="majorHAnsi"/>
          <w:lang w:val="en-US"/>
        </w:rPr>
        <w:br w:type="page"/>
      </w:r>
    </w:p>
    <w:p w14:paraId="453E7481" w14:textId="7C5A334C" w:rsidR="006B4BAF" w:rsidRPr="006B4BAF" w:rsidRDefault="00A266F6" w:rsidP="0033333D">
      <w:pPr>
        <w:pStyle w:val="Bibliographie1"/>
      </w:pPr>
      <w:r w:rsidRPr="00A266F6">
        <w:lastRenderedPageBreak/>
        <w:fldChar w:fldCharType="begin"/>
      </w:r>
      <w:r w:rsidRPr="00A266F6">
        <w:instrText xml:space="preserve"> ADDIN ZOTERO_BIBL {"uncited":[],"omitted":[],"custom":[]} CSL_BIBLIOGRAPHY </w:instrText>
      </w:r>
      <w:r w:rsidRPr="00A266F6">
        <w:fldChar w:fldCharType="separate"/>
      </w:r>
      <w:r w:rsidR="00012A09" w:rsidRPr="006B4BAF">
        <w:t>Ahn, S., &amp; Goater, C. P. (2021). Nonhost species reduce parasite infection in a focal host species within experimental fish communities. Ecology and Evolution, 11(15), 10155</w:t>
      </w:r>
      <w:r w:rsidR="00012A09" w:rsidRPr="006B4BAF">
        <w:rPr>
          <w:rFonts w:ascii="Cambria Math" w:hAnsi="Cambria Math" w:cs="Cambria Math"/>
        </w:rPr>
        <w:t>‑</w:t>
      </w:r>
      <w:r w:rsidR="00012A09" w:rsidRPr="006B4BAF">
        <w:t>10163. https://doi.org/10.1002/ece3.7823</w:t>
      </w:r>
    </w:p>
    <w:p w14:paraId="3524BE10" w14:textId="32343AA5" w:rsidR="006B4BAF" w:rsidRPr="00012A09" w:rsidRDefault="00012A09" w:rsidP="0033333D">
      <w:pPr>
        <w:pStyle w:val="Bibliographie1"/>
      </w:pPr>
      <w:r w:rsidRPr="006B4BAF">
        <w:t>Aho, J. M., Camp, J. W., &amp; Esch, G. W. (1982). Long-Term Studies on the Population Biology of</w:t>
      </w:r>
      <w:r w:rsidR="006B4BAF" w:rsidRPr="006B4BAF">
        <w:t xml:space="preserve"> </w:t>
      </w:r>
      <w:r w:rsidRPr="006B4BAF">
        <w:t>Diplostomulum scheuringi in a Thermally Altered Reservoir. The Journal of Parasitology, 68(4), 695</w:t>
      </w:r>
      <w:r w:rsidRPr="006B4BAF">
        <w:rPr>
          <w:rFonts w:ascii="Cambria Math" w:hAnsi="Cambria Math" w:cs="Cambria Math"/>
        </w:rPr>
        <w:t>‑</w:t>
      </w:r>
      <w:r w:rsidRPr="006B4BAF">
        <w:t>708. https://doi.org/10.2307/3280931</w:t>
      </w:r>
    </w:p>
    <w:p w14:paraId="4B5A752E" w14:textId="7A17683C" w:rsidR="006B4BAF" w:rsidRPr="00012A09" w:rsidRDefault="00012A09" w:rsidP="0033333D">
      <w:pPr>
        <w:pStyle w:val="Bibliographie1"/>
      </w:pPr>
      <w:r w:rsidRPr="00012A09">
        <w:t xml:space="preserve">Allan, B. J. M., Illing, B., Fakan, E. P., Narvaez, P., Grutter, A. S., Sikkel, P. C., McClure, E. C., Rummer, J. L., &amp; McCormick, M. I. (2020). Parasite infection directly impacts escape response and stress levels in fish. </w:t>
      </w:r>
      <w:r w:rsidRPr="00012A09">
        <w:rPr>
          <w:i/>
          <w:iCs/>
        </w:rPr>
        <w:t>Journal of Experimental Biology</w:t>
      </w:r>
      <w:r w:rsidRPr="00012A09">
        <w:t xml:space="preserve">, </w:t>
      </w:r>
      <w:r w:rsidRPr="00012A09">
        <w:rPr>
          <w:i/>
          <w:iCs/>
        </w:rPr>
        <w:t>223</w:t>
      </w:r>
      <w:r w:rsidRPr="00012A09">
        <w:t>(16), jeb230904. https://doi.org/10.1242/jeb.230904</w:t>
      </w:r>
    </w:p>
    <w:p w14:paraId="1F3BDB20" w14:textId="22A9BC26" w:rsidR="006B4BAF" w:rsidRPr="00012A09" w:rsidRDefault="00012A09" w:rsidP="0033333D">
      <w:pPr>
        <w:pStyle w:val="Bibliographie1"/>
      </w:pPr>
      <w:r w:rsidRPr="00012A09">
        <w:t xml:space="preserve">Altizer, S., Bartel, R., &amp; Han, B. A. (2011). Animal Migration and Infectious Disease Risk. </w:t>
      </w:r>
      <w:r w:rsidRPr="00012A09">
        <w:rPr>
          <w:i/>
          <w:iCs/>
        </w:rPr>
        <w:t>Science</w:t>
      </w:r>
      <w:r w:rsidRPr="00012A09">
        <w:t>. https://doi.org/10.1126/science.1194694</w:t>
      </w:r>
    </w:p>
    <w:p w14:paraId="29467B54" w14:textId="1A2095C5" w:rsidR="006B4BAF" w:rsidRPr="00012A09" w:rsidRDefault="00012A09" w:rsidP="0033333D">
      <w:pPr>
        <w:pStyle w:val="Bibliographie1"/>
      </w:pPr>
      <w:r w:rsidRPr="00012A09">
        <w:t xml:space="preserve">Anderson, R. M., &amp; May, R. M. (1979). Population biology of infectious diseases : Part I. </w:t>
      </w:r>
      <w:r w:rsidRPr="00012A09">
        <w:rPr>
          <w:i/>
          <w:iCs/>
        </w:rPr>
        <w:t>Nature</w:t>
      </w:r>
      <w:r w:rsidRPr="00012A09">
        <w:t xml:space="preserve">, </w:t>
      </w:r>
      <w:r w:rsidRPr="00012A09">
        <w:rPr>
          <w:i/>
          <w:iCs/>
        </w:rPr>
        <w:t>280</w:t>
      </w:r>
      <w:r w:rsidRPr="00012A09">
        <w:t>(5721), 361</w:t>
      </w:r>
      <w:r w:rsidRPr="00012A09">
        <w:rPr>
          <w:rFonts w:ascii="Cambria Math" w:hAnsi="Cambria Math" w:cs="Cambria Math"/>
        </w:rPr>
        <w:t>‑</w:t>
      </w:r>
      <w:r w:rsidRPr="00012A09">
        <w:t>367. https://doi.org/10.1038/280361a0</w:t>
      </w:r>
    </w:p>
    <w:p w14:paraId="6DFE702C" w14:textId="6A13D4B2" w:rsidR="006B4BAF" w:rsidRPr="00012A09" w:rsidRDefault="00012A09" w:rsidP="0033333D">
      <w:pPr>
        <w:pStyle w:val="Bibliographie1"/>
      </w:pPr>
      <w:r w:rsidRPr="0033333D">
        <w:rPr>
          <w:lang w:val="fr-CA"/>
        </w:rPr>
        <w:t xml:space="preserve">Arostegui, M. C., Hovel, R. A., &amp; Quinn, T. P. (2018). </w:t>
      </w:r>
      <w:r w:rsidRPr="00012A09">
        <w:t xml:space="preserve">Schistocephalus solidus parasite prevalence and biomass intensity in threespine stickleback vary by habitat and diet in boreal lakes. </w:t>
      </w:r>
      <w:r w:rsidRPr="00012A09">
        <w:rPr>
          <w:i/>
          <w:iCs/>
        </w:rPr>
        <w:t>Environmental Biology of Fishes</w:t>
      </w:r>
      <w:r w:rsidRPr="00012A09">
        <w:t xml:space="preserve">, </w:t>
      </w:r>
      <w:r w:rsidRPr="00012A09">
        <w:rPr>
          <w:i/>
          <w:iCs/>
        </w:rPr>
        <w:t>101</w:t>
      </w:r>
      <w:r w:rsidRPr="00012A09">
        <w:t>(3), 501</w:t>
      </w:r>
      <w:r w:rsidRPr="00012A09">
        <w:rPr>
          <w:rFonts w:ascii="Cambria Math" w:hAnsi="Cambria Math" w:cs="Cambria Math"/>
        </w:rPr>
        <w:t>‑</w:t>
      </w:r>
      <w:r w:rsidRPr="00012A09">
        <w:t>514. https://doi.org/10.1007/s10641-018-0719-1</w:t>
      </w:r>
    </w:p>
    <w:p w14:paraId="23A29793" w14:textId="33173E1A" w:rsidR="006B4BAF" w:rsidRPr="00012A09" w:rsidRDefault="00012A09" w:rsidP="0033333D">
      <w:pPr>
        <w:pStyle w:val="Bibliographie1"/>
      </w:pPr>
      <w:r w:rsidRPr="00012A09">
        <w:t xml:space="preserve">Behringer, D. C., Karvonen, A., &amp; Bojko, J. (2018). Parasite avoidance behaviours in aquatic environments. </w:t>
      </w:r>
      <w:r w:rsidRPr="00012A09">
        <w:rPr>
          <w:i/>
          <w:iCs/>
        </w:rPr>
        <w:t>Philosophical Transactions of the Royal Society B: Biological Sciences</w:t>
      </w:r>
      <w:r w:rsidRPr="00012A09">
        <w:t xml:space="preserve">, </w:t>
      </w:r>
      <w:r w:rsidRPr="00012A09">
        <w:rPr>
          <w:i/>
          <w:iCs/>
        </w:rPr>
        <w:t>373</w:t>
      </w:r>
      <w:r w:rsidRPr="00012A09">
        <w:t>(1751), 20170202. https://doi.org/10.1098/rstb.2017.0202</w:t>
      </w:r>
    </w:p>
    <w:p w14:paraId="505CD2EE" w14:textId="633F2F3C" w:rsidR="006B4BAF" w:rsidRPr="00012A09" w:rsidRDefault="00012A09" w:rsidP="0033333D">
      <w:pPr>
        <w:pStyle w:val="Bibliographie1"/>
      </w:pPr>
      <w:r w:rsidRPr="0033333D">
        <w:rPr>
          <w:lang w:val="fr-CA"/>
        </w:rPr>
        <w:t xml:space="preserve">Berra, T. M., &amp; Au, R.-J. (1978). </w:t>
      </w:r>
      <w:r w:rsidRPr="00012A09">
        <w:rPr>
          <w:i/>
          <w:iCs/>
        </w:rPr>
        <w:t>Incidence of Black Spot Disease in Fishes in Cedar Fork Creek, Ohio</w:t>
      </w:r>
      <w:r w:rsidRPr="00012A09">
        <w:t>. https://kb.osu.edu/handle/1811/22575</w:t>
      </w:r>
    </w:p>
    <w:p w14:paraId="7CAE57FA" w14:textId="7F2868D5" w:rsidR="006B4BAF" w:rsidRPr="00012A09" w:rsidRDefault="00012A09" w:rsidP="0033333D">
      <w:pPr>
        <w:pStyle w:val="Bibliographie1"/>
      </w:pPr>
      <w:r w:rsidRPr="00012A09">
        <w:t xml:space="preserve">Binning, S. A., Shaw, A. K., &amp; Roche, D. G. (2017). Parasites and Host Performance : Incorporating Infection into Our Understanding of Animal Movement. </w:t>
      </w:r>
      <w:r w:rsidRPr="00012A09">
        <w:rPr>
          <w:i/>
          <w:iCs/>
        </w:rPr>
        <w:t>Integrative and Comparative Biology</w:t>
      </w:r>
      <w:r w:rsidRPr="00012A09">
        <w:t xml:space="preserve">, </w:t>
      </w:r>
      <w:r w:rsidRPr="00012A09">
        <w:rPr>
          <w:i/>
          <w:iCs/>
        </w:rPr>
        <w:t>57</w:t>
      </w:r>
      <w:r w:rsidRPr="00012A09">
        <w:t>(2), 267</w:t>
      </w:r>
      <w:r w:rsidRPr="00012A09">
        <w:rPr>
          <w:rFonts w:ascii="Cambria Math" w:hAnsi="Cambria Math" w:cs="Cambria Math"/>
        </w:rPr>
        <w:t>‑</w:t>
      </w:r>
      <w:r w:rsidRPr="00012A09">
        <w:t>280. https://doi.org/10.1093/icb/icx024</w:t>
      </w:r>
    </w:p>
    <w:p w14:paraId="7F9D112A" w14:textId="37065BC0" w:rsidR="006B4BAF" w:rsidRPr="00012A09" w:rsidRDefault="00012A09" w:rsidP="0033333D">
      <w:pPr>
        <w:pStyle w:val="Bibliographie1"/>
      </w:pPr>
      <w:r w:rsidRPr="00012A09">
        <w:t xml:space="preserve">Blanar, C. A., Marcogliese, D. J., &amp; Couillard, C. M. (2011). Natural and anthropogenic factors shape metazoan parasite community structure in mummichog (Fundulus heteroclitus) from two estuaries in New Brunswick, Canada. </w:t>
      </w:r>
      <w:r w:rsidRPr="00012A09">
        <w:rPr>
          <w:i/>
          <w:iCs/>
        </w:rPr>
        <w:t>Folia Parasitologica</w:t>
      </w:r>
      <w:r w:rsidRPr="00012A09">
        <w:t xml:space="preserve">, </w:t>
      </w:r>
      <w:r w:rsidRPr="00012A09">
        <w:rPr>
          <w:i/>
          <w:iCs/>
        </w:rPr>
        <w:t>58</w:t>
      </w:r>
      <w:r w:rsidRPr="00012A09">
        <w:t>(3), 240</w:t>
      </w:r>
      <w:r w:rsidRPr="00012A09">
        <w:rPr>
          <w:rFonts w:ascii="Cambria Math" w:hAnsi="Cambria Math" w:cs="Cambria Math"/>
        </w:rPr>
        <w:t>‑</w:t>
      </w:r>
      <w:r w:rsidRPr="00012A09">
        <w:t>248. https://doi.org/10.14411/fp.2011.023</w:t>
      </w:r>
    </w:p>
    <w:p w14:paraId="4BC81E0A" w14:textId="77777777" w:rsidR="00012A09" w:rsidRPr="00012A09" w:rsidRDefault="00012A09" w:rsidP="006B4BAF">
      <w:pPr>
        <w:pStyle w:val="Bibliographie1"/>
      </w:pPr>
      <w:r w:rsidRPr="00012A09">
        <w:t xml:space="preserve">Blasco-Costa, I., Koehler, A. V., Martin, A., &amp; Poulin, R. (2013). Upstream-downstream gradient in infection levels by fish parasites : A common river pattern? </w:t>
      </w:r>
      <w:r w:rsidRPr="00012A09">
        <w:rPr>
          <w:i/>
          <w:iCs/>
        </w:rPr>
        <w:t>Parasitology</w:t>
      </w:r>
      <w:r w:rsidRPr="00012A09">
        <w:t xml:space="preserve">, </w:t>
      </w:r>
      <w:r w:rsidRPr="00012A09">
        <w:rPr>
          <w:i/>
          <w:iCs/>
        </w:rPr>
        <w:t>140</w:t>
      </w:r>
      <w:r w:rsidRPr="00012A09">
        <w:t>(2), 266</w:t>
      </w:r>
      <w:r w:rsidRPr="00012A09">
        <w:rPr>
          <w:rFonts w:ascii="Cambria Math" w:hAnsi="Cambria Math" w:cs="Cambria Math"/>
        </w:rPr>
        <w:t>‑</w:t>
      </w:r>
      <w:r w:rsidRPr="00012A09">
        <w:t>274. https://doi.org/10.1017/S0031182012001527</w:t>
      </w:r>
    </w:p>
    <w:p w14:paraId="25E2AFE0" w14:textId="3E0CDD9D" w:rsidR="006B4BAF" w:rsidRPr="00012A09" w:rsidRDefault="00012A09" w:rsidP="0033333D">
      <w:pPr>
        <w:pStyle w:val="Bibliographie1"/>
      </w:pPr>
      <w:r w:rsidRPr="00012A09">
        <w:lastRenderedPageBreak/>
        <w:t xml:space="preserve">Bolnick, D. I., Resetarits, E. J., Ballare, K., Stuart, Y. E., &amp; Stutz, W. E. (2020). Scale-dependent effects of host patch traits on species composition in a stickleback parasite metacommunity. </w:t>
      </w:r>
      <w:r w:rsidRPr="00012A09">
        <w:rPr>
          <w:i/>
          <w:iCs/>
        </w:rPr>
        <w:t>Ecology</w:t>
      </w:r>
      <w:r w:rsidRPr="00012A09">
        <w:t xml:space="preserve">, </w:t>
      </w:r>
      <w:r w:rsidRPr="00012A09">
        <w:rPr>
          <w:i/>
          <w:iCs/>
        </w:rPr>
        <w:t>101</w:t>
      </w:r>
      <w:r w:rsidRPr="00012A09">
        <w:t>(12), e03181. https://doi.org/10.1002/ecy.3181</w:t>
      </w:r>
    </w:p>
    <w:p w14:paraId="08CEC37E" w14:textId="7DE4BF94" w:rsidR="006B4BAF" w:rsidRPr="00012A09" w:rsidRDefault="00012A09" w:rsidP="0033333D">
      <w:pPr>
        <w:pStyle w:val="Bibliographie1"/>
      </w:pPr>
      <w:r w:rsidRPr="00012A09">
        <w:t xml:space="preserve">Boots, M., &amp; Sasaki, A. (2002). Parasite‐Driven Extinction in Spatially Explicit Host‐Parasite Systems. </w:t>
      </w:r>
      <w:r w:rsidRPr="00012A09">
        <w:rPr>
          <w:i/>
          <w:iCs/>
        </w:rPr>
        <w:t>The American Naturalist</w:t>
      </w:r>
      <w:r w:rsidRPr="00012A09">
        <w:t xml:space="preserve">, </w:t>
      </w:r>
      <w:r w:rsidRPr="00012A09">
        <w:rPr>
          <w:i/>
          <w:iCs/>
        </w:rPr>
        <w:t>159</w:t>
      </w:r>
      <w:r w:rsidRPr="00012A09">
        <w:t>(6), 706</w:t>
      </w:r>
      <w:r w:rsidRPr="00012A09">
        <w:rPr>
          <w:rFonts w:ascii="Cambria Math" w:hAnsi="Cambria Math" w:cs="Cambria Math"/>
        </w:rPr>
        <w:t>‑</w:t>
      </w:r>
      <w:r w:rsidRPr="00012A09">
        <w:t>713. https://doi.org/10.1086/339996</w:t>
      </w:r>
    </w:p>
    <w:p w14:paraId="351B529E" w14:textId="77777777" w:rsidR="00012A09" w:rsidRPr="00012A09" w:rsidRDefault="00012A09" w:rsidP="006B4BAF">
      <w:pPr>
        <w:pStyle w:val="Bibliographie1"/>
      </w:pPr>
      <w:r w:rsidRPr="00012A09">
        <w:t xml:space="preserve">Buck, J. C., &amp; Lutterschmidt, W. I. (2017). Parasite abundance decreases with host density : Evidence of the encounter-dilution effect for a parasite with a complex life cycle. </w:t>
      </w:r>
      <w:r w:rsidRPr="00012A09">
        <w:rPr>
          <w:i/>
          <w:iCs/>
        </w:rPr>
        <w:t>Hydrobiologia</w:t>
      </w:r>
      <w:r w:rsidRPr="00012A09">
        <w:t xml:space="preserve">, </w:t>
      </w:r>
      <w:r w:rsidRPr="00012A09">
        <w:rPr>
          <w:i/>
          <w:iCs/>
        </w:rPr>
        <w:t>784</w:t>
      </w:r>
      <w:r w:rsidRPr="00012A09">
        <w:t>(1), 201</w:t>
      </w:r>
      <w:r w:rsidRPr="00012A09">
        <w:rPr>
          <w:rFonts w:ascii="Cambria Math" w:hAnsi="Cambria Math" w:cs="Cambria Math"/>
        </w:rPr>
        <w:t>‑</w:t>
      </w:r>
      <w:r w:rsidRPr="00012A09">
        <w:t>210. https://doi.org/10.1007/s10750-016-2874-8</w:t>
      </w:r>
    </w:p>
    <w:p w14:paraId="743D45D8" w14:textId="77777777" w:rsidR="00012A09" w:rsidRPr="00012A09" w:rsidRDefault="00012A09" w:rsidP="006B4BAF">
      <w:pPr>
        <w:pStyle w:val="Bibliographie1"/>
      </w:pPr>
      <w:r w:rsidRPr="00012A09">
        <w:t xml:space="preserve">Bush, A., Fernandez, J., Esch, G., &amp; Seed, J. (2001). Parasitism : The Diversity and Ecology of Animal Parasites. </w:t>
      </w:r>
      <w:r w:rsidRPr="00012A09">
        <w:rPr>
          <w:i/>
          <w:iCs/>
        </w:rPr>
        <w:t>Parasitology</w:t>
      </w:r>
      <w:r w:rsidRPr="00012A09">
        <w:t xml:space="preserve">, </w:t>
      </w:r>
      <w:r w:rsidRPr="00012A09">
        <w:rPr>
          <w:i/>
          <w:iCs/>
        </w:rPr>
        <w:t>123</w:t>
      </w:r>
      <w:r w:rsidRPr="00012A09">
        <w:t>.</w:t>
      </w:r>
    </w:p>
    <w:p w14:paraId="6DAD767D" w14:textId="77777777" w:rsidR="00012A09" w:rsidRPr="00012A09" w:rsidRDefault="00012A09" w:rsidP="006B4BAF">
      <w:pPr>
        <w:pStyle w:val="Bibliographie1"/>
      </w:pPr>
      <w:r w:rsidRPr="00012A09">
        <w:t xml:space="preserve">Byers, J. E., Blakeslee, A. M. H., Linder, E., Cooper, A. B., &amp; Maguire, T. J. (2008). Controls of Spatial Variation in the Prevalence of Trematode Parasites Infecting a Marine Snail. </w:t>
      </w:r>
      <w:r w:rsidRPr="00012A09">
        <w:rPr>
          <w:i/>
          <w:iCs/>
        </w:rPr>
        <w:t>Ecology</w:t>
      </w:r>
      <w:r w:rsidRPr="00012A09">
        <w:t xml:space="preserve">, </w:t>
      </w:r>
      <w:r w:rsidRPr="00012A09">
        <w:rPr>
          <w:i/>
          <w:iCs/>
        </w:rPr>
        <w:t>89</w:t>
      </w:r>
      <w:r w:rsidRPr="00012A09">
        <w:t>(2), 439</w:t>
      </w:r>
      <w:r w:rsidRPr="00012A09">
        <w:rPr>
          <w:rFonts w:ascii="Cambria Math" w:hAnsi="Cambria Math" w:cs="Cambria Math"/>
        </w:rPr>
        <w:t>‑</w:t>
      </w:r>
      <w:r w:rsidRPr="00012A09">
        <w:t>451. https://doi.org/10.1890/06-1036.1</w:t>
      </w:r>
    </w:p>
    <w:p w14:paraId="32A77F64" w14:textId="77777777" w:rsidR="00012A09" w:rsidRPr="00012A09" w:rsidRDefault="00012A09" w:rsidP="006B4BAF">
      <w:pPr>
        <w:pStyle w:val="Bibliographie1"/>
      </w:pPr>
      <w:r w:rsidRPr="00012A09">
        <w:t xml:space="preserve">Cable, J., Barber, I., Boag, B., Ellison, A. R., Morgan, E. R., Murray, K., Pascoe, E. L., Sait, S. M., Wilson, A. J., &amp; Booth, M. (2017). Global change, parasite transmission and disease control : Lessons from ecology. </w:t>
      </w:r>
      <w:r w:rsidRPr="00012A09">
        <w:rPr>
          <w:i/>
          <w:iCs/>
        </w:rPr>
        <w:t>Philosophical Transactions of the Royal Society B: Biological Sciences</w:t>
      </w:r>
      <w:r w:rsidRPr="00012A09">
        <w:t xml:space="preserve">, </w:t>
      </w:r>
      <w:r w:rsidRPr="00012A09">
        <w:rPr>
          <w:i/>
          <w:iCs/>
        </w:rPr>
        <w:t>372</w:t>
      </w:r>
      <w:r w:rsidRPr="00012A09">
        <w:t>(1719), 20160088. https://doi.org/10.1098/rstb.2016.0088</w:t>
      </w:r>
    </w:p>
    <w:p w14:paraId="5ECEDB0B" w14:textId="77777777" w:rsidR="00012A09" w:rsidRPr="00012A09" w:rsidRDefault="00012A09" w:rsidP="006B4BAF">
      <w:pPr>
        <w:pStyle w:val="Bibliographie1"/>
      </w:pPr>
      <w:r w:rsidRPr="00012A09">
        <w:t xml:space="preserve">Cairns, M., Ebersole, J., Baker, J., Jr, P., Lavigne, H., &amp; Davis, S. (2005). Influence of Summer Stream Temperatures on Black Spot Infestation of Juvenile Coho Salmon in the Oregon Coast Range. </w:t>
      </w:r>
      <w:r w:rsidRPr="00012A09">
        <w:rPr>
          <w:i/>
          <w:iCs/>
        </w:rPr>
        <w:t>Transactions of The American Fisheries Society - TRANS AMER FISH SOC</w:t>
      </w:r>
      <w:r w:rsidRPr="00012A09">
        <w:t xml:space="preserve">, </w:t>
      </w:r>
      <w:r w:rsidRPr="00012A09">
        <w:rPr>
          <w:i/>
          <w:iCs/>
        </w:rPr>
        <w:t>134</w:t>
      </w:r>
      <w:r w:rsidRPr="00012A09">
        <w:t>, 1471</w:t>
      </w:r>
      <w:r w:rsidRPr="00012A09">
        <w:rPr>
          <w:rFonts w:ascii="Cambria Math" w:hAnsi="Cambria Math" w:cs="Cambria Math"/>
        </w:rPr>
        <w:t>‑</w:t>
      </w:r>
      <w:r w:rsidRPr="00012A09">
        <w:t>1479. https://doi.org/10.1577/T04-151.1</w:t>
      </w:r>
    </w:p>
    <w:p w14:paraId="40B62C48" w14:textId="77777777" w:rsidR="00012A09" w:rsidRPr="00012A09" w:rsidRDefault="00012A09" w:rsidP="006B4BAF">
      <w:pPr>
        <w:pStyle w:val="Bibliographie1"/>
      </w:pPr>
      <w:r w:rsidRPr="00012A09">
        <w:t xml:space="preserve">Camp, J. W., Aho, J. M., &amp; Esch, G. W. (1982). A Long-Term Study on Various Aspects of the Population Biology of Ornithodiplostomum ptychocheilus in a South Carolina Cooling Reservoir. </w:t>
      </w:r>
      <w:r w:rsidRPr="00012A09">
        <w:rPr>
          <w:i/>
          <w:iCs/>
        </w:rPr>
        <w:t>The Journal of Parasitology</w:t>
      </w:r>
      <w:r w:rsidRPr="00012A09">
        <w:t xml:space="preserve">, </w:t>
      </w:r>
      <w:r w:rsidRPr="00012A09">
        <w:rPr>
          <w:i/>
          <w:iCs/>
        </w:rPr>
        <w:t>68</w:t>
      </w:r>
      <w:r w:rsidRPr="00012A09">
        <w:t>(4), 709</w:t>
      </w:r>
      <w:r w:rsidRPr="00012A09">
        <w:rPr>
          <w:rFonts w:ascii="Cambria Math" w:hAnsi="Cambria Math" w:cs="Cambria Math"/>
        </w:rPr>
        <w:t>‑</w:t>
      </w:r>
      <w:r w:rsidRPr="00012A09">
        <w:t>718. https://doi.org/10.2307/3280932</w:t>
      </w:r>
    </w:p>
    <w:p w14:paraId="27CDA697" w14:textId="77777777" w:rsidR="00012A09" w:rsidRPr="00012A09" w:rsidRDefault="00012A09" w:rsidP="006B4BAF">
      <w:pPr>
        <w:pStyle w:val="Bibliographie1"/>
      </w:pPr>
      <w:r w:rsidRPr="00012A09">
        <w:t xml:space="preserve">Cantrell, S., Cosner, C., &amp; Ruan, S. (Éds.). (2009). </w:t>
      </w:r>
      <w:r w:rsidRPr="00012A09">
        <w:rPr>
          <w:i/>
          <w:iCs/>
        </w:rPr>
        <w:t>Spatial Ecology</w:t>
      </w:r>
      <w:r w:rsidRPr="00012A09">
        <w:t>. Chapman and Hall/CRC. https://doi.org/10.1201/9781420059861</w:t>
      </w:r>
    </w:p>
    <w:p w14:paraId="177CBFEE" w14:textId="77777777" w:rsidR="00012A09" w:rsidRPr="00012A09" w:rsidRDefault="00012A09" w:rsidP="006B4BAF">
      <w:pPr>
        <w:pStyle w:val="Bibliographie1"/>
      </w:pPr>
      <w:r w:rsidRPr="00012A09">
        <w:t>Combes, C. (2001). Parasitism : The Ecology and Evolution of Intimate Interactions. University of Chicago Press.</w:t>
      </w:r>
    </w:p>
    <w:p w14:paraId="27DBD578" w14:textId="77777777" w:rsidR="00012A09" w:rsidRPr="00012A09" w:rsidRDefault="00012A09" w:rsidP="006B4BAF">
      <w:pPr>
        <w:pStyle w:val="Bibliographie1"/>
      </w:pPr>
      <w:r w:rsidRPr="00012A09">
        <w:t xml:space="preserve">Criscione, C. D., &amp; Blouin, M. S. (2004). Life cycles shape parasite evolution : Comparative population genetics of salmon trematodes. </w:t>
      </w:r>
      <w:r w:rsidRPr="00012A09">
        <w:rPr>
          <w:i/>
          <w:iCs/>
        </w:rPr>
        <w:t>Evolution; International Journal of Organic Evolution</w:t>
      </w:r>
      <w:r w:rsidRPr="00012A09">
        <w:t xml:space="preserve">, </w:t>
      </w:r>
      <w:r w:rsidRPr="00012A09">
        <w:rPr>
          <w:i/>
          <w:iCs/>
        </w:rPr>
        <w:t>58</w:t>
      </w:r>
      <w:r w:rsidRPr="00012A09">
        <w:t>(1), 198</w:t>
      </w:r>
      <w:r w:rsidRPr="00012A09">
        <w:rPr>
          <w:rFonts w:ascii="Cambria Math" w:hAnsi="Cambria Math" w:cs="Cambria Math"/>
        </w:rPr>
        <w:t>‑</w:t>
      </w:r>
      <w:r w:rsidRPr="00012A09">
        <w:t>202. https://doi.org/10.1111/j.0014-3820.2004.tb01587.x</w:t>
      </w:r>
    </w:p>
    <w:p w14:paraId="3799256D" w14:textId="77777777" w:rsidR="00012A09" w:rsidRPr="00012A09" w:rsidRDefault="00012A09" w:rsidP="006B4BAF">
      <w:pPr>
        <w:pStyle w:val="Bibliographie1"/>
      </w:pPr>
      <w:r w:rsidRPr="00012A09">
        <w:t xml:space="preserve">Curtis, M. (1995). The ecological parasitology of charrs : Relationships between parasites and food web structure in nothern lakes. </w:t>
      </w:r>
      <w:r w:rsidRPr="00012A09">
        <w:rPr>
          <w:i/>
          <w:iCs/>
        </w:rPr>
        <w:t>Nordic journal of freshwater research</w:t>
      </w:r>
      <w:r w:rsidRPr="00012A09">
        <w:t>.</w:t>
      </w:r>
    </w:p>
    <w:p w14:paraId="093D8F5B" w14:textId="77777777" w:rsidR="00012A09" w:rsidRPr="00012A09" w:rsidRDefault="00012A09" w:rsidP="006B4BAF">
      <w:pPr>
        <w:pStyle w:val="Bibliographie1"/>
      </w:pPr>
      <w:r w:rsidRPr="00012A09">
        <w:lastRenderedPageBreak/>
        <w:t xml:space="preserve">Dargent, F., Torres-Dowdall, J., Scott, M. E., Ramnarine, I., &amp; Fussmann, G. F. (2013). Can Mixed-Species Groups Reduce Individual Parasite Load? A Field Test with Two Closely Related Poeciliid Fishes (Poecilia reticulata and Poecilia picta). </w:t>
      </w:r>
      <w:r w:rsidRPr="00012A09">
        <w:rPr>
          <w:i/>
          <w:iCs/>
        </w:rPr>
        <w:t>PLoS ONE</w:t>
      </w:r>
      <w:r w:rsidRPr="00012A09">
        <w:t xml:space="preserve">, </w:t>
      </w:r>
      <w:r w:rsidRPr="00012A09">
        <w:rPr>
          <w:i/>
          <w:iCs/>
        </w:rPr>
        <w:t>8</w:t>
      </w:r>
      <w:r w:rsidRPr="00012A09">
        <w:t>(2), e56789. https://doi.org/10.1371/journal.pone.0056789</w:t>
      </w:r>
    </w:p>
    <w:p w14:paraId="19B157D9" w14:textId="77777777" w:rsidR="00012A09" w:rsidRPr="00012A09" w:rsidRDefault="00012A09" w:rsidP="006B4BAF">
      <w:pPr>
        <w:pStyle w:val="Bibliographie1"/>
      </w:pPr>
      <w:r w:rsidRPr="00012A09">
        <w:t xml:space="preserve">Darwall, W., Bremerich, V., De Wever, A., Dell, A. I., Freyhof, J., Gessner, M. O., Grossart, H.-P., Harrison, I., Irvine, K., Jähnig, S. C., Jeschke, J. M., Lee, J. J., Lu, C., Lewandowska, A. M., Monaghan, M. T., Nejstgaard, J. C., Patricio, H., Schmidt-Kloiber, A., Stuart, S. N., … Weyl, O. (2018). The Alliance for Freshwater Life : A global call to unite efforts for freshwater biodiversity science and conservation. </w:t>
      </w:r>
      <w:r w:rsidRPr="00012A09">
        <w:rPr>
          <w:i/>
          <w:iCs/>
        </w:rPr>
        <w:t>Aquatic Conservation: Marine and Freshwater Ecosystems</w:t>
      </w:r>
      <w:r w:rsidRPr="00012A09">
        <w:t xml:space="preserve">, </w:t>
      </w:r>
      <w:r w:rsidRPr="00012A09">
        <w:rPr>
          <w:i/>
          <w:iCs/>
        </w:rPr>
        <w:t>28</w:t>
      </w:r>
      <w:r w:rsidRPr="00012A09">
        <w:t>(4), 1015</w:t>
      </w:r>
      <w:r w:rsidRPr="00012A09">
        <w:rPr>
          <w:rFonts w:ascii="Cambria Math" w:hAnsi="Cambria Math" w:cs="Cambria Math"/>
        </w:rPr>
        <w:t>‑</w:t>
      </w:r>
      <w:r w:rsidRPr="00012A09">
        <w:t>1022. https://doi.org/10.1002/aqc.2958</w:t>
      </w:r>
    </w:p>
    <w:p w14:paraId="4383E5BE" w14:textId="77777777" w:rsidR="00012A09" w:rsidRPr="00012A09" w:rsidRDefault="00012A09" w:rsidP="006B4BAF">
      <w:pPr>
        <w:pStyle w:val="Bibliographie1"/>
      </w:pPr>
      <w:r w:rsidRPr="00012A09">
        <w:t xml:space="preserve">Davis, H. S. (1967). </w:t>
      </w:r>
      <w:r w:rsidRPr="00012A09">
        <w:rPr>
          <w:i/>
          <w:iCs/>
        </w:rPr>
        <w:t>Culture and Diseases of Game Fishes</w:t>
      </w:r>
      <w:r w:rsidRPr="00012A09">
        <w:t>. University of California Press.</w:t>
      </w:r>
    </w:p>
    <w:p w14:paraId="36116F8F" w14:textId="77777777" w:rsidR="00012A09" w:rsidRPr="00012A09" w:rsidRDefault="00012A09" w:rsidP="006B4BAF">
      <w:pPr>
        <w:pStyle w:val="Bibliographie1"/>
      </w:pPr>
      <w:r w:rsidRPr="00012A09">
        <w:t xml:space="preserve">Donnelly, F. A., Appleton, C. C., &amp; Schutte, C. H. J. (1984). The influence of salinity on the cercariae of three species of Schistosoma. </w:t>
      </w:r>
      <w:r w:rsidRPr="00012A09">
        <w:rPr>
          <w:i/>
          <w:iCs/>
        </w:rPr>
        <w:t>International Journal for Parasitology</w:t>
      </w:r>
      <w:r w:rsidRPr="00012A09">
        <w:t xml:space="preserve">, </w:t>
      </w:r>
      <w:r w:rsidRPr="00012A09">
        <w:rPr>
          <w:i/>
          <w:iCs/>
        </w:rPr>
        <w:t>14</w:t>
      </w:r>
      <w:r w:rsidRPr="00012A09">
        <w:t>(1), 13</w:t>
      </w:r>
      <w:r w:rsidRPr="00012A09">
        <w:rPr>
          <w:rFonts w:ascii="Cambria Math" w:hAnsi="Cambria Math" w:cs="Cambria Math"/>
        </w:rPr>
        <w:t>‑</w:t>
      </w:r>
      <w:r w:rsidRPr="00012A09">
        <w:t>21. https://doi.org/10.1016/0020-7519(84)90005-5</w:t>
      </w:r>
    </w:p>
    <w:p w14:paraId="55F18A01" w14:textId="77777777" w:rsidR="00012A09" w:rsidRPr="00F31E3D" w:rsidRDefault="00012A09" w:rsidP="006B4BAF">
      <w:pPr>
        <w:pStyle w:val="Bibliographie1"/>
        <w:rPr>
          <w:lang w:val="fr-CA"/>
        </w:rPr>
      </w:pPr>
      <w:r w:rsidRPr="00012A09">
        <w:t xml:space="preserve">Duarte, C. M., &amp; Kalff, J. (1989). The influence of catchment geology and lake depth on phytoplankton biomass. </w:t>
      </w:r>
      <w:r w:rsidRPr="00F31E3D">
        <w:rPr>
          <w:i/>
          <w:iCs/>
          <w:lang w:val="fr-CA"/>
        </w:rPr>
        <w:t>Archiv Für Hydrobiologie</w:t>
      </w:r>
      <w:r w:rsidRPr="00F31E3D">
        <w:rPr>
          <w:lang w:val="fr-CA"/>
        </w:rPr>
        <w:t>, 27</w:t>
      </w:r>
      <w:r w:rsidRPr="00F31E3D">
        <w:rPr>
          <w:rFonts w:ascii="Cambria Math" w:hAnsi="Cambria Math" w:cs="Cambria Math"/>
          <w:lang w:val="fr-CA"/>
        </w:rPr>
        <w:t>‑</w:t>
      </w:r>
      <w:r w:rsidRPr="00F31E3D">
        <w:rPr>
          <w:lang w:val="fr-CA"/>
        </w:rPr>
        <w:t>40. https://doi.org/10.1127/archiv-hydrobiol/115/1989/27</w:t>
      </w:r>
    </w:p>
    <w:p w14:paraId="2E482606" w14:textId="77777777" w:rsidR="00012A09" w:rsidRPr="00012A09" w:rsidRDefault="00012A09" w:rsidP="006B4BAF">
      <w:pPr>
        <w:pStyle w:val="Bibliographie1"/>
      </w:pPr>
      <w:r w:rsidRPr="00F31E3D">
        <w:rPr>
          <w:lang w:val="fr-CA"/>
        </w:rPr>
        <w:t xml:space="preserve">Dudgeon, D. (2019). </w:t>
      </w:r>
      <w:r w:rsidRPr="00012A09">
        <w:t xml:space="preserve">Multiple threats imperil freshwater biodiversity in the Anthropocene. </w:t>
      </w:r>
      <w:r w:rsidRPr="00012A09">
        <w:rPr>
          <w:i/>
          <w:iCs/>
        </w:rPr>
        <w:t>Current Biology</w:t>
      </w:r>
      <w:r w:rsidRPr="00012A09">
        <w:t xml:space="preserve">, </w:t>
      </w:r>
      <w:r w:rsidRPr="00012A09">
        <w:rPr>
          <w:i/>
          <w:iCs/>
        </w:rPr>
        <w:t>29</w:t>
      </w:r>
      <w:r w:rsidRPr="00012A09">
        <w:t>(19), R960</w:t>
      </w:r>
      <w:r w:rsidRPr="00012A09">
        <w:rPr>
          <w:rFonts w:ascii="Cambria Math" w:hAnsi="Cambria Math" w:cs="Cambria Math"/>
        </w:rPr>
        <w:t>‑</w:t>
      </w:r>
      <w:r w:rsidRPr="00012A09">
        <w:t>R967. https://doi.org/10.1016/j.cub.2019.08.002</w:t>
      </w:r>
    </w:p>
    <w:p w14:paraId="20E78FF8" w14:textId="77777777" w:rsidR="00012A09" w:rsidRPr="00012A09" w:rsidRDefault="00012A09" w:rsidP="006B4BAF">
      <w:pPr>
        <w:pStyle w:val="Bibliographie1"/>
      </w:pPr>
      <w:r w:rsidRPr="00012A09">
        <w:t xml:space="preserve">Dudgeon, D., Arthington, A. H., Gessner, M. O., Kawabata, Z.-I., Knowler, D. J., Lévêque, C., Naiman, R. J., Prieur-Richard, A.-H., Soto, D., Stiassny, M. L. J., &amp; Sullivan, C. A. (2006). Freshwater biodiversity : Importance, threats, status and conservation challenges. </w:t>
      </w:r>
      <w:r w:rsidRPr="00012A09">
        <w:rPr>
          <w:i/>
          <w:iCs/>
        </w:rPr>
        <w:t>Biological Reviews</w:t>
      </w:r>
      <w:r w:rsidRPr="00012A09">
        <w:t xml:space="preserve">, </w:t>
      </w:r>
      <w:r w:rsidRPr="00012A09">
        <w:rPr>
          <w:i/>
          <w:iCs/>
        </w:rPr>
        <w:t>81</w:t>
      </w:r>
      <w:r w:rsidRPr="00012A09">
        <w:t>(02), 163. https://doi.org/10.1017/S1464793105006950</w:t>
      </w:r>
    </w:p>
    <w:p w14:paraId="6E8AE420" w14:textId="77777777" w:rsidR="00012A09" w:rsidRPr="00F31E3D" w:rsidRDefault="00012A09" w:rsidP="006B4BAF">
      <w:pPr>
        <w:pStyle w:val="Bibliographie1"/>
        <w:rPr>
          <w:lang w:val="fr-CA"/>
        </w:rPr>
      </w:pPr>
      <w:r w:rsidRPr="00012A09">
        <w:t xml:space="preserve">Duflot, M., Cresson, P., Julien, M., Chartier, L., Bourgau, O., Palomba, M., Mattiucci, S., Midelet, G., &amp; Gay, M. (2023). Black spot diseases in seven commercial fish species from the English Channel and the North Sea : Infestation levels, identification and population genetics of Cryptocotyle spp. </w:t>
      </w:r>
      <w:r w:rsidRPr="00F31E3D">
        <w:rPr>
          <w:i/>
          <w:iCs/>
          <w:lang w:val="fr-CA"/>
        </w:rPr>
        <w:t>Parasite</w:t>
      </w:r>
      <w:r w:rsidRPr="00F31E3D">
        <w:rPr>
          <w:lang w:val="fr-CA"/>
        </w:rPr>
        <w:t xml:space="preserve">, </w:t>
      </w:r>
      <w:r w:rsidRPr="00F31E3D">
        <w:rPr>
          <w:i/>
          <w:iCs/>
          <w:lang w:val="fr-CA"/>
        </w:rPr>
        <w:t>30</w:t>
      </w:r>
      <w:r w:rsidRPr="00F31E3D">
        <w:rPr>
          <w:lang w:val="fr-CA"/>
        </w:rPr>
        <w:t>, 28. https://doi.org/10.1051/parasite/2023028</w:t>
      </w:r>
    </w:p>
    <w:p w14:paraId="615E80F5" w14:textId="77777777" w:rsidR="00012A09" w:rsidRPr="00012A09" w:rsidRDefault="00012A09" w:rsidP="006B4BAF">
      <w:pPr>
        <w:pStyle w:val="Bibliographie1"/>
      </w:pPr>
      <w:r w:rsidRPr="00F31E3D">
        <w:rPr>
          <w:lang w:val="fr-CA"/>
        </w:rPr>
        <w:t xml:space="preserve">Dugatkin, L. A., FitzGerald, G. J., &amp; Lavoie, J. (1994). </w:t>
      </w:r>
      <w:r w:rsidRPr="00012A09">
        <w:t xml:space="preserve">Juvenile three-spined sticklebacks avoid parasitized conspecifics. </w:t>
      </w:r>
      <w:r w:rsidRPr="00012A09">
        <w:rPr>
          <w:i/>
          <w:iCs/>
        </w:rPr>
        <w:t>Environmental Biology of Fishes</w:t>
      </w:r>
      <w:r w:rsidRPr="00012A09">
        <w:t xml:space="preserve">, </w:t>
      </w:r>
      <w:r w:rsidRPr="00012A09">
        <w:rPr>
          <w:i/>
          <w:iCs/>
        </w:rPr>
        <w:t>39</w:t>
      </w:r>
      <w:r w:rsidRPr="00012A09">
        <w:t>(2), 215</w:t>
      </w:r>
      <w:r w:rsidRPr="00012A09">
        <w:rPr>
          <w:rFonts w:ascii="Cambria Math" w:hAnsi="Cambria Math" w:cs="Cambria Math"/>
        </w:rPr>
        <w:t>‑</w:t>
      </w:r>
      <w:r w:rsidRPr="00012A09">
        <w:t>218. https://doi.org/10.1007/BF00004940</w:t>
      </w:r>
    </w:p>
    <w:p w14:paraId="01860F0C" w14:textId="77777777" w:rsidR="00012A09" w:rsidRPr="00012A09" w:rsidRDefault="00012A09" w:rsidP="006B4BAF">
      <w:pPr>
        <w:pStyle w:val="Bibliographie1"/>
      </w:pPr>
      <w:r w:rsidRPr="00012A09">
        <w:t xml:space="preserve">Elmer, F., Kohl, Z. F., Johnson, P. T. J., &amp; Peachey, R. B. J. (2019). Black spot syndrome in reef fishes : Using archival imagery and field surveys to characterize spatial and temporal distribution in the Caribbean. </w:t>
      </w:r>
      <w:r w:rsidRPr="00012A09">
        <w:rPr>
          <w:i/>
          <w:iCs/>
        </w:rPr>
        <w:t>Coral Reefs</w:t>
      </w:r>
      <w:r w:rsidRPr="00012A09">
        <w:t xml:space="preserve">, </w:t>
      </w:r>
      <w:r w:rsidRPr="00012A09">
        <w:rPr>
          <w:i/>
          <w:iCs/>
        </w:rPr>
        <w:t>38</w:t>
      </w:r>
      <w:r w:rsidRPr="00012A09">
        <w:t>(6), 1303</w:t>
      </w:r>
      <w:r w:rsidRPr="00012A09">
        <w:rPr>
          <w:rFonts w:ascii="Cambria Math" w:hAnsi="Cambria Math" w:cs="Cambria Math"/>
        </w:rPr>
        <w:t>‑</w:t>
      </w:r>
      <w:r w:rsidRPr="00012A09">
        <w:t>1315. https://doi.org/10.1007/s00338-019-01843-3</w:t>
      </w:r>
    </w:p>
    <w:p w14:paraId="0EFC033F" w14:textId="77777777" w:rsidR="00012A09" w:rsidRPr="00012A09" w:rsidRDefault="00012A09" w:rsidP="006B4BAF">
      <w:pPr>
        <w:pStyle w:val="Bibliographie1"/>
      </w:pPr>
      <w:r w:rsidRPr="00012A09">
        <w:lastRenderedPageBreak/>
        <w:t xml:space="preserve">Faltýnková, A., Valtonen, E. T., &amp; Karvonen, A. (2008). Spatial and temporal structure of the trematode component community in Valvata macrostoma (Gastropoda, Prosobranchia). </w:t>
      </w:r>
      <w:r w:rsidRPr="00012A09">
        <w:rPr>
          <w:i/>
          <w:iCs/>
        </w:rPr>
        <w:t>Parasitology</w:t>
      </w:r>
      <w:r w:rsidRPr="00012A09">
        <w:t xml:space="preserve">, </w:t>
      </w:r>
      <w:r w:rsidRPr="00012A09">
        <w:rPr>
          <w:i/>
          <w:iCs/>
        </w:rPr>
        <w:t>135</w:t>
      </w:r>
      <w:r w:rsidRPr="00012A09">
        <w:t>(14), 1691</w:t>
      </w:r>
      <w:r w:rsidRPr="00012A09">
        <w:rPr>
          <w:rFonts w:ascii="Cambria Math" w:hAnsi="Cambria Math" w:cs="Cambria Math"/>
        </w:rPr>
        <w:t>‑</w:t>
      </w:r>
      <w:r w:rsidRPr="00012A09">
        <w:t>1699. https://doi.org/10.1017/S0031182008005027</w:t>
      </w:r>
    </w:p>
    <w:p w14:paraId="75155117" w14:textId="77777777" w:rsidR="00012A09" w:rsidRPr="00012A09" w:rsidRDefault="00012A09" w:rsidP="006B4BAF">
      <w:pPr>
        <w:pStyle w:val="Bibliographie1"/>
      </w:pPr>
      <w:r w:rsidRPr="00012A09">
        <w:t xml:space="preserve">Ferrara, A. M., &amp; Cook, S. B. (1998). Comparison of Black-Spot Disease Metapopulations in the Central Stonerollers of Two Warm-Water Streams. </w:t>
      </w:r>
      <w:r w:rsidRPr="00012A09">
        <w:rPr>
          <w:i/>
          <w:iCs/>
        </w:rPr>
        <w:t>Journal of Freshwater Ecology</w:t>
      </w:r>
      <w:r w:rsidRPr="00012A09">
        <w:t xml:space="preserve">, </w:t>
      </w:r>
      <w:r w:rsidRPr="00012A09">
        <w:rPr>
          <w:i/>
          <w:iCs/>
        </w:rPr>
        <w:t>13</w:t>
      </w:r>
      <w:r w:rsidRPr="00012A09">
        <w:t>(3), 299</w:t>
      </w:r>
      <w:r w:rsidRPr="00012A09">
        <w:rPr>
          <w:rFonts w:ascii="Cambria Math" w:hAnsi="Cambria Math" w:cs="Cambria Math"/>
        </w:rPr>
        <w:t>‑</w:t>
      </w:r>
      <w:r w:rsidRPr="00012A09">
        <w:t>305. https://doi.org/10.1080/02705060.1998.9663622</w:t>
      </w:r>
    </w:p>
    <w:p w14:paraId="4DD4D674" w14:textId="77777777" w:rsidR="00012A09" w:rsidRPr="00012A09" w:rsidRDefault="00012A09" w:rsidP="006B4BAF">
      <w:pPr>
        <w:pStyle w:val="Bibliographie1"/>
      </w:pPr>
      <w:r w:rsidRPr="00012A09">
        <w:t xml:space="preserve">Filion, A., Rainville, V., Pépino, M., Bertolo, A., &amp; Magnan, P. (2019). Alternative host identity and lake morphometry drive trematode transmission in brook charr. </w:t>
      </w:r>
      <w:r w:rsidRPr="00012A09">
        <w:rPr>
          <w:i/>
          <w:iCs/>
        </w:rPr>
        <w:t>Oecologia</w:t>
      </w:r>
      <w:r w:rsidRPr="00012A09">
        <w:t xml:space="preserve">, </w:t>
      </w:r>
      <w:r w:rsidRPr="00012A09">
        <w:rPr>
          <w:i/>
          <w:iCs/>
        </w:rPr>
        <w:t>190</w:t>
      </w:r>
      <w:r w:rsidRPr="00012A09">
        <w:t>(4), 879</w:t>
      </w:r>
      <w:r w:rsidRPr="00012A09">
        <w:rPr>
          <w:rFonts w:ascii="Cambria Math" w:hAnsi="Cambria Math" w:cs="Cambria Math"/>
        </w:rPr>
        <w:t>‑</w:t>
      </w:r>
      <w:r w:rsidRPr="00012A09">
        <w:t>889. https://doi.org/10.1007/s00442-019-04447-4</w:t>
      </w:r>
    </w:p>
    <w:p w14:paraId="7934025E" w14:textId="77777777" w:rsidR="00012A09" w:rsidRPr="00012A09" w:rsidRDefault="00012A09" w:rsidP="006B4BAF">
      <w:pPr>
        <w:pStyle w:val="Bibliographie1"/>
      </w:pPr>
      <w:r w:rsidRPr="00012A09">
        <w:t xml:space="preserve">Fischhoff, I. R., Huang, T., Hamilton, S. K., Han, B. A., LaDeau, S. L., Ostfeld, R. S., Rosi, E. J., &amp; Solomon, C. T. (2020). Parasite and pathogen effects on ecosystem processes : A quantitative review. </w:t>
      </w:r>
      <w:r w:rsidRPr="00012A09">
        <w:rPr>
          <w:i/>
          <w:iCs/>
        </w:rPr>
        <w:t>Ecosphere</w:t>
      </w:r>
      <w:r w:rsidRPr="00012A09">
        <w:t xml:space="preserve">, </w:t>
      </w:r>
      <w:r w:rsidRPr="00012A09">
        <w:rPr>
          <w:i/>
          <w:iCs/>
        </w:rPr>
        <w:t>11</w:t>
      </w:r>
      <w:r w:rsidRPr="00012A09">
        <w:t>(5), e03057. https://doi.org/10.1002/ecs2.3057</w:t>
      </w:r>
    </w:p>
    <w:p w14:paraId="5B4BD55F" w14:textId="77777777" w:rsidR="00012A09" w:rsidRPr="00012A09" w:rsidRDefault="00012A09" w:rsidP="006B4BAF">
      <w:pPr>
        <w:pStyle w:val="Bibliographie1"/>
      </w:pPr>
      <w:r w:rsidRPr="00012A09">
        <w:t xml:space="preserve">Fischthal, J. H. (1949). The over-wintering of black grubs and yellow grubs in fish. </w:t>
      </w:r>
      <w:r w:rsidRPr="00012A09">
        <w:rPr>
          <w:i/>
          <w:iCs/>
        </w:rPr>
        <w:t>Journal of Parasitology</w:t>
      </w:r>
      <w:r w:rsidRPr="00012A09">
        <w:t xml:space="preserve">, </w:t>
      </w:r>
      <w:r w:rsidRPr="00012A09">
        <w:rPr>
          <w:i/>
          <w:iCs/>
        </w:rPr>
        <w:t>35</w:t>
      </w:r>
      <w:r w:rsidRPr="00012A09">
        <w:t>(2), 191</w:t>
      </w:r>
      <w:r w:rsidRPr="00012A09">
        <w:rPr>
          <w:rFonts w:ascii="Cambria Math" w:hAnsi="Cambria Math" w:cs="Cambria Math"/>
        </w:rPr>
        <w:t>‑</w:t>
      </w:r>
      <w:r w:rsidRPr="00012A09">
        <w:t>192.</w:t>
      </w:r>
    </w:p>
    <w:p w14:paraId="074575B5" w14:textId="77777777" w:rsidR="00012A09" w:rsidRPr="00012A09" w:rsidRDefault="00012A09" w:rsidP="006B4BAF">
      <w:pPr>
        <w:pStyle w:val="Bibliographie1"/>
      </w:pPr>
      <w:r w:rsidRPr="00012A09">
        <w:t xml:space="preserve">Fletcher, R., &amp; Fortin, M.-J. (2018). </w:t>
      </w:r>
      <w:r w:rsidRPr="00012A09">
        <w:rPr>
          <w:i/>
          <w:iCs/>
        </w:rPr>
        <w:t>Spatial ecology and conservation modeling : Applications with R</w:t>
      </w:r>
      <w:r w:rsidRPr="00012A09">
        <w:t xml:space="preserve"> (1</w:t>
      </w:r>
      <w:r w:rsidRPr="00012A09">
        <w:rPr>
          <w:rFonts w:ascii="Cambria Math" w:hAnsi="Cambria Math" w:cs="Cambria Math"/>
        </w:rPr>
        <w:t>‑</w:t>
      </w:r>
      <w:r w:rsidRPr="00012A09">
        <w:t>1 online resource (xviii, 523 pages) : illustrations (some color)). Springer. https://search.ebscohost.com/login.aspx?direct=true&amp;scope=site&amp;db=nlebk&amp;db=nlabk&amp;AN=2544672</w:t>
      </w:r>
    </w:p>
    <w:p w14:paraId="0EC14C37" w14:textId="77777777" w:rsidR="00012A09" w:rsidRPr="00012A09" w:rsidRDefault="00012A09" w:rsidP="006B4BAF">
      <w:pPr>
        <w:pStyle w:val="Bibliographie1"/>
      </w:pPr>
      <w:r w:rsidRPr="00012A09">
        <w:t xml:space="preserve">Ford, D. M., Nollen, P. M., &amp; Romano, M. A. (1998). The effects of salinity, pH and temperature on the half-life and longevity of Echinostoma caproni miracidia. </w:t>
      </w:r>
      <w:r w:rsidRPr="00012A09">
        <w:rPr>
          <w:i/>
          <w:iCs/>
        </w:rPr>
        <w:t>Journal of Helminthology</w:t>
      </w:r>
      <w:r w:rsidRPr="00012A09">
        <w:t xml:space="preserve">, </w:t>
      </w:r>
      <w:r w:rsidRPr="00012A09">
        <w:rPr>
          <w:i/>
          <w:iCs/>
        </w:rPr>
        <w:t>72</w:t>
      </w:r>
      <w:r w:rsidRPr="00012A09">
        <w:t>(4), 325</w:t>
      </w:r>
      <w:r w:rsidRPr="00012A09">
        <w:rPr>
          <w:rFonts w:ascii="Cambria Math" w:hAnsi="Cambria Math" w:cs="Cambria Math"/>
        </w:rPr>
        <w:t>‑</w:t>
      </w:r>
      <w:r w:rsidRPr="00012A09">
        <w:t>330. https://doi.org/10.1017/s0022149x00016680</w:t>
      </w:r>
    </w:p>
    <w:p w14:paraId="28959AF2" w14:textId="77777777" w:rsidR="00012A09" w:rsidRPr="00012A09" w:rsidRDefault="00012A09" w:rsidP="006B4BAF">
      <w:pPr>
        <w:pStyle w:val="Bibliographie1"/>
      </w:pPr>
      <w:r w:rsidRPr="00012A09">
        <w:t xml:space="preserve">Frainer, A., Jabiol, J., Gessner, M. O., Bruder, A., Chauvet, E., &amp; McKie, B. G. (2016). Stoichiometric imbalances between detritus and detritivores are related to shifts in ecosystem functioning. </w:t>
      </w:r>
      <w:r w:rsidRPr="00012A09">
        <w:rPr>
          <w:i/>
          <w:iCs/>
        </w:rPr>
        <w:t>Oikos</w:t>
      </w:r>
      <w:r w:rsidRPr="00012A09">
        <w:t xml:space="preserve">, </w:t>
      </w:r>
      <w:r w:rsidRPr="00012A09">
        <w:rPr>
          <w:i/>
          <w:iCs/>
        </w:rPr>
        <w:t>125</w:t>
      </w:r>
      <w:r w:rsidRPr="00012A09">
        <w:t>(6), 861</w:t>
      </w:r>
      <w:r w:rsidRPr="00012A09">
        <w:rPr>
          <w:rFonts w:ascii="Cambria Math" w:hAnsi="Cambria Math" w:cs="Cambria Math"/>
        </w:rPr>
        <w:t>‑</w:t>
      </w:r>
      <w:r w:rsidRPr="00012A09">
        <w:t>871. https://doi.org/10.1111/oik.02687</w:t>
      </w:r>
    </w:p>
    <w:p w14:paraId="0E65FBE7" w14:textId="77777777" w:rsidR="00012A09" w:rsidRPr="00012A09" w:rsidRDefault="00012A09" w:rsidP="006B4BAF">
      <w:pPr>
        <w:pStyle w:val="Bibliographie1"/>
      </w:pPr>
      <w:r w:rsidRPr="00012A09">
        <w:t>Gleick, P. H. (1993). Water in Crisis : A Guide to the World’s Fresh Water Resources. Oxford University Press.</w:t>
      </w:r>
    </w:p>
    <w:p w14:paraId="797D730E" w14:textId="77777777" w:rsidR="00012A09" w:rsidRPr="00012A09" w:rsidRDefault="00012A09" w:rsidP="006B4BAF">
      <w:pPr>
        <w:pStyle w:val="Bibliographie1"/>
      </w:pPr>
      <w:r w:rsidRPr="00012A09">
        <w:t xml:space="preserve">Grutter, A. S. (1998). Habitat-related differences in the abundance of parasites from a coral reef fish : An indication of the movement patterns of Hemigymnus melapterus. </w:t>
      </w:r>
      <w:r w:rsidRPr="00012A09">
        <w:rPr>
          <w:i/>
          <w:iCs/>
        </w:rPr>
        <w:t>Journal of Fish Biology</w:t>
      </w:r>
      <w:r w:rsidRPr="00012A09">
        <w:t xml:space="preserve">, </w:t>
      </w:r>
      <w:r w:rsidRPr="00012A09">
        <w:rPr>
          <w:i/>
          <w:iCs/>
        </w:rPr>
        <w:t>53</w:t>
      </w:r>
      <w:r w:rsidRPr="00012A09">
        <w:t>(1), 49</w:t>
      </w:r>
      <w:r w:rsidRPr="00012A09">
        <w:rPr>
          <w:rFonts w:ascii="Cambria Math" w:hAnsi="Cambria Math" w:cs="Cambria Math"/>
        </w:rPr>
        <w:t>‑</w:t>
      </w:r>
      <w:r w:rsidRPr="00012A09">
        <w:t>57. https://doi.org/10.1111/j.1095-8649.1998.tb00108.x</w:t>
      </w:r>
    </w:p>
    <w:p w14:paraId="5CB3CB62" w14:textId="77777777" w:rsidR="00012A09" w:rsidRPr="00012A09" w:rsidRDefault="00012A09" w:rsidP="006B4BAF">
      <w:pPr>
        <w:pStyle w:val="Bibliographie1"/>
      </w:pPr>
      <w:r w:rsidRPr="00012A09">
        <w:t xml:space="preserve">Hallett, S. L., &amp; Bartholomew, J. L. (2008). Effects of water flow on the infection dynamics of Myxobolus cerebralis. </w:t>
      </w:r>
      <w:r w:rsidRPr="00012A09">
        <w:rPr>
          <w:i/>
          <w:iCs/>
        </w:rPr>
        <w:t>Parasitology</w:t>
      </w:r>
      <w:r w:rsidRPr="00012A09">
        <w:t xml:space="preserve">, </w:t>
      </w:r>
      <w:r w:rsidRPr="00012A09">
        <w:rPr>
          <w:i/>
          <w:iCs/>
        </w:rPr>
        <w:t>135</w:t>
      </w:r>
      <w:r w:rsidRPr="00012A09">
        <w:t>(3), 371</w:t>
      </w:r>
      <w:r w:rsidRPr="00012A09">
        <w:rPr>
          <w:rFonts w:ascii="Cambria Math" w:hAnsi="Cambria Math" w:cs="Cambria Math"/>
        </w:rPr>
        <w:t>‑</w:t>
      </w:r>
      <w:r w:rsidRPr="00012A09">
        <w:t>384. https://doi.org/10.1017/S0031182007003976</w:t>
      </w:r>
    </w:p>
    <w:p w14:paraId="788E4CA2" w14:textId="77777777" w:rsidR="00012A09" w:rsidRPr="00012A09" w:rsidRDefault="00012A09" w:rsidP="006B4BAF">
      <w:pPr>
        <w:pStyle w:val="Bibliographie1"/>
      </w:pPr>
      <w:r w:rsidRPr="00012A09">
        <w:t xml:space="preserve">Happel, A. (2019). A volunteer-populated online database provides evidence for a geographic pattern in symptoms of black spot infections. </w:t>
      </w:r>
      <w:r w:rsidRPr="00012A09">
        <w:rPr>
          <w:i/>
          <w:iCs/>
        </w:rPr>
        <w:t>International Journal for Parasitology: Parasites and Wildlife</w:t>
      </w:r>
      <w:r w:rsidRPr="00012A09">
        <w:t xml:space="preserve">, </w:t>
      </w:r>
      <w:r w:rsidRPr="00012A09">
        <w:rPr>
          <w:i/>
          <w:iCs/>
        </w:rPr>
        <w:t>10</w:t>
      </w:r>
      <w:r w:rsidRPr="00012A09">
        <w:t>, 156</w:t>
      </w:r>
      <w:r w:rsidRPr="00012A09">
        <w:rPr>
          <w:rFonts w:ascii="Cambria Math" w:hAnsi="Cambria Math" w:cs="Cambria Math"/>
        </w:rPr>
        <w:t>‑</w:t>
      </w:r>
      <w:r w:rsidRPr="00012A09">
        <w:t>163. https://doi.org/10.1016/j.ijppaw.2019.08.003</w:t>
      </w:r>
    </w:p>
    <w:p w14:paraId="061EE17C" w14:textId="77777777" w:rsidR="00012A09" w:rsidRPr="00012A09" w:rsidRDefault="00012A09" w:rsidP="006B4BAF">
      <w:pPr>
        <w:pStyle w:val="Bibliographie1"/>
      </w:pPr>
      <w:r w:rsidRPr="00012A09">
        <w:lastRenderedPageBreak/>
        <w:t xml:space="preserve">Harrison, E. J., &amp; Hadley, W. F. (1982). Possible effects of black-spot disease on northern pike. </w:t>
      </w:r>
      <w:r w:rsidRPr="00012A09">
        <w:rPr>
          <w:i/>
          <w:iCs/>
        </w:rPr>
        <w:t>Transactions of the American Fisheries Society</w:t>
      </w:r>
      <w:r w:rsidRPr="00012A09">
        <w:t xml:space="preserve">, </w:t>
      </w:r>
      <w:r w:rsidRPr="00012A09">
        <w:rPr>
          <w:i/>
          <w:iCs/>
        </w:rPr>
        <w:t>1111</w:t>
      </w:r>
      <w:r w:rsidRPr="00012A09">
        <w:t>, 106</w:t>
      </w:r>
      <w:r w:rsidRPr="00012A09">
        <w:rPr>
          <w:rFonts w:ascii="Cambria Math" w:hAnsi="Cambria Math" w:cs="Cambria Math"/>
        </w:rPr>
        <w:t>‑</w:t>
      </w:r>
      <w:r w:rsidRPr="00012A09">
        <w:t>109. https://doi.org/10.1577/1548-8659(1982)111&lt;106:peobdo&gt;2.0.co;2</w:t>
      </w:r>
    </w:p>
    <w:p w14:paraId="69BD0479" w14:textId="77777777" w:rsidR="00012A09" w:rsidRPr="00012A09" w:rsidRDefault="00012A09" w:rsidP="006B4BAF">
      <w:pPr>
        <w:pStyle w:val="Bibliographie1"/>
      </w:pPr>
      <w:r w:rsidRPr="00012A09">
        <w:t xml:space="preserve">Hartmann, J., &amp; Nümann, W. (1977). Percids of Lake Constance, a Lake Undergoing Eutrophication. </w:t>
      </w:r>
      <w:r w:rsidRPr="00012A09">
        <w:rPr>
          <w:i/>
          <w:iCs/>
        </w:rPr>
        <w:t>Journal of the Fisheries Research Board of Canada</w:t>
      </w:r>
      <w:r w:rsidRPr="00012A09">
        <w:t xml:space="preserve">, </w:t>
      </w:r>
      <w:r w:rsidRPr="00012A09">
        <w:rPr>
          <w:i/>
          <w:iCs/>
        </w:rPr>
        <w:t>34</w:t>
      </w:r>
      <w:r w:rsidRPr="00012A09">
        <w:t>(10), 1670</w:t>
      </w:r>
      <w:r w:rsidRPr="00012A09">
        <w:rPr>
          <w:rFonts w:ascii="Cambria Math" w:hAnsi="Cambria Math" w:cs="Cambria Math"/>
        </w:rPr>
        <w:t>‑</w:t>
      </w:r>
      <w:r w:rsidRPr="00012A09">
        <w:t>1677. https://doi.org/10.1139/f77-231</w:t>
      </w:r>
    </w:p>
    <w:p w14:paraId="1361792A" w14:textId="77777777" w:rsidR="00012A09" w:rsidRPr="00012A09" w:rsidRDefault="00012A09" w:rsidP="006B4BAF">
      <w:pPr>
        <w:pStyle w:val="Bibliographie1"/>
      </w:pPr>
      <w:r w:rsidRPr="00012A09">
        <w:t xml:space="preserve">Hechinger, R. F., &amp; Lafferty, K. D. (2005). Host diversity begets parasite diversity : Bird final hosts and trematodes in snail intermediate hosts. </w:t>
      </w:r>
      <w:r w:rsidRPr="00012A09">
        <w:rPr>
          <w:i/>
          <w:iCs/>
        </w:rPr>
        <w:t>Proceedings of the Royal Society B: Biological Sciences</w:t>
      </w:r>
      <w:r w:rsidRPr="00012A09">
        <w:t xml:space="preserve">, </w:t>
      </w:r>
      <w:r w:rsidRPr="00012A09">
        <w:rPr>
          <w:i/>
          <w:iCs/>
        </w:rPr>
        <w:t>272</w:t>
      </w:r>
      <w:r w:rsidRPr="00012A09">
        <w:t>(1567), 1059</w:t>
      </w:r>
      <w:r w:rsidRPr="00012A09">
        <w:rPr>
          <w:rFonts w:ascii="Cambria Math" w:hAnsi="Cambria Math" w:cs="Cambria Math"/>
        </w:rPr>
        <w:t>‑</w:t>
      </w:r>
      <w:r w:rsidRPr="00012A09">
        <w:t>1066. https://doi.org/10.1098/rspb.2005.3070</w:t>
      </w:r>
    </w:p>
    <w:p w14:paraId="1D72069E" w14:textId="77777777" w:rsidR="00012A09" w:rsidRPr="00012A09" w:rsidRDefault="00012A09" w:rsidP="006B4BAF">
      <w:pPr>
        <w:pStyle w:val="Bibliographie1"/>
      </w:pPr>
      <w:r w:rsidRPr="00012A09">
        <w:t xml:space="preserve">Hoffman, G. L. (1956). The Life Cycle of Crassiphiala bulboglossa (Trematoda : Strigeida). Development of the Metacercaria and Cyst, and Effect on the Fish Hosts. </w:t>
      </w:r>
      <w:r w:rsidRPr="00012A09">
        <w:rPr>
          <w:i/>
          <w:iCs/>
        </w:rPr>
        <w:t>The Journal of Parasitology</w:t>
      </w:r>
      <w:r w:rsidRPr="00012A09">
        <w:t xml:space="preserve">, </w:t>
      </w:r>
      <w:r w:rsidRPr="00012A09">
        <w:rPr>
          <w:i/>
          <w:iCs/>
        </w:rPr>
        <w:t>42</w:t>
      </w:r>
      <w:r w:rsidRPr="00012A09">
        <w:t>(4), 435</w:t>
      </w:r>
      <w:r w:rsidRPr="00012A09">
        <w:rPr>
          <w:rFonts w:ascii="Cambria Math" w:hAnsi="Cambria Math" w:cs="Cambria Math"/>
        </w:rPr>
        <w:t>‑</w:t>
      </w:r>
      <w:r w:rsidRPr="00012A09">
        <w:t>444. https://doi.org/10.2307/3274528</w:t>
      </w:r>
    </w:p>
    <w:p w14:paraId="3A74A461" w14:textId="77777777" w:rsidR="00012A09" w:rsidRPr="00012A09" w:rsidRDefault="00012A09" w:rsidP="006B4BAF">
      <w:pPr>
        <w:pStyle w:val="Bibliographie1"/>
      </w:pPr>
      <w:r w:rsidRPr="00012A09">
        <w:t xml:space="preserve">Hoffman, G. L. (1967). </w:t>
      </w:r>
      <w:r w:rsidRPr="00012A09">
        <w:rPr>
          <w:i/>
          <w:iCs/>
        </w:rPr>
        <w:t>Parasites of North American freshwater fishes</w:t>
      </w:r>
      <w:r w:rsidRPr="00012A09">
        <w:t>. https://pubs.er.usgs.gov/publication/94379</w:t>
      </w:r>
    </w:p>
    <w:p w14:paraId="27D2F3EF" w14:textId="77777777" w:rsidR="00012A09" w:rsidRPr="00012A09" w:rsidRDefault="00012A09" w:rsidP="006B4BAF">
      <w:pPr>
        <w:pStyle w:val="Bibliographie1"/>
      </w:pPr>
      <w:r w:rsidRPr="00012A09">
        <w:t xml:space="preserve">Hoffman, G. L., &amp; Putz, R. E. (1965). The Black-Spot (Uvulifer ambloplitis : Trematoda: Strigeoidea) of Centrarchid Fishes. </w:t>
      </w:r>
      <w:r w:rsidRPr="00012A09">
        <w:rPr>
          <w:i/>
          <w:iCs/>
        </w:rPr>
        <w:t>Transactions of the American Fisheries Society</w:t>
      </w:r>
      <w:r w:rsidRPr="00012A09">
        <w:t xml:space="preserve">, </w:t>
      </w:r>
      <w:r w:rsidRPr="00012A09">
        <w:rPr>
          <w:i/>
          <w:iCs/>
        </w:rPr>
        <w:t>94</w:t>
      </w:r>
      <w:r w:rsidRPr="00012A09">
        <w:t>(2), 143</w:t>
      </w:r>
      <w:r w:rsidRPr="00012A09">
        <w:rPr>
          <w:rFonts w:ascii="Cambria Math" w:hAnsi="Cambria Math" w:cs="Cambria Math"/>
        </w:rPr>
        <w:t>‑</w:t>
      </w:r>
      <w:r w:rsidRPr="00012A09">
        <w:t>151. https://doi.org/10.1577/1548-8659(1965)94[143:TBUASO]2.0.CO;2</w:t>
      </w:r>
    </w:p>
    <w:p w14:paraId="62E4D15E" w14:textId="77777777" w:rsidR="00012A09" w:rsidRPr="00012A09" w:rsidRDefault="00012A09" w:rsidP="006B4BAF">
      <w:pPr>
        <w:pStyle w:val="Bibliographie1"/>
      </w:pPr>
      <w:r w:rsidRPr="00012A09">
        <w:t xml:space="preserve">Hunter, G. W. (1933). The Strigeid Trematode, Crassiphiala ambloplitis (Hughes 1927). </w:t>
      </w:r>
      <w:r w:rsidRPr="00012A09">
        <w:rPr>
          <w:i/>
          <w:iCs/>
        </w:rPr>
        <w:t>Parasitology</w:t>
      </w:r>
      <w:r w:rsidRPr="00012A09">
        <w:t xml:space="preserve">, </w:t>
      </w:r>
      <w:r w:rsidRPr="00012A09">
        <w:rPr>
          <w:i/>
          <w:iCs/>
        </w:rPr>
        <w:t>25</w:t>
      </w:r>
      <w:r w:rsidRPr="00012A09">
        <w:t>(4), 510</w:t>
      </w:r>
      <w:r w:rsidRPr="00012A09">
        <w:rPr>
          <w:rFonts w:ascii="Cambria Math" w:hAnsi="Cambria Math" w:cs="Cambria Math"/>
        </w:rPr>
        <w:t>‑</w:t>
      </w:r>
      <w:r w:rsidRPr="00012A09">
        <w:t>517. https://doi.org/10.1017/S0031182000019752</w:t>
      </w:r>
    </w:p>
    <w:p w14:paraId="7F40F02A" w14:textId="77777777" w:rsidR="00012A09" w:rsidRPr="00012A09" w:rsidRDefault="00012A09" w:rsidP="006B4BAF">
      <w:pPr>
        <w:pStyle w:val="Bibliographie1"/>
      </w:pPr>
      <w:r w:rsidRPr="00012A09">
        <w:t xml:space="preserve">Jacobson, K., Arkoosh, M., Kagley, A., Clemons, E., Collier, T., &amp; Casillas, E. (2003). Cumulative Effects of Natural and Anthropogenic Stress on Immune Function and Disease Resistance in Juvenile Chinook Salmon. </w:t>
      </w:r>
      <w:r w:rsidRPr="00012A09">
        <w:rPr>
          <w:i/>
          <w:iCs/>
        </w:rPr>
        <w:t>Journal of Aquatic Animal Health</w:t>
      </w:r>
      <w:r w:rsidRPr="00012A09">
        <w:t xml:space="preserve">, </w:t>
      </w:r>
      <w:r w:rsidRPr="00012A09">
        <w:rPr>
          <w:i/>
          <w:iCs/>
        </w:rPr>
        <w:t>15</w:t>
      </w:r>
      <w:r w:rsidRPr="00012A09">
        <w:t>, 1</w:t>
      </w:r>
      <w:r w:rsidRPr="00012A09">
        <w:rPr>
          <w:rFonts w:ascii="Cambria Math" w:hAnsi="Cambria Math" w:cs="Cambria Math"/>
        </w:rPr>
        <w:t>‑</w:t>
      </w:r>
      <w:r w:rsidRPr="00012A09">
        <w:t>12. https://doi.org/10.1577/1548-8667(2003)015&lt;0001:CEONAA&gt;2.0.CO;2</w:t>
      </w:r>
    </w:p>
    <w:p w14:paraId="794A8679" w14:textId="77777777" w:rsidR="00012A09" w:rsidRPr="00012A09" w:rsidRDefault="00012A09" w:rsidP="006B4BAF">
      <w:pPr>
        <w:pStyle w:val="Bibliographie1"/>
      </w:pPr>
      <w:r w:rsidRPr="00012A09">
        <w:t xml:space="preserve">Johnsen, B. O., &amp; Jensen, A. J. (1992). Infection of Atlantic salmon, Salmo salar L., by Gyrodactylus salaris, Malmberg 1957, in the River Lakselva, Misvær in northern Norway. </w:t>
      </w:r>
      <w:r w:rsidRPr="00012A09">
        <w:rPr>
          <w:i/>
          <w:iCs/>
        </w:rPr>
        <w:t>Journal of Fish Biology</w:t>
      </w:r>
      <w:r w:rsidRPr="00012A09">
        <w:t xml:space="preserve">, </w:t>
      </w:r>
      <w:r w:rsidRPr="00012A09">
        <w:rPr>
          <w:i/>
          <w:iCs/>
        </w:rPr>
        <w:t>40</w:t>
      </w:r>
      <w:r w:rsidRPr="00012A09">
        <w:t>(3), 433</w:t>
      </w:r>
      <w:r w:rsidRPr="00012A09">
        <w:rPr>
          <w:rFonts w:ascii="Cambria Math" w:hAnsi="Cambria Math" w:cs="Cambria Math"/>
        </w:rPr>
        <w:t>‑</w:t>
      </w:r>
      <w:r w:rsidRPr="00012A09">
        <w:t>444. https://doi.org/10.1111/j.1095-8649.1992.tb02588.x</w:t>
      </w:r>
    </w:p>
    <w:p w14:paraId="3B15BC87" w14:textId="77777777" w:rsidR="00012A09" w:rsidRPr="00012A09" w:rsidRDefault="00012A09" w:rsidP="006B4BAF">
      <w:pPr>
        <w:pStyle w:val="Bibliographie1"/>
      </w:pPr>
      <w:r w:rsidRPr="00012A09">
        <w:t xml:space="preserve">Keesing, F., Holt, R. D., &amp; Ostfeld, R. S. (2006). Effects of species diversity on disease risk. </w:t>
      </w:r>
      <w:r w:rsidRPr="00012A09">
        <w:rPr>
          <w:i/>
          <w:iCs/>
        </w:rPr>
        <w:t>Ecology Letters</w:t>
      </w:r>
      <w:r w:rsidRPr="00012A09">
        <w:t xml:space="preserve">, </w:t>
      </w:r>
      <w:r w:rsidRPr="00012A09">
        <w:rPr>
          <w:i/>
          <w:iCs/>
        </w:rPr>
        <w:t>9</w:t>
      </w:r>
      <w:r w:rsidRPr="00012A09">
        <w:t>(4), 485</w:t>
      </w:r>
      <w:r w:rsidRPr="00012A09">
        <w:rPr>
          <w:rFonts w:ascii="Cambria Math" w:hAnsi="Cambria Math" w:cs="Cambria Math"/>
        </w:rPr>
        <w:t>‑</w:t>
      </w:r>
      <w:r w:rsidRPr="00012A09">
        <w:t>498. https://doi.org/10.1111/j.1461-0248.2006.00885.x</w:t>
      </w:r>
    </w:p>
    <w:p w14:paraId="4BEE6886" w14:textId="77777777" w:rsidR="00012A09" w:rsidRPr="00012A09" w:rsidRDefault="00012A09" w:rsidP="006B4BAF">
      <w:pPr>
        <w:pStyle w:val="Bibliographie1"/>
      </w:pPr>
      <w:r w:rsidRPr="00012A09">
        <w:t xml:space="preserve">Krause, J., &amp; Godin, J.-G. (1994). Influence of parasitism on the shoaling behavior of banded killifish, Fundulus diaphanus. </w:t>
      </w:r>
      <w:r w:rsidRPr="00012A09">
        <w:rPr>
          <w:i/>
          <w:iCs/>
        </w:rPr>
        <w:t>Canadian Journal of Zoology</w:t>
      </w:r>
      <w:r w:rsidRPr="00012A09">
        <w:t xml:space="preserve">, </w:t>
      </w:r>
      <w:r w:rsidRPr="00012A09">
        <w:rPr>
          <w:i/>
          <w:iCs/>
        </w:rPr>
        <w:t>72</w:t>
      </w:r>
      <w:r w:rsidRPr="00012A09">
        <w:t>, 1775</w:t>
      </w:r>
      <w:r w:rsidRPr="00012A09">
        <w:rPr>
          <w:rFonts w:ascii="Cambria Math" w:hAnsi="Cambria Math" w:cs="Cambria Math"/>
        </w:rPr>
        <w:t>‑</w:t>
      </w:r>
      <w:r w:rsidRPr="00012A09">
        <w:t>1779. https://doi.org/10.1139/z94-240</w:t>
      </w:r>
    </w:p>
    <w:p w14:paraId="142CC296" w14:textId="77777777" w:rsidR="00012A09" w:rsidRPr="00012A09" w:rsidRDefault="00012A09" w:rsidP="006B4BAF">
      <w:pPr>
        <w:pStyle w:val="Bibliographie1"/>
      </w:pPr>
      <w:r w:rsidRPr="00012A09">
        <w:t xml:space="preserve">Krause, J., Ruxton, G. D., &amp; Godin, J.-G. J. (1999). Distribution of Crassiphiala bulboglossa, a parasitic worm, in shoaling fish. </w:t>
      </w:r>
      <w:r w:rsidRPr="00012A09">
        <w:rPr>
          <w:i/>
          <w:iCs/>
        </w:rPr>
        <w:t>Journal of Animal Ecology</w:t>
      </w:r>
      <w:r w:rsidRPr="00012A09">
        <w:t xml:space="preserve">, </w:t>
      </w:r>
      <w:r w:rsidRPr="00012A09">
        <w:rPr>
          <w:i/>
          <w:iCs/>
        </w:rPr>
        <w:t>68</w:t>
      </w:r>
      <w:r w:rsidRPr="00012A09">
        <w:t>(1), 27</w:t>
      </w:r>
      <w:r w:rsidRPr="00012A09">
        <w:rPr>
          <w:rFonts w:ascii="Cambria Math" w:hAnsi="Cambria Math" w:cs="Cambria Math"/>
        </w:rPr>
        <w:t>‑</w:t>
      </w:r>
      <w:r w:rsidRPr="00012A09">
        <w:t>33. https://doi.org/10.1046/j.1365-2656.1999.00262.x</w:t>
      </w:r>
    </w:p>
    <w:p w14:paraId="1431A92B" w14:textId="77777777" w:rsidR="00012A09" w:rsidRPr="00012A09" w:rsidRDefault="00012A09" w:rsidP="006B4BAF">
      <w:pPr>
        <w:pStyle w:val="Bibliographie1"/>
      </w:pPr>
      <w:r w:rsidRPr="00012A09">
        <w:lastRenderedPageBreak/>
        <w:t xml:space="preserve">Krueger, R. C., Kerans, B. L., Vincent, E. R., &amp; Rasmussen, C. (2006). Risk of Myxobolus cerebralis Infection to Rainbow Trout in the Madison River, Montana, USA. </w:t>
      </w:r>
      <w:r w:rsidRPr="00012A09">
        <w:rPr>
          <w:i/>
          <w:iCs/>
        </w:rPr>
        <w:t>Ecological Applications</w:t>
      </w:r>
      <w:r w:rsidRPr="00012A09">
        <w:t xml:space="preserve">, </w:t>
      </w:r>
      <w:r w:rsidRPr="00012A09">
        <w:rPr>
          <w:i/>
          <w:iCs/>
        </w:rPr>
        <w:t>16</w:t>
      </w:r>
      <w:r w:rsidRPr="00012A09">
        <w:t>(2), 770</w:t>
      </w:r>
      <w:r w:rsidRPr="00012A09">
        <w:rPr>
          <w:rFonts w:ascii="Cambria Math" w:hAnsi="Cambria Math" w:cs="Cambria Math"/>
        </w:rPr>
        <w:t>‑</w:t>
      </w:r>
      <w:r w:rsidRPr="00012A09">
        <w:t>783.</w:t>
      </w:r>
    </w:p>
    <w:p w14:paraId="5033A4B2" w14:textId="77777777" w:rsidR="00012A09" w:rsidRPr="00012A09" w:rsidRDefault="00012A09" w:rsidP="006B4BAF">
      <w:pPr>
        <w:pStyle w:val="Bibliographie1"/>
      </w:pPr>
      <w:r w:rsidRPr="00012A09">
        <w:t xml:space="preserve">Krull. (1932). Studies on the development of Cercaria bessiae Cort and Brooks, 1928. </w:t>
      </w:r>
      <w:r w:rsidRPr="00012A09">
        <w:rPr>
          <w:i/>
          <w:iCs/>
        </w:rPr>
        <w:t>Journal of Parasitology, The</w:t>
      </w:r>
      <w:r w:rsidRPr="00012A09">
        <w:t xml:space="preserve">, </w:t>
      </w:r>
      <w:r w:rsidRPr="00012A09">
        <w:rPr>
          <w:i/>
          <w:iCs/>
        </w:rPr>
        <w:t>19</w:t>
      </w:r>
      <w:r w:rsidRPr="00012A09">
        <w:t>(165), 1934. /z-wcorg/.</w:t>
      </w:r>
    </w:p>
    <w:p w14:paraId="684224D7" w14:textId="77777777" w:rsidR="00012A09" w:rsidRPr="00012A09" w:rsidRDefault="00012A09" w:rsidP="006B4BAF">
      <w:pPr>
        <w:pStyle w:val="Bibliographie1"/>
      </w:pPr>
      <w:r w:rsidRPr="00012A09">
        <w:t xml:space="preserve">Krull, W. H. (1934). Cercaria bessiae Cort and Brooks, 1928, an Injurious Parasite of Fish. </w:t>
      </w:r>
      <w:r w:rsidRPr="00012A09">
        <w:rPr>
          <w:i/>
          <w:iCs/>
        </w:rPr>
        <w:t>Copeia</w:t>
      </w:r>
      <w:r w:rsidRPr="00012A09">
        <w:t xml:space="preserve">, </w:t>
      </w:r>
      <w:r w:rsidRPr="00012A09">
        <w:rPr>
          <w:i/>
          <w:iCs/>
        </w:rPr>
        <w:t>1934</w:t>
      </w:r>
      <w:r w:rsidRPr="00012A09">
        <w:t>(2), 69</w:t>
      </w:r>
      <w:r w:rsidRPr="00012A09">
        <w:rPr>
          <w:rFonts w:ascii="Cambria Math" w:hAnsi="Cambria Math" w:cs="Cambria Math"/>
        </w:rPr>
        <w:t>‑</w:t>
      </w:r>
      <w:r w:rsidRPr="00012A09">
        <w:t>73. https://doi.org/10.2307/1435795</w:t>
      </w:r>
    </w:p>
    <w:p w14:paraId="4C8C46B0" w14:textId="77777777" w:rsidR="00012A09" w:rsidRPr="00012A09" w:rsidRDefault="00012A09" w:rsidP="006B4BAF">
      <w:pPr>
        <w:pStyle w:val="Bibliographie1"/>
      </w:pPr>
      <w:r w:rsidRPr="00012A09">
        <w:t xml:space="preserve">Kuris, A. M., Goddard, J. H. R., Torchin, M. E., Murphy, N., Gurney, R., &amp; Lafferty, K. D. (2007). An experimental evaluation of host specificity : The role of encounter and compatibility filters for a rhizocephalan parasite of crabs. </w:t>
      </w:r>
      <w:r w:rsidRPr="00012A09">
        <w:rPr>
          <w:i/>
          <w:iCs/>
        </w:rPr>
        <w:t>International Journal for Parasitology</w:t>
      </w:r>
      <w:r w:rsidRPr="00012A09">
        <w:t xml:space="preserve">, </w:t>
      </w:r>
      <w:r w:rsidRPr="00012A09">
        <w:rPr>
          <w:i/>
          <w:iCs/>
        </w:rPr>
        <w:t>37</w:t>
      </w:r>
      <w:r w:rsidRPr="00012A09">
        <w:t>(5), 539</w:t>
      </w:r>
      <w:r w:rsidRPr="00012A09">
        <w:rPr>
          <w:rFonts w:ascii="Cambria Math" w:hAnsi="Cambria Math" w:cs="Cambria Math"/>
        </w:rPr>
        <w:t>‑</w:t>
      </w:r>
      <w:r w:rsidRPr="00012A09">
        <w:t>545. https://doi.org/10.1016/j.ijpara.2006.12.003</w:t>
      </w:r>
    </w:p>
    <w:p w14:paraId="3C80AE12" w14:textId="77777777" w:rsidR="00012A09" w:rsidRPr="00012A09" w:rsidRDefault="00012A09" w:rsidP="006B4BAF">
      <w:pPr>
        <w:pStyle w:val="Bibliographie1"/>
      </w:pPr>
      <w:r w:rsidRPr="00012A09">
        <w:t xml:space="preserve">Kuris, A. M., Hechinger, R. F., Shaw, J. C., Whitney, K. L., Aguirre-Macedo, L., Boch, C. A., Dobson, A. P., Dunham, E. J., Fredensborg, B. L., Huspeni, T. C., Lorda, J., Mababa, L., Mancini, F. T., Mora, A. B., Pickering, M., Talhouk, N. L., Torchin, M. E., &amp; Lafferty, K. D. (2008). Ecosystem energetic implications of parasite and free-living biomass in three estuaries. </w:t>
      </w:r>
      <w:r w:rsidRPr="00012A09">
        <w:rPr>
          <w:i/>
          <w:iCs/>
        </w:rPr>
        <w:t>Nature</w:t>
      </w:r>
      <w:r w:rsidRPr="00012A09">
        <w:t xml:space="preserve">, </w:t>
      </w:r>
      <w:r w:rsidRPr="00012A09">
        <w:rPr>
          <w:i/>
          <w:iCs/>
        </w:rPr>
        <w:t>454</w:t>
      </w:r>
      <w:r w:rsidRPr="00012A09">
        <w:t>(7203), 515</w:t>
      </w:r>
      <w:r w:rsidRPr="00012A09">
        <w:rPr>
          <w:rFonts w:ascii="Cambria Math" w:hAnsi="Cambria Math" w:cs="Cambria Math"/>
        </w:rPr>
        <w:t>‑</w:t>
      </w:r>
      <w:r w:rsidRPr="00012A09">
        <w:t>518. https://doi.org/10.1038/nature06970</w:t>
      </w:r>
    </w:p>
    <w:p w14:paraId="2FA2C41A" w14:textId="77777777" w:rsidR="00012A09" w:rsidRPr="00012A09" w:rsidRDefault="00012A09" w:rsidP="006B4BAF">
      <w:pPr>
        <w:pStyle w:val="Bibliographie1"/>
      </w:pPr>
      <w:r w:rsidRPr="00012A09">
        <w:t xml:space="preserve">Lafferty, K. D. (1997). Environmental parasitology : What can parasites tell us about human impacts on the environment? </w:t>
      </w:r>
      <w:r w:rsidRPr="00012A09">
        <w:rPr>
          <w:i/>
          <w:iCs/>
        </w:rPr>
        <w:t>Parasitology Today</w:t>
      </w:r>
      <w:r w:rsidRPr="00012A09">
        <w:t xml:space="preserve">, </w:t>
      </w:r>
      <w:r w:rsidRPr="00012A09">
        <w:rPr>
          <w:i/>
          <w:iCs/>
        </w:rPr>
        <w:t>13</w:t>
      </w:r>
      <w:r w:rsidRPr="00012A09">
        <w:t>(7), 251</w:t>
      </w:r>
      <w:r w:rsidRPr="00012A09">
        <w:rPr>
          <w:rFonts w:ascii="Cambria Math" w:hAnsi="Cambria Math" w:cs="Cambria Math"/>
        </w:rPr>
        <w:t>‑</w:t>
      </w:r>
      <w:r w:rsidRPr="00012A09">
        <w:t>255. https://doi.org/10.1016/S0169-4758(97)01072-7</w:t>
      </w:r>
    </w:p>
    <w:p w14:paraId="1249F1F0" w14:textId="77777777" w:rsidR="00012A09" w:rsidRPr="00012A09" w:rsidRDefault="00012A09" w:rsidP="006B4BAF">
      <w:pPr>
        <w:pStyle w:val="Bibliographie1"/>
      </w:pPr>
      <w:r w:rsidRPr="00012A09">
        <w:t xml:space="preserve">Lafferty, K. D. (2009). The ecology of climate change and infectious diseases. </w:t>
      </w:r>
      <w:r w:rsidRPr="00012A09">
        <w:rPr>
          <w:i/>
          <w:iCs/>
        </w:rPr>
        <w:t>Ecology</w:t>
      </w:r>
      <w:r w:rsidRPr="00012A09">
        <w:t xml:space="preserve">, </w:t>
      </w:r>
      <w:r w:rsidRPr="00012A09">
        <w:rPr>
          <w:i/>
          <w:iCs/>
        </w:rPr>
        <w:t>90</w:t>
      </w:r>
      <w:r w:rsidRPr="00012A09">
        <w:t>(4), 888</w:t>
      </w:r>
      <w:r w:rsidRPr="00012A09">
        <w:rPr>
          <w:rFonts w:ascii="Cambria Math" w:hAnsi="Cambria Math" w:cs="Cambria Math"/>
        </w:rPr>
        <w:t>‑</w:t>
      </w:r>
      <w:r w:rsidRPr="00012A09">
        <w:t>900. https://doi.org/10.1890/08-0079.1</w:t>
      </w:r>
    </w:p>
    <w:p w14:paraId="39D34B85" w14:textId="77777777" w:rsidR="00012A09" w:rsidRPr="00012A09" w:rsidRDefault="00012A09" w:rsidP="006B4BAF">
      <w:pPr>
        <w:pStyle w:val="Bibliographie1"/>
      </w:pPr>
      <w:r w:rsidRPr="00012A09">
        <w:t xml:space="preserve">Lafferty, K. D., Allesina, S., Arim, M., Briggs, C. J., De Leo, G., Dobson, A. P., Dunne, J. A., Johnson, P. T. J., Kuris, A. M., Marcogliese, D. J., Martinez, N. D., Memmott, J., Marquet, P. A., McLaughlin, J. P., Mordecai, E. A., Pascual, M., Poulin, R., &amp; Thieltges, D. W. (2008). Parasites in food webs : The ultimate missing links. </w:t>
      </w:r>
      <w:r w:rsidRPr="00012A09">
        <w:rPr>
          <w:i/>
          <w:iCs/>
        </w:rPr>
        <w:t>Ecology Letters</w:t>
      </w:r>
      <w:r w:rsidRPr="00012A09">
        <w:t xml:space="preserve">, </w:t>
      </w:r>
      <w:r w:rsidRPr="00012A09">
        <w:rPr>
          <w:i/>
          <w:iCs/>
        </w:rPr>
        <w:t>11</w:t>
      </w:r>
      <w:r w:rsidRPr="00012A09">
        <w:t>(6), 533</w:t>
      </w:r>
      <w:r w:rsidRPr="00012A09">
        <w:rPr>
          <w:rFonts w:ascii="Cambria Math" w:hAnsi="Cambria Math" w:cs="Cambria Math"/>
        </w:rPr>
        <w:t>‑</w:t>
      </w:r>
      <w:r w:rsidRPr="00012A09">
        <w:t>546. https://doi.org/10.1111/j.1461-0248.2008.01174.x</w:t>
      </w:r>
    </w:p>
    <w:p w14:paraId="7A050428" w14:textId="77777777" w:rsidR="00012A09" w:rsidRPr="00012A09" w:rsidRDefault="00012A09" w:rsidP="006B4BAF">
      <w:pPr>
        <w:pStyle w:val="Bibliographie1"/>
      </w:pPr>
      <w:r w:rsidRPr="00012A09">
        <w:t xml:space="preserve">Lafferty, K. D., &amp; Shaw, J. C. (2013). Comparing mechanisms of host manipulation across host and parasite taxa. </w:t>
      </w:r>
      <w:r w:rsidRPr="00012A09">
        <w:rPr>
          <w:i/>
          <w:iCs/>
        </w:rPr>
        <w:t>Journal of Experimental Biology</w:t>
      </w:r>
      <w:r w:rsidRPr="00012A09">
        <w:t xml:space="preserve">, </w:t>
      </w:r>
      <w:r w:rsidRPr="00012A09">
        <w:rPr>
          <w:i/>
          <w:iCs/>
        </w:rPr>
        <w:t>216</w:t>
      </w:r>
      <w:r w:rsidRPr="00012A09">
        <w:t>(1), 56</w:t>
      </w:r>
      <w:r w:rsidRPr="00012A09">
        <w:rPr>
          <w:rFonts w:ascii="Cambria Math" w:hAnsi="Cambria Math" w:cs="Cambria Math"/>
        </w:rPr>
        <w:t>‑</w:t>
      </w:r>
      <w:r w:rsidRPr="00012A09">
        <w:t>66. https://doi.org/10.1242/jeb.073668</w:t>
      </w:r>
    </w:p>
    <w:p w14:paraId="2D7D6061" w14:textId="77777777" w:rsidR="00012A09" w:rsidRPr="00012A09" w:rsidRDefault="00012A09" w:rsidP="006B4BAF">
      <w:pPr>
        <w:pStyle w:val="Bibliographie1"/>
      </w:pPr>
      <w:r w:rsidRPr="00012A09">
        <w:t xml:space="preserve">Lafferty, K., &amp; Morris, K. (1996). Altered Behavior of Parasitized Killifish Increases Susceptibility to Predation by Bird Final Hosts. </w:t>
      </w:r>
      <w:r w:rsidRPr="00012A09">
        <w:rPr>
          <w:i/>
          <w:iCs/>
        </w:rPr>
        <w:t>Ecology</w:t>
      </w:r>
      <w:r w:rsidRPr="00012A09">
        <w:t xml:space="preserve">, </w:t>
      </w:r>
      <w:r w:rsidRPr="00012A09">
        <w:rPr>
          <w:i/>
          <w:iCs/>
        </w:rPr>
        <w:t>77</w:t>
      </w:r>
      <w:r w:rsidRPr="00012A09">
        <w:t>, 1390</w:t>
      </w:r>
      <w:r w:rsidRPr="00012A09">
        <w:rPr>
          <w:rFonts w:ascii="Cambria Math" w:hAnsi="Cambria Math" w:cs="Cambria Math"/>
        </w:rPr>
        <w:t>‑</w:t>
      </w:r>
      <w:r w:rsidRPr="00012A09">
        <w:t>1397. https://doi.org/10.2307/2265536</w:t>
      </w:r>
    </w:p>
    <w:p w14:paraId="3DE727A7" w14:textId="77777777" w:rsidR="00012A09" w:rsidRPr="00012A09" w:rsidRDefault="00012A09" w:rsidP="006B4BAF">
      <w:pPr>
        <w:pStyle w:val="Bibliographie1"/>
      </w:pPr>
      <w:r w:rsidRPr="00012A09">
        <w:t xml:space="preserve">Lagrue, C., Kelly, D. W., Hicks, A., &amp; Poulin, R. (2011). Factors influencing infection patterns of trophically transmitted parasites among a fish community : Host diet, host–parasite compatibility or both? </w:t>
      </w:r>
      <w:r w:rsidRPr="00012A09">
        <w:rPr>
          <w:i/>
          <w:iCs/>
        </w:rPr>
        <w:t>Journal of Fish Biology</w:t>
      </w:r>
      <w:r w:rsidRPr="00012A09">
        <w:t xml:space="preserve">, </w:t>
      </w:r>
      <w:r w:rsidRPr="00012A09">
        <w:rPr>
          <w:i/>
          <w:iCs/>
        </w:rPr>
        <w:t>79</w:t>
      </w:r>
      <w:r w:rsidRPr="00012A09">
        <w:t>(2), 466</w:t>
      </w:r>
      <w:r w:rsidRPr="00012A09">
        <w:rPr>
          <w:rFonts w:ascii="Cambria Math" w:hAnsi="Cambria Math" w:cs="Cambria Math"/>
        </w:rPr>
        <w:t>‑</w:t>
      </w:r>
      <w:r w:rsidRPr="00012A09">
        <w:t>485. https://doi.org/10.1111/j.1095-8649.2011.03041.x</w:t>
      </w:r>
    </w:p>
    <w:p w14:paraId="67E91745" w14:textId="77777777" w:rsidR="00012A09" w:rsidRPr="00012A09" w:rsidRDefault="00012A09" w:rsidP="006B4BAF">
      <w:pPr>
        <w:pStyle w:val="Bibliographie1"/>
      </w:pPr>
      <w:r w:rsidRPr="00012A09">
        <w:lastRenderedPageBreak/>
        <w:t xml:space="preserve">Lemly, A. D., &amp; Esch, G. W. (1984a). Population Biology of the Trematode Uvulifer ambloplitis (Hughes, 1927) in Juvenile Bluegill Sunfish, Lepomis macrochirus, and Largemouth Bass, Micropterus salmoides. </w:t>
      </w:r>
      <w:r w:rsidRPr="00012A09">
        <w:rPr>
          <w:i/>
          <w:iCs/>
        </w:rPr>
        <w:t>The Journal of Parasitology</w:t>
      </w:r>
      <w:r w:rsidRPr="00012A09">
        <w:t xml:space="preserve">, </w:t>
      </w:r>
      <w:r w:rsidRPr="00012A09">
        <w:rPr>
          <w:i/>
          <w:iCs/>
        </w:rPr>
        <w:t>70</w:t>
      </w:r>
      <w:r w:rsidRPr="00012A09">
        <w:t>(4), 466</w:t>
      </w:r>
      <w:r w:rsidRPr="00012A09">
        <w:rPr>
          <w:rFonts w:ascii="Cambria Math" w:hAnsi="Cambria Math" w:cs="Cambria Math"/>
        </w:rPr>
        <w:t>‑</w:t>
      </w:r>
      <w:r w:rsidRPr="00012A09">
        <w:t>474. https://doi.org/10.2307/3281394</w:t>
      </w:r>
    </w:p>
    <w:p w14:paraId="742E9797" w14:textId="77777777" w:rsidR="00012A09" w:rsidRPr="00012A09" w:rsidRDefault="00012A09" w:rsidP="006B4BAF">
      <w:pPr>
        <w:pStyle w:val="Bibliographie1"/>
      </w:pPr>
      <w:r w:rsidRPr="00012A09">
        <w:t xml:space="preserve">Lemly, A. D., &amp; Esch, G. W. (1984b). Population Biology of the Trematode Uvulifer ambloplitis (Hughes, 1927) in the Snail Intermediate Host, Helisoma trivolvis. </w:t>
      </w:r>
      <w:r w:rsidRPr="00012A09">
        <w:rPr>
          <w:i/>
          <w:iCs/>
        </w:rPr>
        <w:t>The Journal of Parasitology</w:t>
      </w:r>
      <w:r w:rsidRPr="00012A09">
        <w:t xml:space="preserve">, </w:t>
      </w:r>
      <w:r w:rsidRPr="00012A09">
        <w:rPr>
          <w:i/>
          <w:iCs/>
        </w:rPr>
        <w:t>70</w:t>
      </w:r>
      <w:r w:rsidRPr="00012A09">
        <w:t>(4), 461. https://doi.org/10.2307/3281393</w:t>
      </w:r>
    </w:p>
    <w:p w14:paraId="3A7A80C7" w14:textId="77777777" w:rsidR="00012A09" w:rsidRPr="00012A09" w:rsidRDefault="00012A09" w:rsidP="006B4BAF">
      <w:pPr>
        <w:pStyle w:val="Bibliographie1"/>
      </w:pPr>
      <w:r w:rsidRPr="00012A09">
        <w:t xml:space="preserve">Léonard, R., Legendre, P., Jean, M., &amp; Bouchard, A. (2008). Using the landscape morphometric context to resolve spatial patterns of submerged macrophyte communities in a fluvial lake. </w:t>
      </w:r>
      <w:r w:rsidRPr="00012A09">
        <w:rPr>
          <w:i/>
          <w:iCs/>
        </w:rPr>
        <w:t>Landscape Ecology</w:t>
      </w:r>
      <w:r w:rsidRPr="00012A09">
        <w:t xml:space="preserve">, </w:t>
      </w:r>
      <w:r w:rsidRPr="00012A09">
        <w:rPr>
          <w:i/>
          <w:iCs/>
        </w:rPr>
        <w:t>23</w:t>
      </w:r>
      <w:r w:rsidRPr="00012A09">
        <w:t>(1), 91</w:t>
      </w:r>
      <w:r w:rsidRPr="00012A09">
        <w:rPr>
          <w:rFonts w:ascii="Cambria Math" w:hAnsi="Cambria Math" w:cs="Cambria Math"/>
        </w:rPr>
        <w:t>‑</w:t>
      </w:r>
      <w:r w:rsidRPr="00012A09">
        <w:t>105. https://doi.org/10.1007/s10980-007-9168-5</w:t>
      </w:r>
    </w:p>
    <w:p w14:paraId="08AB34FA" w14:textId="77777777" w:rsidR="00012A09" w:rsidRPr="00012A09" w:rsidRDefault="00012A09" w:rsidP="006B4BAF">
      <w:pPr>
        <w:pStyle w:val="Bibliographie1"/>
      </w:pPr>
      <w:r w:rsidRPr="00012A09">
        <w:t xml:space="preserve">Lewin, R. (1982). Portraits of a parasite. </w:t>
      </w:r>
      <w:r w:rsidRPr="00012A09">
        <w:rPr>
          <w:i/>
          <w:iCs/>
        </w:rPr>
        <w:t>Science (New York, N.Y.)</w:t>
      </w:r>
      <w:r w:rsidRPr="00012A09">
        <w:t xml:space="preserve">, </w:t>
      </w:r>
      <w:r w:rsidRPr="00012A09">
        <w:rPr>
          <w:i/>
          <w:iCs/>
        </w:rPr>
        <w:t>216</w:t>
      </w:r>
      <w:r w:rsidRPr="00012A09">
        <w:t>(4545), 504. https://doi.org/10.1126/science.216.4545.504</w:t>
      </w:r>
    </w:p>
    <w:p w14:paraId="2B1C16C4" w14:textId="77777777" w:rsidR="00012A09" w:rsidRPr="00012A09" w:rsidRDefault="00012A09" w:rsidP="006B4BAF">
      <w:pPr>
        <w:pStyle w:val="Bibliographie1"/>
      </w:pPr>
      <w:r w:rsidRPr="00012A09">
        <w:t xml:space="preserve">Loehle, C. (1995). Social Barriers to Pathogen Transmission in Wild Animal Populations. </w:t>
      </w:r>
      <w:r w:rsidRPr="00012A09">
        <w:rPr>
          <w:i/>
          <w:iCs/>
        </w:rPr>
        <w:t>Ecology</w:t>
      </w:r>
      <w:r w:rsidRPr="00012A09">
        <w:t xml:space="preserve">, </w:t>
      </w:r>
      <w:r w:rsidRPr="00012A09">
        <w:rPr>
          <w:i/>
          <w:iCs/>
        </w:rPr>
        <w:t>76</w:t>
      </w:r>
      <w:r w:rsidRPr="00012A09">
        <w:t>(2), 326</w:t>
      </w:r>
      <w:r w:rsidRPr="00012A09">
        <w:rPr>
          <w:rFonts w:ascii="Cambria Math" w:hAnsi="Cambria Math" w:cs="Cambria Math"/>
        </w:rPr>
        <w:t>‑</w:t>
      </w:r>
      <w:r w:rsidRPr="00012A09">
        <w:t>335. https://doi.org/10.2307/1941192</w:t>
      </w:r>
    </w:p>
    <w:p w14:paraId="6FA21CAA" w14:textId="77777777" w:rsidR="00012A09" w:rsidRPr="00012A09" w:rsidRDefault="00012A09" w:rsidP="006B4BAF">
      <w:pPr>
        <w:pStyle w:val="Bibliographie1"/>
      </w:pPr>
      <w:r w:rsidRPr="00012A09">
        <w:t xml:space="preserve">Lucky, Z. (1970). Pathological changes with posthodiplostomosis of fish fry. </w:t>
      </w:r>
      <w:r w:rsidRPr="00012A09">
        <w:rPr>
          <w:i/>
          <w:iCs/>
        </w:rPr>
        <w:t>Acta Vet Brno (Suppl)</w:t>
      </w:r>
      <w:r w:rsidRPr="00012A09">
        <w:t xml:space="preserve">, </w:t>
      </w:r>
      <w:r w:rsidRPr="00012A09">
        <w:rPr>
          <w:i/>
          <w:iCs/>
        </w:rPr>
        <w:t>1</w:t>
      </w:r>
      <w:r w:rsidRPr="00012A09">
        <w:t>, 51</w:t>
      </w:r>
      <w:r w:rsidRPr="00012A09">
        <w:rPr>
          <w:rFonts w:ascii="Cambria Math" w:hAnsi="Cambria Math" w:cs="Cambria Math"/>
        </w:rPr>
        <w:t>‑</w:t>
      </w:r>
      <w:r w:rsidRPr="00012A09">
        <w:t>66.</w:t>
      </w:r>
    </w:p>
    <w:p w14:paraId="3932A031" w14:textId="77777777" w:rsidR="00012A09" w:rsidRPr="00012A09" w:rsidRDefault="00012A09" w:rsidP="006B4BAF">
      <w:pPr>
        <w:pStyle w:val="Bibliographie1"/>
      </w:pPr>
      <w:r w:rsidRPr="00012A09">
        <w:t xml:space="preserve">MacKenzie, K., Williams, H. H., Williams, B., McVicar, A. H., &amp; Siddall, R. (1995). Parasites as indicators of water quality and the potential use of helminth transmission in marine pollution studies. </w:t>
      </w:r>
      <w:r w:rsidRPr="00012A09">
        <w:rPr>
          <w:i/>
          <w:iCs/>
        </w:rPr>
        <w:t>Advances in Parasitology</w:t>
      </w:r>
      <w:r w:rsidRPr="00012A09">
        <w:t xml:space="preserve">, </w:t>
      </w:r>
      <w:r w:rsidRPr="00012A09">
        <w:rPr>
          <w:i/>
          <w:iCs/>
        </w:rPr>
        <w:t>35</w:t>
      </w:r>
      <w:r w:rsidRPr="00012A09">
        <w:t>, 85</w:t>
      </w:r>
      <w:r w:rsidRPr="00012A09">
        <w:rPr>
          <w:rFonts w:ascii="Cambria Math" w:hAnsi="Cambria Math" w:cs="Cambria Math"/>
        </w:rPr>
        <w:t>‑</w:t>
      </w:r>
      <w:r w:rsidRPr="00012A09">
        <w:t>144. https://doi.org/10.1016/s0065-308x(08)60070-6</w:t>
      </w:r>
    </w:p>
    <w:p w14:paraId="663849FF" w14:textId="77777777" w:rsidR="00012A09" w:rsidRPr="00012A09" w:rsidRDefault="00012A09" w:rsidP="006B4BAF">
      <w:pPr>
        <w:pStyle w:val="Bibliographie1"/>
      </w:pPr>
      <w:r w:rsidRPr="00012A09">
        <w:t xml:space="preserve">Malmqvist, B., &amp; Rundle, S. (2002). Threats to the running water ecosystems of the world. </w:t>
      </w:r>
      <w:r w:rsidRPr="00012A09">
        <w:rPr>
          <w:i/>
          <w:iCs/>
        </w:rPr>
        <w:t>Environmental Conservation</w:t>
      </w:r>
      <w:r w:rsidRPr="00012A09">
        <w:t xml:space="preserve">, </w:t>
      </w:r>
      <w:r w:rsidRPr="00012A09">
        <w:rPr>
          <w:i/>
          <w:iCs/>
        </w:rPr>
        <w:t>29</w:t>
      </w:r>
      <w:r w:rsidRPr="00012A09">
        <w:t>(2), 134</w:t>
      </w:r>
      <w:r w:rsidRPr="00012A09">
        <w:rPr>
          <w:rFonts w:ascii="Cambria Math" w:hAnsi="Cambria Math" w:cs="Cambria Math"/>
        </w:rPr>
        <w:t>‑</w:t>
      </w:r>
      <w:r w:rsidRPr="00012A09">
        <w:t>153. https://doi.org/10.1017/S0376892902000097</w:t>
      </w:r>
    </w:p>
    <w:p w14:paraId="187B9F72" w14:textId="77777777" w:rsidR="00012A09" w:rsidRPr="00012A09" w:rsidRDefault="00012A09" w:rsidP="006B4BAF">
      <w:pPr>
        <w:pStyle w:val="Bibliographie1"/>
      </w:pPr>
      <w:r w:rsidRPr="00012A09">
        <w:t xml:space="preserve">Marcogliese, D. J. (2004). Parasites : Small Players with Crucial Roles in the Ecological Theater. </w:t>
      </w:r>
      <w:r w:rsidRPr="00012A09">
        <w:rPr>
          <w:i/>
          <w:iCs/>
        </w:rPr>
        <w:t>EcoHealth</w:t>
      </w:r>
      <w:r w:rsidRPr="00012A09">
        <w:t xml:space="preserve">, </w:t>
      </w:r>
      <w:r w:rsidRPr="00012A09">
        <w:rPr>
          <w:i/>
          <w:iCs/>
        </w:rPr>
        <w:t>1</w:t>
      </w:r>
      <w:r w:rsidRPr="00012A09">
        <w:t>(2), 151</w:t>
      </w:r>
      <w:r w:rsidRPr="00012A09">
        <w:rPr>
          <w:rFonts w:ascii="Cambria Math" w:hAnsi="Cambria Math" w:cs="Cambria Math"/>
        </w:rPr>
        <w:t>‑</w:t>
      </w:r>
      <w:r w:rsidRPr="00012A09">
        <w:t>164. https://doi.org/10.1007/s10393-004-0028-3</w:t>
      </w:r>
    </w:p>
    <w:p w14:paraId="59A089CA" w14:textId="77777777" w:rsidR="00012A09" w:rsidRPr="00F31E3D" w:rsidRDefault="00012A09" w:rsidP="006B4BAF">
      <w:pPr>
        <w:pStyle w:val="Bibliographie1"/>
        <w:rPr>
          <w:lang w:val="fr-CA"/>
        </w:rPr>
      </w:pPr>
      <w:r w:rsidRPr="00012A09">
        <w:t xml:space="preserve">Marcogliese, D. J. (2008). The impact of climate change on the parasites and infectious diseases of aquatic animals. </w:t>
      </w:r>
      <w:r w:rsidRPr="00F31E3D">
        <w:rPr>
          <w:i/>
          <w:iCs/>
          <w:lang w:val="fr-CA"/>
        </w:rPr>
        <w:t>Revue Scientifique Et Technique (International Office of Epizootics)</w:t>
      </w:r>
      <w:r w:rsidRPr="00F31E3D">
        <w:rPr>
          <w:lang w:val="fr-CA"/>
        </w:rPr>
        <w:t xml:space="preserve">, </w:t>
      </w:r>
      <w:r w:rsidRPr="00F31E3D">
        <w:rPr>
          <w:i/>
          <w:iCs/>
          <w:lang w:val="fr-CA"/>
        </w:rPr>
        <w:t>27</w:t>
      </w:r>
      <w:r w:rsidRPr="00F31E3D">
        <w:rPr>
          <w:lang w:val="fr-CA"/>
        </w:rPr>
        <w:t>(2), 467</w:t>
      </w:r>
      <w:r w:rsidRPr="00F31E3D">
        <w:rPr>
          <w:rFonts w:ascii="Cambria Math" w:hAnsi="Cambria Math" w:cs="Cambria Math"/>
          <w:lang w:val="fr-CA"/>
        </w:rPr>
        <w:t>‑</w:t>
      </w:r>
      <w:r w:rsidRPr="00F31E3D">
        <w:rPr>
          <w:lang w:val="fr-CA"/>
        </w:rPr>
        <w:t>484.</w:t>
      </w:r>
    </w:p>
    <w:p w14:paraId="7ED2FF1E" w14:textId="77777777" w:rsidR="00012A09" w:rsidRPr="00012A09" w:rsidRDefault="00012A09" w:rsidP="006B4BAF">
      <w:pPr>
        <w:pStyle w:val="Bibliographie1"/>
      </w:pPr>
      <w:r w:rsidRPr="00F31E3D">
        <w:rPr>
          <w:lang w:val="fr-CA"/>
        </w:rPr>
        <w:t xml:space="preserve">Marcogliese, D. J. (2016). </w:t>
      </w:r>
      <w:r w:rsidRPr="00012A09">
        <w:t xml:space="preserve">The Distribution and Abundance of Parasites in Aquatic Ecosystems in a Changing Climate : More than Just Temperature. </w:t>
      </w:r>
      <w:r w:rsidRPr="00012A09">
        <w:rPr>
          <w:i/>
          <w:iCs/>
        </w:rPr>
        <w:t>Integrative and Comparative Biology</w:t>
      </w:r>
      <w:r w:rsidRPr="00012A09">
        <w:t xml:space="preserve">, </w:t>
      </w:r>
      <w:r w:rsidRPr="00012A09">
        <w:rPr>
          <w:i/>
          <w:iCs/>
        </w:rPr>
        <w:t>56</w:t>
      </w:r>
      <w:r w:rsidRPr="00012A09">
        <w:t>(4), 611</w:t>
      </w:r>
      <w:r w:rsidRPr="00012A09">
        <w:rPr>
          <w:rFonts w:ascii="Cambria Math" w:hAnsi="Cambria Math" w:cs="Cambria Math"/>
        </w:rPr>
        <w:t>‑</w:t>
      </w:r>
      <w:r w:rsidRPr="00012A09">
        <w:t>619. https://doi.org/10.1093/icb/icw036</w:t>
      </w:r>
    </w:p>
    <w:p w14:paraId="7F9221F3" w14:textId="77777777" w:rsidR="00012A09" w:rsidRPr="00012A09" w:rsidRDefault="00012A09" w:rsidP="006B4BAF">
      <w:pPr>
        <w:pStyle w:val="Bibliographie1"/>
      </w:pPr>
      <w:r w:rsidRPr="00012A09">
        <w:t xml:space="preserve">Marcogliese, D. J., &amp; Cone, D. K. (1997a). Food webs : A plea for parasites. </w:t>
      </w:r>
      <w:r w:rsidRPr="00012A09">
        <w:rPr>
          <w:i/>
          <w:iCs/>
        </w:rPr>
        <w:t>Trends in Ecology &amp; Evolution</w:t>
      </w:r>
      <w:r w:rsidRPr="00012A09">
        <w:t xml:space="preserve">, </w:t>
      </w:r>
      <w:r w:rsidRPr="00012A09">
        <w:rPr>
          <w:i/>
          <w:iCs/>
        </w:rPr>
        <w:t>12</w:t>
      </w:r>
      <w:r w:rsidRPr="00012A09">
        <w:t>(8), 320</w:t>
      </w:r>
      <w:r w:rsidRPr="00012A09">
        <w:rPr>
          <w:rFonts w:ascii="Cambria Math" w:hAnsi="Cambria Math" w:cs="Cambria Math"/>
        </w:rPr>
        <w:t>‑</w:t>
      </w:r>
      <w:r w:rsidRPr="00012A09">
        <w:t>325. https://doi.org/10.1016/S0169-5347(97)01080-X</w:t>
      </w:r>
    </w:p>
    <w:p w14:paraId="242D5174" w14:textId="77777777" w:rsidR="00012A09" w:rsidRPr="00012A09" w:rsidRDefault="00012A09" w:rsidP="006B4BAF">
      <w:pPr>
        <w:pStyle w:val="Bibliographie1"/>
      </w:pPr>
      <w:r w:rsidRPr="00012A09">
        <w:lastRenderedPageBreak/>
        <w:t xml:space="preserve">Marcogliese, D. J., &amp; Cone, D. K. (1997b). Parasite communities as indicators of ecosystem stress. </w:t>
      </w:r>
      <w:r w:rsidRPr="00012A09">
        <w:rPr>
          <w:i/>
          <w:iCs/>
        </w:rPr>
        <w:t>Parassitologia</w:t>
      </w:r>
      <w:r w:rsidRPr="00012A09">
        <w:t xml:space="preserve">, </w:t>
      </w:r>
      <w:r w:rsidRPr="00012A09">
        <w:rPr>
          <w:i/>
          <w:iCs/>
        </w:rPr>
        <w:t>39</w:t>
      </w:r>
      <w:r w:rsidRPr="00012A09">
        <w:t>(3), 227</w:t>
      </w:r>
      <w:r w:rsidRPr="00012A09">
        <w:rPr>
          <w:rFonts w:ascii="Cambria Math" w:hAnsi="Cambria Math" w:cs="Cambria Math"/>
        </w:rPr>
        <w:t>‑</w:t>
      </w:r>
      <w:r w:rsidRPr="00012A09">
        <w:t>232.</w:t>
      </w:r>
    </w:p>
    <w:p w14:paraId="799A9173" w14:textId="77777777" w:rsidR="00012A09" w:rsidRPr="00012A09" w:rsidRDefault="00012A09" w:rsidP="006B4BAF">
      <w:pPr>
        <w:pStyle w:val="Bibliographie1"/>
      </w:pPr>
      <w:r w:rsidRPr="00012A09">
        <w:t xml:space="preserve">Marcogliese, D. J., &amp; Cone, D. K. (2001). Myxozoan communities parasitizing Notropis hudsonius (Cyprinidae) at selected localities on the St. Lawrence River, Quebec : Possible effects of urban effluents. </w:t>
      </w:r>
      <w:r w:rsidRPr="00012A09">
        <w:rPr>
          <w:i/>
          <w:iCs/>
        </w:rPr>
        <w:t>The Journal of Parasitology</w:t>
      </w:r>
      <w:r w:rsidRPr="00012A09">
        <w:t xml:space="preserve">, </w:t>
      </w:r>
      <w:r w:rsidRPr="00012A09">
        <w:rPr>
          <w:i/>
          <w:iCs/>
        </w:rPr>
        <w:t>87</w:t>
      </w:r>
      <w:r w:rsidRPr="00012A09">
        <w:t>(5), 951</w:t>
      </w:r>
      <w:r w:rsidRPr="00012A09">
        <w:rPr>
          <w:rFonts w:ascii="Cambria Math" w:hAnsi="Cambria Math" w:cs="Cambria Math"/>
        </w:rPr>
        <w:t>‑</w:t>
      </w:r>
      <w:r w:rsidRPr="00012A09">
        <w:t>956. https://doi.org/10.1645/0022-3395(2001)087[0951:MCPNHC]2.0.CO;2</w:t>
      </w:r>
    </w:p>
    <w:p w14:paraId="39CADF77" w14:textId="77777777" w:rsidR="00012A09" w:rsidRPr="00012A09" w:rsidRDefault="00012A09" w:rsidP="006B4BAF">
      <w:pPr>
        <w:pStyle w:val="Bibliographie1"/>
      </w:pPr>
      <w:r w:rsidRPr="00012A09">
        <w:t xml:space="preserve">Marcogliese, D. J., Dumont, P., Gendron, A. D., Mailhot, Y., Bergeron, E., &amp; McLaughlin, J. D. (2001). Spatial and temporal variation in abundance of Diplostomum spp. In walleye (Stizostedion vitreum) and white suckers (Catostomus commersoni) from the St. Lawrence River. </w:t>
      </w:r>
      <w:r w:rsidRPr="00012A09">
        <w:rPr>
          <w:i/>
          <w:iCs/>
        </w:rPr>
        <w:t>Canadian Journal of Zoology</w:t>
      </w:r>
      <w:r w:rsidRPr="00012A09">
        <w:t xml:space="preserve">, </w:t>
      </w:r>
      <w:r w:rsidRPr="00012A09">
        <w:rPr>
          <w:i/>
          <w:iCs/>
        </w:rPr>
        <w:t>79</w:t>
      </w:r>
      <w:r w:rsidRPr="00012A09">
        <w:t>(3), 355</w:t>
      </w:r>
      <w:r w:rsidRPr="00012A09">
        <w:rPr>
          <w:rFonts w:ascii="Cambria Math" w:hAnsi="Cambria Math" w:cs="Cambria Math"/>
        </w:rPr>
        <w:t>‑</w:t>
      </w:r>
      <w:r w:rsidRPr="00012A09">
        <w:t>369. https://doi.org/10.1139/z00-209</w:t>
      </w:r>
    </w:p>
    <w:p w14:paraId="36EBA748" w14:textId="77777777" w:rsidR="00012A09" w:rsidRPr="00012A09" w:rsidRDefault="00012A09" w:rsidP="006B4BAF">
      <w:pPr>
        <w:pStyle w:val="Bibliographie1"/>
      </w:pPr>
      <w:r w:rsidRPr="00012A09">
        <w:t xml:space="preserve">Mathieu-Bégné, E., Blanchet, S., Rey, O., Scelsi, O., Poesy, C., Marselli, G., &amp; Loot, G. (2022). A fine-scale analysis reveals microgeographic hotspots maximizing infection rate between a parasite and its fish host. </w:t>
      </w:r>
      <w:r w:rsidRPr="00012A09">
        <w:rPr>
          <w:i/>
          <w:iCs/>
        </w:rPr>
        <w:t>Functional Ecology</w:t>
      </w:r>
      <w:r w:rsidRPr="00012A09">
        <w:t xml:space="preserve">, </w:t>
      </w:r>
      <w:r w:rsidRPr="00012A09">
        <w:rPr>
          <w:i/>
          <w:iCs/>
        </w:rPr>
        <w:t>36</w:t>
      </w:r>
      <w:r w:rsidRPr="00012A09">
        <w:t>(2), 380</w:t>
      </w:r>
      <w:r w:rsidRPr="00012A09">
        <w:rPr>
          <w:rFonts w:ascii="Cambria Math" w:hAnsi="Cambria Math" w:cs="Cambria Math"/>
        </w:rPr>
        <w:t>‑</w:t>
      </w:r>
      <w:r w:rsidRPr="00012A09">
        <w:t>391. https://doi.org/10.1111/1365-2435.13967</w:t>
      </w:r>
    </w:p>
    <w:p w14:paraId="097D40D6" w14:textId="77777777" w:rsidR="00012A09" w:rsidRPr="00012A09" w:rsidRDefault="00012A09" w:rsidP="006B4BAF">
      <w:pPr>
        <w:pStyle w:val="Bibliographie1"/>
      </w:pPr>
      <w:r w:rsidRPr="00012A09">
        <w:t xml:space="preserve">May, R. M., &amp; Anderson, R. M. (1979). Population biology of infectious diseases : Part II. </w:t>
      </w:r>
      <w:r w:rsidRPr="00012A09">
        <w:rPr>
          <w:i/>
          <w:iCs/>
        </w:rPr>
        <w:t>Nature</w:t>
      </w:r>
      <w:r w:rsidRPr="00012A09">
        <w:t xml:space="preserve">, </w:t>
      </w:r>
      <w:r w:rsidRPr="00012A09">
        <w:rPr>
          <w:i/>
          <w:iCs/>
        </w:rPr>
        <w:t>280</w:t>
      </w:r>
      <w:r w:rsidRPr="00012A09">
        <w:t>(5722), 455</w:t>
      </w:r>
      <w:r w:rsidRPr="00012A09">
        <w:rPr>
          <w:rFonts w:ascii="Cambria Math" w:hAnsi="Cambria Math" w:cs="Cambria Math"/>
        </w:rPr>
        <w:t>‑</w:t>
      </w:r>
      <w:r w:rsidRPr="00012A09">
        <w:t>461. https://doi.org/10.1038/280455a0</w:t>
      </w:r>
    </w:p>
    <w:p w14:paraId="252D16C1" w14:textId="77777777" w:rsidR="00012A09" w:rsidRPr="00012A09" w:rsidRDefault="00012A09" w:rsidP="006B4BAF">
      <w:pPr>
        <w:pStyle w:val="Bibliographie1"/>
      </w:pPr>
      <w:r w:rsidRPr="00012A09">
        <w:t xml:space="preserve">McAllister, C., Tumlison, R., Robison, H., &amp; Trauth, S. (2013). Initial Survey on Black-Spot Disease (Digenea : Strigeoidea: Diplostomidae) in Select Arkansas Fishes. </w:t>
      </w:r>
      <w:r w:rsidRPr="00012A09">
        <w:rPr>
          <w:i/>
          <w:iCs/>
        </w:rPr>
        <w:t>Journal of the Arkansas Academy of Science</w:t>
      </w:r>
      <w:r w:rsidRPr="00012A09">
        <w:t xml:space="preserve">, </w:t>
      </w:r>
      <w:r w:rsidRPr="00012A09">
        <w:rPr>
          <w:i/>
          <w:iCs/>
        </w:rPr>
        <w:t>67</w:t>
      </w:r>
      <w:r w:rsidRPr="00012A09">
        <w:t>(1), 200</w:t>
      </w:r>
      <w:r w:rsidRPr="00012A09">
        <w:rPr>
          <w:rFonts w:ascii="Cambria Math" w:hAnsi="Cambria Math" w:cs="Cambria Math"/>
        </w:rPr>
        <w:t>‑</w:t>
      </w:r>
      <w:r w:rsidRPr="00012A09">
        <w:t>203. https://doi.org/10.54119/jaas.2013.6730</w:t>
      </w:r>
    </w:p>
    <w:p w14:paraId="4DCEA8C1" w14:textId="77777777" w:rsidR="00012A09" w:rsidRPr="00012A09" w:rsidRDefault="00012A09" w:rsidP="006B4BAF">
      <w:pPr>
        <w:pStyle w:val="Bibliographie1"/>
      </w:pPr>
      <w:r w:rsidRPr="00012A09">
        <w:t xml:space="preserve">McAllister, D. E., Hamilton, A. L., &amp; Harvey, B. J. (1997). </w:t>
      </w:r>
      <w:r w:rsidRPr="00012A09">
        <w:rPr>
          <w:i/>
          <w:iCs/>
        </w:rPr>
        <w:t>Global Freshwater Biodiversity : Striving for the Integrity of Freshwater Ecosystems</w:t>
      </w:r>
      <w:r w:rsidRPr="00012A09">
        <w:t>. Ocean Voice International.</w:t>
      </w:r>
    </w:p>
    <w:p w14:paraId="0C2CC843" w14:textId="77777777" w:rsidR="00012A09" w:rsidRPr="00012A09" w:rsidRDefault="00012A09" w:rsidP="006B4BAF">
      <w:pPr>
        <w:pStyle w:val="Bibliographie1"/>
      </w:pPr>
      <w:r w:rsidRPr="00012A09">
        <w:t xml:space="preserve">Mehner, T., Diekmann, M., Brämick, U., &amp; Lemcke, R. (2005). Composition of fish communities in German lakes as related to lake morphology, trophic state, shore structure and human-use intensity. </w:t>
      </w:r>
      <w:r w:rsidRPr="00012A09">
        <w:rPr>
          <w:i/>
          <w:iCs/>
        </w:rPr>
        <w:t>Freshwater Biology</w:t>
      </w:r>
      <w:r w:rsidRPr="00012A09">
        <w:t xml:space="preserve">, </w:t>
      </w:r>
      <w:r w:rsidRPr="00012A09">
        <w:rPr>
          <w:i/>
          <w:iCs/>
        </w:rPr>
        <w:t>50</w:t>
      </w:r>
      <w:r w:rsidRPr="00012A09">
        <w:t>(1), 70</w:t>
      </w:r>
      <w:r w:rsidRPr="00012A09">
        <w:rPr>
          <w:rFonts w:ascii="Cambria Math" w:hAnsi="Cambria Math" w:cs="Cambria Math"/>
        </w:rPr>
        <w:t>‑</w:t>
      </w:r>
      <w:r w:rsidRPr="00012A09">
        <w:t>85. https://doi.org/10.1111/j.1365-2427.2004.01294.x</w:t>
      </w:r>
    </w:p>
    <w:p w14:paraId="2D0B6525" w14:textId="77777777" w:rsidR="00012A09" w:rsidRPr="00012A09" w:rsidRDefault="00012A09" w:rsidP="006B4BAF">
      <w:pPr>
        <w:pStyle w:val="Bibliographie1"/>
      </w:pPr>
      <w:r w:rsidRPr="00012A09">
        <w:t xml:space="preserve">Mehner, T., Holmgren, K., Lauridsen, T. L., Jeppesen, E., &amp; Diekmann, M. (2007). Lake depth and geographical position modify lake fish assemblages of the European ‘Central Plains’ ecoregion. </w:t>
      </w:r>
      <w:r w:rsidRPr="00012A09">
        <w:rPr>
          <w:i/>
          <w:iCs/>
        </w:rPr>
        <w:t>Freshwater Biology</w:t>
      </w:r>
      <w:r w:rsidRPr="00012A09">
        <w:t xml:space="preserve">, </w:t>
      </w:r>
      <w:r w:rsidRPr="00012A09">
        <w:rPr>
          <w:i/>
          <w:iCs/>
        </w:rPr>
        <w:t>52</w:t>
      </w:r>
      <w:r w:rsidRPr="00012A09">
        <w:t>(11), 2285</w:t>
      </w:r>
      <w:r w:rsidRPr="00012A09">
        <w:rPr>
          <w:rFonts w:ascii="Cambria Math" w:hAnsi="Cambria Math" w:cs="Cambria Math"/>
        </w:rPr>
        <w:t>‑</w:t>
      </w:r>
      <w:r w:rsidRPr="00012A09">
        <w:t>2297. https://doi.org/10.1111/j.1365-2427.2007.01836.x</w:t>
      </w:r>
    </w:p>
    <w:p w14:paraId="2933F5C3" w14:textId="77777777" w:rsidR="00012A09" w:rsidRPr="00012A09" w:rsidRDefault="00012A09" w:rsidP="006B4BAF">
      <w:pPr>
        <w:pStyle w:val="Bibliographie1"/>
      </w:pPr>
      <w:r w:rsidRPr="00012A09">
        <w:t xml:space="preserve">Mischler, J., Johnson, P. T. J., McKenzie, V. J., &amp; Townsend, A. R. (2016). Parasite infection alters nitrogen cycling at the ecosystem scale. </w:t>
      </w:r>
      <w:r w:rsidRPr="00012A09">
        <w:rPr>
          <w:i/>
          <w:iCs/>
        </w:rPr>
        <w:t>Journal of Animal Ecology</w:t>
      </w:r>
      <w:r w:rsidRPr="00012A09">
        <w:t xml:space="preserve">, </w:t>
      </w:r>
      <w:r w:rsidRPr="00012A09">
        <w:rPr>
          <w:i/>
          <w:iCs/>
        </w:rPr>
        <w:t>85</w:t>
      </w:r>
      <w:r w:rsidRPr="00012A09">
        <w:t>(3), 817</w:t>
      </w:r>
      <w:r w:rsidRPr="00012A09">
        <w:rPr>
          <w:rFonts w:ascii="Cambria Math" w:hAnsi="Cambria Math" w:cs="Cambria Math"/>
        </w:rPr>
        <w:t>‑</w:t>
      </w:r>
      <w:r w:rsidRPr="00012A09">
        <w:t>828. https://doi.org/10.1111/1365-2656.12505</w:t>
      </w:r>
    </w:p>
    <w:p w14:paraId="496811F5" w14:textId="77777777" w:rsidR="00012A09" w:rsidRPr="00012A09" w:rsidRDefault="00012A09" w:rsidP="006B4BAF">
      <w:pPr>
        <w:pStyle w:val="Bibliographie1"/>
      </w:pPr>
      <w:r w:rsidRPr="00012A09">
        <w:t xml:space="preserve">Miura, O., Kuris, A. M., Torchin, M. E., Hechinger, R. F., &amp; Chiba, S. (2006). Parasites alter host phenotype and may create a new ecological niche for snail hosts. </w:t>
      </w:r>
      <w:r w:rsidRPr="00012A09">
        <w:rPr>
          <w:i/>
          <w:iCs/>
        </w:rPr>
        <w:t>Proceedings of the Royal Society B: Biological Sciences</w:t>
      </w:r>
      <w:r w:rsidRPr="00012A09">
        <w:t xml:space="preserve">, </w:t>
      </w:r>
      <w:r w:rsidRPr="00012A09">
        <w:rPr>
          <w:i/>
          <w:iCs/>
        </w:rPr>
        <w:t>273</w:t>
      </w:r>
      <w:r w:rsidRPr="00012A09">
        <w:t>(1592), 1323</w:t>
      </w:r>
      <w:r w:rsidRPr="00012A09">
        <w:rPr>
          <w:rFonts w:ascii="Cambria Math" w:hAnsi="Cambria Math" w:cs="Cambria Math"/>
        </w:rPr>
        <w:t>‑</w:t>
      </w:r>
      <w:r w:rsidRPr="00012A09">
        <w:t>1328. https://doi.org/10.1098/rspb.2005.3451</w:t>
      </w:r>
    </w:p>
    <w:p w14:paraId="3885AEDC" w14:textId="77777777" w:rsidR="00012A09" w:rsidRPr="00012A09" w:rsidRDefault="00012A09" w:rsidP="006B4BAF">
      <w:pPr>
        <w:pStyle w:val="Bibliographie1"/>
      </w:pPr>
      <w:r w:rsidRPr="00012A09">
        <w:lastRenderedPageBreak/>
        <w:t xml:space="preserve">Morley, N. J., Crane, M., &amp; Lewis, J. W. (2001). Toxicity of cadmium and zinc to Diplostomum spathaceum (Trematoda : Diplostomidae) cercarial survival. </w:t>
      </w:r>
      <w:r w:rsidRPr="00012A09">
        <w:rPr>
          <w:i/>
          <w:iCs/>
        </w:rPr>
        <w:t>International Journal for Parasitology</w:t>
      </w:r>
      <w:r w:rsidRPr="00012A09">
        <w:t xml:space="preserve">, </w:t>
      </w:r>
      <w:r w:rsidRPr="00012A09">
        <w:rPr>
          <w:i/>
          <w:iCs/>
        </w:rPr>
        <w:t>31</w:t>
      </w:r>
      <w:r w:rsidRPr="00012A09">
        <w:t>(11), 1211</w:t>
      </w:r>
      <w:r w:rsidRPr="00012A09">
        <w:rPr>
          <w:rFonts w:ascii="Cambria Math" w:hAnsi="Cambria Math" w:cs="Cambria Math"/>
        </w:rPr>
        <w:t>‑</w:t>
      </w:r>
      <w:r w:rsidRPr="00012A09">
        <w:t>1217. https://doi.org/10.1016/s0020-7519(01)00229-6</w:t>
      </w:r>
    </w:p>
    <w:p w14:paraId="7B91F301" w14:textId="77777777" w:rsidR="00012A09" w:rsidRPr="00012A09" w:rsidRDefault="00012A09" w:rsidP="006B4BAF">
      <w:pPr>
        <w:pStyle w:val="Bibliographie1"/>
      </w:pPr>
      <w:r w:rsidRPr="00012A09">
        <w:t xml:space="preserve">Narr, C. F., &amp; Frost, P. C. (2016). Exploited and excreting : Parasite type affects host nutrient recycling. </w:t>
      </w:r>
      <w:r w:rsidRPr="00012A09">
        <w:rPr>
          <w:i/>
          <w:iCs/>
        </w:rPr>
        <w:t>Ecology</w:t>
      </w:r>
      <w:r w:rsidRPr="00012A09">
        <w:t xml:space="preserve">, </w:t>
      </w:r>
      <w:r w:rsidRPr="00012A09">
        <w:rPr>
          <w:i/>
          <w:iCs/>
        </w:rPr>
        <w:t>97</w:t>
      </w:r>
      <w:r w:rsidRPr="00012A09">
        <w:t>(8), 2012</w:t>
      </w:r>
      <w:r w:rsidRPr="00012A09">
        <w:rPr>
          <w:rFonts w:ascii="Cambria Math" w:hAnsi="Cambria Math" w:cs="Cambria Math"/>
        </w:rPr>
        <w:t>‑</w:t>
      </w:r>
      <w:r w:rsidRPr="00012A09">
        <w:t>2020. https://doi.org/10.1002/ecy.1437</w:t>
      </w:r>
    </w:p>
    <w:p w14:paraId="29245956" w14:textId="77777777" w:rsidR="00012A09" w:rsidRPr="00012A09" w:rsidRDefault="00012A09" w:rsidP="006B4BAF">
      <w:pPr>
        <w:pStyle w:val="Bibliographie1"/>
      </w:pPr>
      <w:r w:rsidRPr="00012A09">
        <w:t xml:space="preserve">Ondračková, M., šIMKOVÁ, A., Gelnar, M., &amp; Jurajda, P. (2004). Posthodiplostomum cuticola (Digenea : Diplostomatidae) in intermediate fish hosts: factors contributing to the parasite infection and prey selection by the definitive bird host. </w:t>
      </w:r>
      <w:r w:rsidRPr="00012A09">
        <w:rPr>
          <w:i/>
          <w:iCs/>
        </w:rPr>
        <w:t>Parasitology</w:t>
      </w:r>
      <w:r w:rsidRPr="00012A09">
        <w:t xml:space="preserve">, </w:t>
      </w:r>
      <w:r w:rsidRPr="00012A09">
        <w:rPr>
          <w:i/>
          <w:iCs/>
        </w:rPr>
        <w:t>129</w:t>
      </w:r>
      <w:r w:rsidRPr="00012A09">
        <w:t>(6), 761</w:t>
      </w:r>
      <w:r w:rsidRPr="00012A09">
        <w:rPr>
          <w:rFonts w:ascii="Cambria Math" w:hAnsi="Cambria Math" w:cs="Cambria Math"/>
        </w:rPr>
        <w:t>‑</w:t>
      </w:r>
      <w:r w:rsidRPr="00012A09">
        <w:t>770. https://doi.org/10.1017/S0031182004006456</w:t>
      </w:r>
    </w:p>
    <w:p w14:paraId="72840856" w14:textId="77777777" w:rsidR="00012A09" w:rsidRPr="00012A09" w:rsidRDefault="00012A09" w:rsidP="006B4BAF">
      <w:pPr>
        <w:pStyle w:val="Bibliographie1"/>
      </w:pPr>
      <w:r w:rsidRPr="00012A09">
        <w:t xml:space="preserve">Palstra, A. P., Heppener, D. F. M., Ginneken, V. J. T. van, &amp; Székely, C. (2007). Swimming performance of silver eels is severely impaired by the swim-bladder parasite Anguillicola crassus. </w:t>
      </w:r>
      <w:r w:rsidRPr="00012A09">
        <w:rPr>
          <w:i/>
          <w:iCs/>
        </w:rPr>
        <w:t>JOURNAL OF EXPERIMENTAL MARINE BIOLOGY AND ECOLOGY</w:t>
      </w:r>
      <w:r w:rsidRPr="00012A09">
        <w:t xml:space="preserve">, </w:t>
      </w:r>
      <w:r w:rsidRPr="00012A09">
        <w:rPr>
          <w:i/>
          <w:iCs/>
        </w:rPr>
        <w:t>352</w:t>
      </w:r>
      <w:r w:rsidRPr="00012A09">
        <w:t>(1), Article 1.</w:t>
      </w:r>
    </w:p>
    <w:p w14:paraId="4E40D21D" w14:textId="77777777" w:rsidR="00012A09" w:rsidRPr="00012A09" w:rsidRDefault="00012A09" w:rsidP="006B4BAF">
      <w:pPr>
        <w:pStyle w:val="Bibliographie1"/>
      </w:pPr>
      <w:r w:rsidRPr="00012A09">
        <w:t xml:space="preserve">Paquette, C., Gregory-Eaves, I., &amp; Beisner, B. E. (2022). Environmental drivers of taxonomic and functional variation in zooplankton diversity and composition in freshwater lakes across Canadian continental watersheds. </w:t>
      </w:r>
      <w:r w:rsidRPr="00012A09">
        <w:rPr>
          <w:i/>
          <w:iCs/>
        </w:rPr>
        <w:t>Limnology and Oceanography</w:t>
      </w:r>
      <w:r w:rsidRPr="00012A09">
        <w:t xml:space="preserve">, </w:t>
      </w:r>
      <w:r w:rsidRPr="00012A09">
        <w:rPr>
          <w:i/>
          <w:iCs/>
        </w:rPr>
        <w:t>67</w:t>
      </w:r>
      <w:r w:rsidRPr="00012A09">
        <w:t>(5), 1081</w:t>
      </w:r>
      <w:r w:rsidRPr="00012A09">
        <w:rPr>
          <w:rFonts w:ascii="Cambria Math" w:hAnsi="Cambria Math" w:cs="Cambria Math"/>
        </w:rPr>
        <w:t>‑</w:t>
      </w:r>
      <w:r w:rsidRPr="00012A09">
        <w:t>1097. https://doi.org/10.1002/lno.12058</w:t>
      </w:r>
    </w:p>
    <w:p w14:paraId="27C97A94" w14:textId="77777777" w:rsidR="00012A09" w:rsidRPr="00F31E3D" w:rsidRDefault="00012A09" w:rsidP="006B4BAF">
      <w:pPr>
        <w:pStyle w:val="Bibliographie1"/>
        <w:rPr>
          <w:lang w:val="fr-CA"/>
        </w:rPr>
      </w:pPr>
      <w:r w:rsidRPr="00012A09">
        <w:t xml:space="preserve">Paradis, A. R., &amp; Chapleau, F. (1994). </w:t>
      </w:r>
      <w:r w:rsidRPr="00F31E3D">
        <w:rPr>
          <w:lang w:val="fr-CA"/>
        </w:rPr>
        <w:t xml:space="preserve">Impact de la maladie des points noirs sur la biologie du complexe Phoxinus (Cyprinidae) du lac Fortune, Québec. </w:t>
      </w:r>
      <w:r w:rsidRPr="00F31E3D">
        <w:rPr>
          <w:i/>
          <w:iCs/>
          <w:lang w:val="fr-CA"/>
        </w:rPr>
        <w:t>Canadian Journal of Zoology</w:t>
      </w:r>
      <w:r w:rsidRPr="00F31E3D">
        <w:rPr>
          <w:lang w:val="fr-CA"/>
        </w:rPr>
        <w:t xml:space="preserve">, </w:t>
      </w:r>
      <w:r w:rsidRPr="00F31E3D">
        <w:rPr>
          <w:i/>
          <w:iCs/>
          <w:lang w:val="fr-CA"/>
        </w:rPr>
        <w:t>72</w:t>
      </w:r>
      <w:r w:rsidRPr="00F31E3D">
        <w:rPr>
          <w:lang w:val="fr-CA"/>
        </w:rPr>
        <w:t>(9), 1611</w:t>
      </w:r>
      <w:r w:rsidRPr="00F31E3D">
        <w:rPr>
          <w:rFonts w:ascii="Cambria Math" w:hAnsi="Cambria Math" w:cs="Cambria Math"/>
          <w:lang w:val="fr-CA"/>
        </w:rPr>
        <w:t>‑</w:t>
      </w:r>
      <w:r w:rsidRPr="00F31E3D">
        <w:rPr>
          <w:lang w:val="fr-CA"/>
        </w:rPr>
        <w:t>1615. https://doi.org/10.1139/z94-214</w:t>
      </w:r>
    </w:p>
    <w:p w14:paraId="777043A6" w14:textId="77777777" w:rsidR="00012A09" w:rsidRPr="00012A09" w:rsidRDefault="00012A09" w:rsidP="006B4BAF">
      <w:pPr>
        <w:pStyle w:val="Bibliographie1"/>
      </w:pPr>
      <w:r w:rsidRPr="00F31E3D">
        <w:rPr>
          <w:lang w:val="fr-CA"/>
        </w:rPr>
        <w:t xml:space="preserve">Pascal, L., Grémare, A., de Montaudouin, X., Deflandre, B., Romero-Ramirez, A., &amp; Maire, O. (2020). </w:t>
      </w:r>
      <w:r w:rsidRPr="00012A09">
        <w:t xml:space="preserve">Parasitism in ecosystem engineer species : A key factor controlling marine ecosystem functioning. </w:t>
      </w:r>
      <w:r w:rsidRPr="00012A09">
        <w:rPr>
          <w:i/>
          <w:iCs/>
        </w:rPr>
        <w:t>Journal of Animal Ecology</w:t>
      </w:r>
      <w:r w:rsidRPr="00012A09">
        <w:t xml:space="preserve">, </w:t>
      </w:r>
      <w:r w:rsidRPr="00012A09">
        <w:rPr>
          <w:i/>
          <w:iCs/>
        </w:rPr>
        <w:t>89</w:t>
      </w:r>
      <w:r w:rsidRPr="00012A09">
        <w:t>(9), 2192</w:t>
      </w:r>
      <w:r w:rsidRPr="00012A09">
        <w:rPr>
          <w:rFonts w:ascii="Cambria Math" w:hAnsi="Cambria Math" w:cs="Cambria Math"/>
        </w:rPr>
        <w:t>‑</w:t>
      </w:r>
      <w:r w:rsidRPr="00012A09">
        <w:t>2205. https://doi.org/10.1111/1365-2656.13236</w:t>
      </w:r>
    </w:p>
    <w:p w14:paraId="28E026E0" w14:textId="77777777" w:rsidR="00012A09" w:rsidRPr="00012A09" w:rsidRDefault="00012A09" w:rsidP="006B4BAF">
      <w:pPr>
        <w:pStyle w:val="Bibliographie1"/>
      </w:pPr>
      <w:r w:rsidRPr="00012A09">
        <w:t xml:space="preserve">Pechenik, J. A., &amp; Fried, B. (1995). Effect of temperature on survival and infectivity of Echinostoma trivolvis cercariae : A test of the energy limitation hypothesis. </w:t>
      </w:r>
      <w:r w:rsidRPr="00012A09">
        <w:rPr>
          <w:i/>
          <w:iCs/>
        </w:rPr>
        <w:t>Parasitology</w:t>
      </w:r>
      <w:r w:rsidRPr="00012A09">
        <w:t xml:space="preserve">, </w:t>
      </w:r>
      <w:r w:rsidRPr="00012A09">
        <w:rPr>
          <w:i/>
          <w:iCs/>
        </w:rPr>
        <w:t>111</w:t>
      </w:r>
      <w:r w:rsidRPr="00012A09">
        <w:t>(3), 373</w:t>
      </w:r>
      <w:r w:rsidRPr="00012A09">
        <w:rPr>
          <w:rFonts w:ascii="Cambria Math" w:hAnsi="Cambria Math" w:cs="Cambria Math"/>
        </w:rPr>
        <w:t>‑</w:t>
      </w:r>
      <w:r w:rsidRPr="00012A09">
        <w:t>378. https://doi.org/10.1017/S0031182000081920</w:t>
      </w:r>
    </w:p>
    <w:p w14:paraId="3A4024AF" w14:textId="77777777" w:rsidR="00012A09" w:rsidRPr="00012A09" w:rsidRDefault="00012A09" w:rsidP="006B4BAF">
      <w:pPr>
        <w:pStyle w:val="Bibliographie1"/>
      </w:pPr>
      <w:r w:rsidRPr="00012A09">
        <w:t xml:space="preserve">Pietrock, M., &amp; Marcogliese, D. J. (2003). Free-living endohelminth stages : At the mercy of environmental conditions. </w:t>
      </w:r>
      <w:r w:rsidRPr="00012A09">
        <w:rPr>
          <w:i/>
          <w:iCs/>
        </w:rPr>
        <w:t>Trends in Parasitology</w:t>
      </w:r>
      <w:r w:rsidRPr="00012A09">
        <w:t xml:space="preserve">, </w:t>
      </w:r>
      <w:r w:rsidRPr="00012A09">
        <w:rPr>
          <w:i/>
          <w:iCs/>
        </w:rPr>
        <w:t>19</w:t>
      </w:r>
      <w:r w:rsidRPr="00012A09">
        <w:t>(7), 293</w:t>
      </w:r>
      <w:r w:rsidRPr="00012A09">
        <w:rPr>
          <w:rFonts w:ascii="Cambria Math" w:hAnsi="Cambria Math" w:cs="Cambria Math"/>
        </w:rPr>
        <w:t>‑</w:t>
      </w:r>
      <w:r w:rsidRPr="00012A09">
        <w:t>299. https://doi.org/10.1016/s1471-4922(03)00117-x</w:t>
      </w:r>
    </w:p>
    <w:p w14:paraId="49CC2816" w14:textId="77777777" w:rsidR="00012A09" w:rsidRPr="00012A09" w:rsidRDefault="00012A09" w:rsidP="006B4BAF">
      <w:pPr>
        <w:pStyle w:val="Bibliographie1"/>
      </w:pPr>
      <w:r w:rsidRPr="00012A09">
        <w:t xml:space="preserve">Poff, N., Brinson, M., &amp; Day, J. (2002). Aquatic Ecosystems &amp; Global Climate Change – Potential Impacts on Inland Freshwater and Coastal Wetland Ecosystems in the United States. </w:t>
      </w:r>
      <w:r w:rsidRPr="00012A09">
        <w:rPr>
          <w:i/>
          <w:iCs/>
        </w:rPr>
        <w:t>Pew Center for Global Change</w:t>
      </w:r>
      <w:r w:rsidRPr="00012A09">
        <w:t>.</w:t>
      </w:r>
    </w:p>
    <w:p w14:paraId="382ABE04" w14:textId="77777777" w:rsidR="00012A09" w:rsidRPr="00012A09" w:rsidRDefault="00012A09" w:rsidP="006B4BAF">
      <w:pPr>
        <w:pStyle w:val="Bibliographie1"/>
      </w:pPr>
      <w:r w:rsidRPr="00012A09">
        <w:t xml:space="preserve">Pörtner, H.-O., Scholes, R. J., Agard, J., Archer, E., Arneth, A., Bai, X., Barnes, D., Burrows, M., Chan, L., Cheung, W. L. (William), Diamond, S., Donatti, C., Duarte, C., Eisenhauer, N., Foden, W., Gasalla, M. A., Handa, C., Hickler, T., Hoegh-Guldberg, O., … Ngo, H. (2021). </w:t>
      </w:r>
      <w:r w:rsidRPr="00012A09">
        <w:rPr>
          <w:i/>
          <w:iCs/>
        </w:rPr>
        <w:t xml:space="preserve">Scientific </w:t>
      </w:r>
      <w:r w:rsidRPr="00012A09">
        <w:rPr>
          <w:i/>
          <w:iCs/>
        </w:rPr>
        <w:lastRenderedPageBreak/>
        <w:t>outcome of the IPBES-IPCC co-sponsored workshop on biodiversity and climate change</w:t>
      </w:r>
      <w:r w:rsidRPr="00012A09">
        <w:t>. Zenodo. https://doi.org/10.5281/zenodo.5101125</w:t>
      </w:r>
    </w:p>
    <w:p w14:paraId="5AC87A1D" w14:textId="77777777" w:rsidR="00012A09" w:rsidRPr="00012A09" w:rsidRDefault="00012A09" w:rsidP="006B4BAF">
      <w:pPr>
        <w:pStyle w:val="Bibliographie1"/>
      </w:pPr>
      <w:r w:rsidRPr="00012A09">
        <w:t xml:space="preserve">Post, G. (1987). </w:t>
      </w:r>
      <w:r w:rsidRPr="00012A09">
        <w:rPr>
          <w:i/>
          <w:iCs/>
        </w:rPr>
        <w:t>Textbook of fish health</w:t>
      </w:r>
      <w:r w:rsidRPr="00012A09">
        <w:t xml:space="preserve"> (Rev. and expanded ed). T.F.H. Publications.</w:t>
      </w:r>
    </w:p>
    <w:p w14:paraId="5801A27F" w14:textId="77777777" w:rsidR="00012A09" w:rsidRPr="00012A09" w:rsidRDefault="00012A09" w:rsidP="006B4BAF">
      <w:pPr>
        <w:pStyle w:val="Bibliographie1"/>
      </w:pPr>
      <w:r w:rsidRPr="00012A09">
        <w:t xml:space="preserve">Poulin, R. (1992). Toxic pollution and parasitism in freshwater fish. </w:t>
      </w:r>
      <w:r w:rsidRPr="00012A09">
        <w:rPr>
          <w:i/>
          <w:iCs/>
        </w:rPr>
        <w:t>Parasitology Today</w:t>
      </w:r>
      <w:r w:rsidRPr="00012A09">
        <w:t xml:space="preserve">, </w:t>
      </w:r>
      <w:r w:rsidRPr="00012A09">
        <w:rPr>
          <w:i/>
          <w:iCs/>
        </w:rPr>
        <w:t>8</w:t>
      </w:r>
      <w:r w:rsidRPr="00012A09">
        <w:t>(2), 58</w:t>
      </w:r>
      <w:r w:rsidRPr="00012A09">
        <w:rPr>
          <w:rFonts w:ascii="Cambria Math" w:hAnsi="Cambria Math" w:cs="Cambria Math"/>
        </w:rPr>
        <w:t>‑</w:t>
      </w:r>
      <w:r w:rsidRPr="00012A09">
        <w:t>61. https://doi.org/10.1016/0169-4758(92)90090-O</w:t>
      </w:r>
    </w:p>
    <w:p w14:paraId="51C3B48F" w14:textId="77777777" w:rsidR="00012A09" w:rsidRPr="00012A09" w:rsidRDefault="00012A09" w:rsidP="006B4BAF">
      <w:pPr>
        <w:pStyle w:val="Bibliographie1"/>
      </w:pPr>
      <w:r w:rsidRPr="00012A09">
        <w:t xml:space="preserve">Poulin, R. (1999). The functional importance of parasites in animal communities : Many roles at many levels? </w:t>
      </w:r>
      <w:r w:rsidRPr="00012A09">
        <w:rPr>
          <w:i/>
          <w:iCs/>
        </w:rPr>
        <w:t>International Journal for Parasitology</w:t>
      </w:r>
      <w:r w:rsidRPr="00012A09">
        <w:t xml:space="preserve">, </w:t>
      </w:r>
      <w:r w:rsidRPr="00012A09">
        <w:rPr>
          <w:i/>
          <w:iCs/>
        </w:rPr>
        <w:t>29</w:t>
      </w:r>
      <w:r w:rsidRPr="00012A09">
        <w:t>(6), 903</w:t>
      </w:r>
      <w:r w:rsidRPr="00012A09">
        <w:rPr>
          <w:rFonts w:ascii="Cambria Math" w:hAnsi="Cambria Math" w:cs="Cambria Math"/>
        </w:rPr>
        <w:t>‑</w:t>
      </w:r>
      <w:r w:rsidRPr="00012A09">
        <w:t>914. https://doi.org/10.1016/S0020-7519(99)00045-4</w:t>
      </w:r>
    </w:p>
    <w:p w14:paraId="5BF2A44B" w14:textId="77777777" w:rsidR="00012A09" w:rsidRPr="00012A09" w:rsidRDefault="00012A09" w:rsidP="006B4BAF">
      <w:pPr>
        <w:pStyle w:val="Bibliographie1"/>
      </w:pPr>
      <w:r w:rsidRPr="00012A09">
        <w:t xml:space="preserve">Poulin, R. (2007). Are there general laws in parasite ecology? </w:t>
      </w:r>
      <w:r w:rsidRPr="00012A09">
        <w:rPr>
          <w:i/>
          <w:iCs/>
        </w:rPr>
        <w:t>Parasitology</w:t>
      </w:r>
      <w:r w:rsidRPr="00012A09">
        <w:t xml:space="preserve">, </w:t>
      </w:r>
      <w:r w:rsidRPr="00012A09">
        <w:rPr>
          <w:i/>
          <w:iCs/>
        </w:rPr>
        <w:t>134</w:t>
      </w:r>
      <w:r w:rsidRPr="00012A09">
        <w:t>(Pt 6), 763</w:t>
      </w:r>
      <w:r w:rsidRPr="00012A09">
        <w:rPr>
          <w:rFonts w:ascii="Cambria Math" w:hAnsi="Cambria Math" w:cs="Cambria Math"/>
        </w:rPr>
        <w:t>‑</w:t>
      </w:r>
      <w:r w:rsidRPr="00012A09">
        <w:t>776. https://doi.org/10.1017/S0031182006002150</w:t>
      </w:r>
    </w:p>
    <w:p w14:paraId="0695C2FE" w14:textId="77777777" w:rsidR="00012A09" w:rsidRPr="00012A09" w:rsidRDefault="00012A09" w:rsidP="006B4BAF">
      <w:pPr>
        <w:pStyle w:val="Bibliographie1"/>
      </w:pPr>
      <w:r w:rsidRPr="00012A09">
        <w:t xml:space="preserve">Poulin, R. (2013). Explaining variability in parasite aggregation levels among host samples. </w:t>
      </w:r>
      <w:r w:rsidRPr="00012A09">
        <w:rPr>
          <w:i/>
          <w:iCs/>
        </w:rPr>
        <w:t>Parasitology</w:t>
      </w:r>
      <w:r w:rsidRPr="00012A09">
        <w:t xml:space="preserve">, </w:t>
      </w:r>
      <w:r w:rsidRPr="00012A09">
        <w:rPr>
          <w:i/>
          <w:iCs/>
        </w:rPr>
        <w:t>140</w:t>
      </w:r>
      <w:r w:rsidRPr="00012A09">
        <w:t>(4), 541</w:t>
      </w:r>
      <w:r w:rsidRPr="00012A09">
        <w:rPr>
          <w:rFonts w:ascii="Cambria Math" w:hAnsi="Cambria Math" w:cs="Cambria Math"/>
        </w:rPr>
        <w:t>‑</w:t>
      </w:r>
      <w:r w:rsidRPr="00012A09">
        <w:t>546. https://doi.org/10.1017/S0031182012002053</w:t>
      </w:r>
    </w:p>
    <w:p w14:paraId="3A663369" w14:textId="77777777" w:rsidR="00012A09" w:rsidRPr="00F31E3D" w:rsidRDefault="00012A09" w:rsidP="006B4BAF">
      <w:pPr>
        <w:pStyle w:val="Bibliographie1"/>
        <w:rPr>
          <w:lang w:val="fr-CA"/>
        </w:rPr>
      </w:pPr>
      <w:r w:rsidRPr="00012A09">
        <w:t xml:space="preserve">Poulin, R., Closs, G. P., Lill, A. W. T., Hicks, A. S., Herrmann, K. K., &amp; Kelly, D. W. (2012). Migration as an escape from parasitism in New Zealand galaxiid fishes. </w:t>
      </w:r>
      <w:r w:rsidRPr="00F31E3D">
        <w:rPr>
          <w:i/>
          <w:iCs/>
          <w:lang w:val="fr-CA"/>
        </w:rPr>
        <w:t>Oecologia</w:t>
      </w:r>
      <w:r w:rsidRPr="00F31E3D">
        <w:rPr>
          <w:lang w:val="fr-CA"/>
        </w:rPr>
        <w:t xml:space="preserve">, </w:t>
      </w:r>
      <w:r w:rsidRPr="00F31E3D">
        <w:rPr>
          <w:i/>
          <w:iCs/>
          <w:lang w:val="fr-CA"/>
        </w:rPr>
        <w:t>169</w:t>
      </w:r>
      <w:r w:rsidRPr="00F31E3D">
        <w:rPr>
          <w:lang w:val="fr-CA"/>
        </w:rPr>
        <w:t>(4), 955</w:t>
      </w:r>
      <w:r w:rsidRPr="00F31E3D">
        <w:rPr>
          <w:rFonts w:ascii="Cambria Math" w:hAnsi="Cambria Math" w:cs="Cambria Math"/>
          <w:lang w:val="fr-CA"/>
        </w:rPr>
        <w:t>‑</w:t>
      </w:r>
      <w:r w:rsidRPr="00F31E3D">
        <w:rPr>
          <w:lang w:val="fr-CA"/>
        </w:rPr>
        <w:t>963. https://doi.org/10.1007/s00442-012-2251-x</w:t>
      </w:r>
    </w:p>
    <w:p w14:paraId="7DCF1244" w14:textId="77777777" w:rsidR="00012A09" w:rsidRPr="00012A09" w:rsidRDefault="00012A09" w:rsidP="006B4BAF">
      <w:pPr>
        <w:pStyle w:val="Bibliographie1"/>
      </w:pPr>
      <w:r w:rsidRPr="00F31E3D">
        <w:rPr>
          <w:lang w:val="fr-CA"/>
        </w:rPr>
        <w:t xml:space="preserve">Poulin, R., &amp; de Angeli Dutra, D. (2021). </w:t>
      </w:r>
      <w:r w:rsidRPr="00012A09">
        <w:t xml:space="preserve">Animal migrations and parasitism : Reciprocal effects within a unified framework. </w:t>
      </w:r>
      <w:r w:rsidRPr="00012A09">
        <w:rPr>
          <w:i/>
          <w:iCs/>
        </w:rPr>
        <w:t>Biological Reviews</w:t>
      </w:r>
      <w:r w:rsidRPr="00012A09">
        <w:t xml:space="preserve">, </w:t>
      </w:r>
      <w:r w:rsidRPr="00012A09">
        <w:rPr>
          <w:i/>
          <w:iCs/>
        </w:rPr>
        <w:t>96</w:t>
      </w:r>
      <w:r w:rsidRPr="00012A09">
        <w:t>(4), 1331</w:t>
      </w:r>
      <w:r w:rsidRPr="00012A09">
        <w:rPr>
          <w:rFonts w:ascii="Cambria Math" w:hAnsi="Cambria Math" w:cs="Cambria Math"/>
        </w:rPr>
        <w:t>‑</w:t>
      </w:r>
      <w:r w:rsidRPr="00012A09">
        <w:t>1348. https://doi.org/10.1111/brv.12704</w:t>
      </w:r>
    </w:p>
    <w:p w14:paraId="0BFCB3B7" w14:textId="77777777" w:rsidR="00012A09" w:rsidRPr="00012A09" w:rsidRDefault="00012A09" w:rsidP="006B4BAF">
      <w:pPr>
        <w:pStyle w:val="Bibliographie1"/>
      </w:pPr>
      <w:r w:rsidRPr="00012A09">
        <w:t xml:space="preserve">Poulin, R., &amp; FitzGerald, G. J. (1989). Risk of parasitism and microhabitat selection in juvenile sticklebacks. </w:t>
      </w:r>
      <w:r w:rsidRPr="00012A09">
        <w:rPr>
          <w:i/>
          <w:iCs/>
        </w:rPr>
        <w:t>Canadian Journal of Zoology</w:t>
      </w:r>
      <w:r w:rsidRPr="00012A09">
        <w:t xml:space="preserve">, </w:t>
      </w:r>
      <w:r w:rsidRPr="00012A09">
        <w:rPr>
          <w:i/>
          <w:iCs/>
        </w:rPr>
        <w:t>67</w:t>
      </w:r>
      <w:r w:rsidRPr="00012A09">
        <w:t>(1), 14</w:t>
      </w:r>
      <w:r w:rsidRPr="00012A09">
        <w:rPr>
          <w:rFonts w:ascii="Cambria Math" w:hAnsi="Cambria Math" w:cs="Cambria Math"/>
        </w:rPr>
        <w:t>‑</w:t>
      </w:r>
      <w:r w:rsidRPr="00012A09">
        <w:t>18. https://doi.org/10.1139/z89-003</w:t>
      </w:r>
    </w:p>
    <w:p w14:paraId="78873471" w14:textId="77777777" w:rsidR="00012A09" w:rsidRPr="00012A09" w:rsidRDefault="00012A09" w:rsidP="006B4BAF">
      <w:pPr>
        <w:pStyle w:val="Bibliographie1"/>
      </w:pPr>
      <w:r w:rsidRPr="00012A09">
        <w:t xml:space="preserve">Poulin, R., &amp; Latham, A. D. M. (2002). Parasitism and the burrowing depth of the beach hopper Talorchestia quoyana (Amphipoda : Talitridae). </w:t>
      </w:r>
      <w:r w:rsidRPr="00012A09">
        <w:rPr>
          <w:i/>
          <w:iCs/>
        </w:rPr>
        <w:t>Animal Behaviour</w:t>
      </w:r>
      <w:r w:rsidRPr="00012A09">
        <w:t xml:space="preserve">, </w:t>
      </w:r>
      <w:r w:rsidRPr="00012A09">
        <w:rPr>
          <w:i/>
          <w:iCs/>
        </w:rPr>
        <w:t>63</w:t>
      </w:r>
      <w:r w:rsidRPr="00012A09">
        <w:t>(2), 269</w:t>
      </w:r>
      <w:r w:rsidRPr="00012A09">
        <w:rPr>
          <w:rFonts w:ascii="Cambria Math" w:hAnsi="Cambria Math" w:cs="Cambria Math"/>
        </w:rPr>
        <w:t>‑</w:t>
      </w:r>
      <w:r w:rsidRPr="00012A09">
        <w:t>275. https://doi.org/10.1006/anbe.2001.1938</w:t>
      </w:r>
    </w:p>
    <w:p w14:paraId="75F3BF65" w14:textId="77777777" w:rsidR="00012A09" w:rsidRPr="00012A09" w:rsidRDefault="00012A09" w:rsidP="006B4BAF">
      <w:pPr>
        <w:pStyle w:val="Bibliographie1"/>
      </w:pPr>
      <w:r w:rsidRPr="00012A09">
        <w:t xml:space="preserve">Preston, D. L., Orlofske, S. A., Lambden, J. P., &amp; Johnson, P. T. J. (2013). Biomass and productivity of trematode parasites in pond ecosystems. </w:t>
      </w:r>
      <w:r w:rsidRPr="00012A09">
        <w:rPr>
          <w:i/>
          <w:iCs/>
        </w:rPr>
        <w:t>The Journal of Animal Ecology</w:t>
      </w:r>
      <w:r w:rsidRPr="00012A09">
        <w:t xml:space="preserve">, </w:t>
      </w:r>
      <w:r w:rsidRPr="00012A09">
        <w:rPr>
          <w:i/>
          <w:iCs/>
        </w:rPr>
        <w:t>82</w:t>
      </w:r>
      <w:r w:rsidRPr="00012A09">
        <w:t>(3), 509</w:t>
      </w:r>
      <w:r w:rsidRPr="00012A09">
        <w:rPr>
          <w:rFonts w:ascii="Cambria Math" w:hAnsi="Cambria Math" w:cs="Cambria Math"/>
        </w:rPr>
        <w:t>‑</w:t>
      </w:r>
      <w:r w:rsidRPr="00012A09">
        <w:t>517. https://doi.org/10.1111/1365-2656.12030</w:t>
      </w:r>
    </w:p>
    <w:p w14:paraId="2302788F" w14:textId="77777777" w:rsidR="00012A09" w:rsidRPr="00012A09" w:rsidRDefault="00012A09" w:rsidP="006B4BAF">
      <w:pPr>
        <w:pStyle w:val="Bibliographie1"/>
      </w:pPr>
      <w:r w:rsidRPr="00012A09">
        <w:t xml:space="preserve">Preston, D., Mischler, J. A., Townsend, A., &amp; Johnson, P. T. J. (2016). Disease Ecology Meets Ecosystem Science. </w:t>
      </w:r>
      <w:r w:rsidRPr="00012A09">
        <w:rPr>
          <w:i/>
          <w:iCs/>
        </w:rPr>
        <w:t>Ecosystems</w:t>
      </w:r>
      <w:r w:rsidRPr="00012A09">
        <w:t>. https://www.semanticscholar.org/paper/Disease-Ecology-Meets-Ecosystem-Science-Preston-Mischler/f2501b3d77b5082744504433b647d826696d64d8</w:t>
      </w:r>
    </w:p>
    <w:p w14:paraId="30D7CAF6" w14:textId="77777777" w:rsidR="00012A09" w:rsidRPr="00012A09" w:rsidRDefault="00012A09" w:rsidP="006B4BAF">
      <w:pPr>
        <w:pStyle w:val="Bibliographie1"/>
      </w:pPr>
      <w:r w:rsidRPr="00012A09">
        <w:t xml:space="preserve">Price, P. W. (1980). Evolutionary biology of parasites. </w:t>
      </w:r>
      <w:r w:rsidRPr="00012A09">
        <w:rPr>
          <w:i/>
          <w:iCs/>
        </w:rPr>
        <w:t>Monographs in Population Biology</w:t>
      </w:r>
      <w:r w:rsidRPr="00012A09">
        <w:t xml:space="preserve">, </w:t>
      </w:r>
      <w:r w:rsidRPr="00012A09">
        <w:rPr>
          <w:i/>
          <w:iCs/>
        </w:rPr>
        <w:t>15</w:t>
      </w:r>
      <w:r w:rsidRPr="00012A09">
        <w:t>, 1</w:t>
      </w:r>
      <w:r w:rsidRPr="00012A09">
        <w:rPr>
          <w:rFonts w:ascii="Cambria Math" w:hAnsi="Cambria Math" w:cs="Cambria Math"/>
        </w:rPr>
        <w:t>‑</w:t>
      </w:r>
      <w:r w:rsidRPr="00012A09">
        <w:t>237.</w:t>
      </w:r>
    </w:p>
    <w:p w14:paraId="6191FE01" w14:textId="77777777" w:rsidR="00012A09" w:rsidRPr="00012A09" w:rsidRDefault="00012A09" w:rsidP="006B4BAF">
      <w:pPr>
        <w:pStyle w:val="Bibliographie1"/>
      </w:pPr>
      <w:r w:rsidRPr="00012A09">
        <w:t xml:space="preserve">Resetarits, E. J., &amp; Byers, J. E. (2023). The role of small-scale environmental gradients on trematode infection. </w:t>
      </w:r>
      <w:r w:rsidRPr="00012A09">
        <w:rPr>
          <w:i/>
          <w:iCs/>
        </w:rPr>
        <w:t>Freshwater Biology</w:t>
      </w:r>
      <w:r w:rsidRPr="00012A09">
        <w:t xml:space="preserve">, </w:t>
      </w:r>
      <w:r w:rsidRPr="00012A09">
        <w:rPr>
          <w:i/>
          <w:iCs/>
        </w:rPr>
        <w:t>68</w:t>
      </w:r>
      <w:r w:rsidRPr="00012A09">
        <w:t>(8), 1453</w:t>
      </w:r>
      <w:r w:rsidRPr="00012A09">
        <w:rPr>
          <w:rFonts w:ascii="Cambria Math" w:hAnsi="Cambria Math" w:cs="Cambria Math"/>
        </w:rPr>
        <w:t>‑</w:t>
      </w:r>
      <w:r w:rsidRPr="00012A09">
        <w:t>1461. https://doi.org/10.1111/fwb.14140</w:t>
      </w:r>
    </w:p>
    <w:p w14:paraId="38CA66DF" w14:textId="77777777" w:rsidR="00012A09" w:rsidRPr="00012A09" w:rsidRDefault="00012A09" w:rsidP="006B4BAF">
      <w:pPr>
        <w:pStyle w:val="Bibliographie1"/>
      </w:pPr>
      <w:r w:rsidRPr="00012A09">
        <w:lastRenderedPageBreak/>
        <w:t xml:space="preserve">Rohlenová, K., Morand, S., Hyršl, P., Tolarová, S., Flajšhans, M., &amp; Šimková, A. (2011). Are fish immune systems really affected by parasites? An immunoecological study of common carp (Cyprinus carpio). </w:t>
      </w:r>
      <w:r w:rsidRPr="00012A09">
        <w:rPr>
          <w:i/>
          <w:iCs/>
        </w:rPr>
        <w:t>Parasites &amp; Vectors</w:t>
      </w:r>
      <w:r w:rsidRPr="00012A09">
        <w:t xml:space="preserve">, </w:t>
      </w:r>
      <w:r w:rsidRPr="00012A09">
        <w:rPr>
          <w:i/>
          <w:iCs/>
        </w:rPr>
        <w:t>4</w:t>
      </w:r>
      <w:r w:rsidRPr="00012A09">
        <w:t>(1), 120. https://doi.org/10.1186/1756-3305-4-120</w:t>
      </w:r>
    </w:p>
    <w:p w14:paraId="47D9522D" w14:textId="77777777" w:rsidR="00012A09" w:rsidRPr="00012A09" w:rsidRDefault="00012A09" w:rsidP="006B4BAF">
      <w:pPr>
        <w:pStyle w:val="Bibliographie1"/>
      </w:pPr>
      <w:r w:rsidRPr="00012A09">
        <w:t xml:space="preserve">Rosenqvist, G., &amp; Johansson, K. (1995). Male avoidance of parasitized females explained by direct benefits in a pipefish. </w:t>
      </w:r>
      <w:r w:rsidRPr="00012A09">
        <w:rPr>
          <w:i/>
          <w:iCs/>
        </w:rPr>
        <w:t>Animal Behaviour</w:t>
      </w:r>
      <w:r w:rsidRPr="00012A09">
        <w:t xml:space="preserve">, </w:t>
      </w:r>
      <w:r w:rsidRPr="00012A09">
        <w:rPr>
          <w:i/>
          <w:iCs/>
        </w:rPr>
        <w:t>49</w:t>
      </w:r>
      <w:r w:rsidRPr="00012A09">
        <w:t>(4), 1039</w:t>
      </w:r>
      <w:r w:rsidRPr="00012A09">
        <w:rPr>
          <w:rFonts w:ascii="Cambria Math" w:hAnsi="Cambria Math" w:cs="Cambria Math"/>
        </w:rPr>
        <w:t>‑</w:t>
      </w:r>
      <w:r w:rsidRPr="00012A09">
        <w:t>1045. https://doi.org/10.1006/anbe.1995.0133</w:t>
      </w:r>
    </w:p>
    <w:p w14:paraId="77326807" w14:textId="77777777" w:rsidR="00012A09" w:rsidRPr="00012A09" w:rsidRDefault="00012A09" w:rsidP="006B4BAF">
      <w:pPr>
        <w:pStyle w:val="Bibliographie1"/>
      </w:pPr>
      <w:r w:rsidRPr="00012A09">
        <w:t xml:space="preserve">Sala, O. E., Chapin, F. S., Armesto, J. J., Berlow, E., Bloomfield, J., Dirzo, R., Huber-Sanwald, E., Huenneke, L. F., Jackson, R. B., Kinzig, A., Leemans, R., Lodge, D. M., Mooney, H. A., Oesterheld, M., Poff, N. L., Sykes, M. T., Walker, B. H., Walker, M., &amp; Wall, D. H. (2000). Global biodiversity scenarios for the year 2100. </w:t>
      </w:r>
      <w:r w:rsidRPr="00012A09">
        <w:rPr>
          <w:i/>
          <w:iCs/>
        </w:rPr>
        <w:t>Science (New York, N.Y.)</w:t>
      </w:r>
      <w:r w:rsidRPr="00012A09">
        <w:t xml:space="preserve">, </w:t>
      </w:r>
      <w:r w:rsidRPr="00012A09">
        <w:rPr>
          <w:i/>
          <w:iCs/>
        </w:rPr>
        <w:t>287</w:t>
      </w:r>
      <w:r w:rsidRPr="00012A09">
        <w:t>(5459), 1770</w:t>
      </w:r>
      <w:r w:rsidRPr="00012A09">
        <w:rPr>
          <w:rFonts w:ascii="Cambria Math" w:hAnsi="Cambria Math" w:cs="Cambria Math"/>
        </w:rPr>
        <w:t>‑</w:t>
      </w:r>
      <w:r w:rsidRPr="00012A09">
        <w:t>1774. https://doi.org/10.1126/science.287.5459.1770</w:t>
      </w:r>
    </w:p>
    <w:p w14:paraId="63CDD305" w14:textId="77777777" w:rsidR="00012A09" w:rsidRPr="00012A09" w:rsidRDefault="00012A09" w:rsidP="006B4BAF">
      <w:pPr>
        <w:pStyle w:val="Bibliographie1"/>
      </w:pPr>
      <w:r w:rsidRPr="00012A09">
        <w:t xml:space="preserve">Sato, T., Egusa, T., Fukushima, K., Oda, T., Ohte, N., Tokuchi, N., Watanabe, K., Kanaiwa, M., Murakami, I., &amp; Lafferty, K. D. (2012). Nematomorph parasites indirectly alter the food web and ecosystem function of streams through behavioural manipulation of their cricket hosts. </w:t>
      </w:r>
      <w:r w:rsidRPr="00012A09">
        <w:rPr>
          <w:i/>
          <w:iCs/>
        </w:rPr>
        <w:t>Ecology Letters</w:t>
      </w:r>
      <w:r w:rsidRPr="00012A09">
        <w:t xml:space="preserve">, </w:t>
      </w:r>
      <w:r w:rsidRPr="00012A09">
        <w:rPr>
          <w:i/>
          <w:iCs/>
        </w:rPr>
        <w:t>15</w:t>
      </w:r>
      <w:r w:rsidRPr="00012A09">
        <w:t>(8), 786</w:t>
      </w:r>
      <w:r w:rsidRPr="00012A09">
        <w:rPr>
          <w:rFonts w:ascii="Cambria Math" w:hAnsi="Cambria Math" w:cs="Cambria Math"/>
        </w:rPr>
        <w:t>‑</w:t>
      </w:r>
      <w:r w:rsidRPr="00012A09">
        <w:t>793. https://doi.org/10.1111/j.1461-0248.2012.01798.x</w:t>
      </w:r>
    </w:p>
    <w:p w14:paraId="6A255808" w14:textId="77777777" w:rsidR="00012A09" w:rsidRPr="00012A09" w:rsidRDefault="00012A09" w:rsidP="006B4BAF">
      <w:pPr>
        <w:pStyle w:val="Bibliographie1"/>
      </w:pPr>
      <w:r w:rsidRPr="00012A09">
        <w:t xml:space="preserve">Schaaf, C. J., Kelson, S. J., Nusslé, S. C., &amp; Carlson, S. M. (2017). Black spot infection in juvenile steelhead trout increases with stream temperature in northern California. </w:t>
      </w:r>
      <w:r w:rsidRPr="00012A09">
        <w:rPr>
          <w:i/>
          <w:iCs/>
        </w:rPr>
        <w:t>Environmental Biology of Fishes</w:t>
      </w:r>
      <w:r w:rsidRPr="00012A09">
        <w:t xml:space="preserve">, </w:t>
      </w:r>
      <w:r w:rsidRPr="00012A09">
        <w:rPr>
          <w:i/>
          <w:iCs/>
        </w:rPr>
        <w:t>100</w:t>
      </w:r>
      <w:r w:rsidRPr="00012A09">
        <w:t>(6), 733</w:t>
      </w:r>
      <w:r w:rsidRPr="00012A09">
        <w:rPr>
          <w:rFonts w:ascii="Cambria Math" w:hAnsi="Cambria Math" w:cs="Cambria Math"/>
        </w:rPr>
        <w:t>‑</w:t>
      </w:r>
      <w:r w:rsidRPr="00012A09">
        <w:t>744. https://doi.org/10.1007/s10641-017-0599-9</w:t>
      </w:r>
    </w:p>
    <w:p w14:paraId="35AF165B" w14:textId="77777777" w:rsidR="00012A09" w:rsidRPr="00012A09" w:rsidRDefault="00012A09" w:rsidP="006B4BAF">
      <w:pPr>
        <w:pStyle w:val="Bibliographie1"/>
      </w:pPr>
      <w:r w:rsidRPr="00012A09">
        <w:t xml:space="preserve">Scott, M. E., &amp; Dobson, A. (1989). The role of parasites in regulating host abundance. </w:t>
      </w:r>
      <w:r w:rsidRPr="00012A09">
        <w:rPr>
          <w:i/>
          <w:iCs/>
        </w:rPr>
        <w:t>Parasitology Today</w:t>
      </w:r>
      <w:r w:rsidRPr="00012A09">
        <w:t xml:space="preserve">, </w:t>
      </w:r>
      <w:r w:rsidRPr="00012A09">
        <w:rPr>
          <w:i/>
          <w:iCs/>
        </w:rPr>
        <w:t>5</w:t>
      </w:r>
      <w:r w:rsidRPr="00012A09">
        <w:t>(6), 176</w:t>
      </w:r>
      <w:r w:rsidRPr="00012A09">
        <w:rPr>
          <w:rFonts w:ascii="Cambria Math" w:hAnsi="Cambria Math" w:cs="Cambria Math"/>
        </w:rPr>
        <w:t>‑</w:t>
      </w:r>
      <w:r w:rsidRPr="00012A09">
        <w:t>183. https://doi.org/10.1016/0169-4758(89)90140-3</w:t>
      </w:r>
    </w:p>
    <w:p w14:paraId="18F966AB" w14:textId="77777777" w:rsidR="00012A09" w:rsidRPr="00012A09" w:rsidRDefault="00012A09" w:rsidP="006B4BAF">
      <w:pPr>
        <w:pStyle w:val="Bibliographie1"/>
      </w:pPr>
      <w:r w:rsidRPr="00012A09">
        <w:t xml:space="preserve">Seppälä, O., Karvonen, A., &amp; Valtonen, E. T. (2005). Manipulation of fish host by eye flukes in relation to cataract formation and parasite infectivity. </w:t>
      </w:r>
      <w:r w:rsidRPr="00012A09">
        <w:rPr>
          <w:i/>
          <w:iCs/>
        </w:rPr>
        <w:t>Animal Behaviour</w:t>
      </w:r>
      <w:r w:rsidRPr="00012A09">
        <w:t xml:space="preserve">, </w:t>
      </w:r>
      <w:r w:rsidRPr="00012A09">
        <w:rPr>
          <w:i/>
          <w:iCs/>
        </w:rPr>
        <w:t>70</w:t>
      </w:r>
      <w:r w:rsidRPr="00012A09">
        <w:t>(4), 889</w:t>
      </w:r>
      <w:r w:rsidRPr="00012A09">
        <w:rPr>
          <w:rFonts w:ascii="Cambria Math" w:hAnsi="Cambria Math" w:cs="Cambria Math"/>
        </w:rPr>
        <w:t>‑</w:t>
      </w:r>
      <w:r w:rsidRPr="00012A09">
        <w:t>894. https://doi.org/10.1016/j.anbehav.2005.01.020</w:t>
      </w:r>
    </w:p>
    <w:p w14:paraId="32E47E25" w14:textId="77777777" w:rsidR="00012A09" w:rsidRPr="00012A09" w:rsidRDefault="00012A09" w:rsidP="006B4BAF">
      <w:pPr>
        <w:pStyle w:val="Bibliographie1"/>
      </w:pPr>
      <w:r w:rsidRPr="00012A09">
        <w:t xml:space="preserve">Shaw, A. K., &amp; Binning, S. A. (2016). Migratory Recovery from Infection as a Selective Pressure for the Evolution of Migration. </w:t>
      </w:r>
      <w:r w:rsidRPr="00012A09">
        <w:rPr>
          <w:i/>
          <w:iCs/>
        </w:rPr>
        <w:t>The American Naturalist</w:t>
      </w:r>
      <w:r w:rsidRPr="00012A09">
        <w:t xml:space="preserve">, </w:t>
      </w:r>
      <w:r w:rsidRPr="00012A09">
        <w:rPr>
          <w:i/>
          <w:iCs/>
        </w:rPr>
        <w:t>187</w:t>
      </w:r>
      <w:r w:rsidRPr="00012A09">
        <w:t>(4), 491</w:t>
      </w:r>
      <w:r w:rsidRPr="00012A09">
        <w:rPr>
          <w:rFonts w:ascii="Cambria Math" w:hAnsi="Cambria Math" w:cs="Cambria Math"/>
        </w:rPr>
        <w:t>‑</w:t>
      </w:r>
      <w:r w:rsidRPr="00012A09">
        <w:t>501. https://doi.org/10.1086/685386</w:t>
      </w:r>
    </w:p>
    <w:p w14:paraId="02C82AFC" w14:textId="77777777" w:rsidR="00012A09" w:rsidRPr="00012A09" w:rsidRDefault="00012A09" w:rsidP="006B4BAF">
      <w:pPr>
        <w:pStyle w:val="Bibliographie1"/>
      </w:pPr>
      <w:r w:rsidRPr="00012A09">
        <w:t xml:space="preserve">Shaw, A. K., &amp; Binning, S. A. (2020). Recovery from infection is more likely to favour the evolution of migration than social escape from infection. </w:t>
      </w:r>
      <w:r w:rsidRPr="00012A09">
        <w:rPr>
          <w:i/>
          <w:iCs/>
        </w:rPr>
        <w:t>Journal of Animal Ecology</w:t>
      </w:r>
      <w:r w:rsidRPr="00012A09">
        <w:t xml:space="preserve">, </w:t>
      </w:r>
      <w:r w:rsidRPr="00012A09">
        <w:rPr>
          <w:i/>
          <w:iCs/>
        </w:rPr>
        <w:t>89</w:t>
      </w:r>
      <w:r w:rsidRPr="00012A09">
        <w:t>(6), 1448</w:t>
      </w:r>
      <w:r w:rsidRPr="00012A09">
        <w:rPr>
          <w:rFonts w:ascii="Cambria Math" w:hAnsi="Cambria Math" w:cs="Cambria Math"/>
        </w:rPr>
        <w:t>‑</w:t>
      </w:r>
      <w:r w:rsidRPr="00012A09">
        <w:t>1457. https://doi.org/10.1111/1365-2656.13195</w:t>
      </w:r>
    </w:p>
    <w:p w14:paraId="5425BB58" w14:textId="77777777" w:rsidR="00012A09" w:rsidRPr="00012A09" w:rsidRDefault="00012A09" w:rsidP="006B4BAF">
      <w:pPr>
        <w:pStyle w:val="Bibliographie1"/>
      </w:pPr>
      <w:r w:rsidRPr="00012A09">
        <w:t xml:space="preserve">Smith, N. F. (2001). Spatial heterogeneity in recruitment of larval trematodes to snail intermediate hosts. </w:t>
      </w:r>
      <w:r w:rsidRPr="00012A09">
        <w:rPr>
          <w:i/>
          <w:iCs/>
        </w:rPr>
        <w:t>Oecologia</w:t>
      </w:r>
      <w:r w:rsidRPr="00012A09">
        <w:t xml:space="preserve">, </w:t>
      </w:r>
      <w:r w:rsidRPr="00012A09">
        <w:rPr>
          <w:i/>
          <w:iCs/>
        </w:rPr>
        <w:t>127</w:t>
      </w:r>
      <w:r w:rsidRPr="00012A09">
        <w:t>(1), 115</w:t>
      </w:r>
      <w:r w:rsidRPr="00012A09">
        <w:rPr>
          <w:rFonts w:ascii="Cambria Math" w:hAnsi="Cambria Math" w:cs="Cambria Math"/>
        </w:rPr>
        <w:t>‑</w:t>
      </w:r>
      <w:r w:rsidRPr="00012A09">
        <w:t>122. https://doi.org/10.1007/s004420000560</w:t>
      </w:r>
    </w:p>
    <w:p w14:paraId="469108D8" w14:textId="77777777" w:rsidR="00012A09" w:rsidRPr="00012A09" w:rsidRDefault="00012A09" w:rsidP="006B4BAF">
      <w:pPr>
        <w:pStyle w:val="Bibliographie1"/>
      </w:pPr>
      <w:r w:rsidRPr="00012A09">
        <w:t xml:space="preserve">Steedman, R. J. (1991). Occurrence and Environmental Correlates of Black Spot Disease in Stream Fishes near Toronto, Ontario. </w:t>
      </w:r>
      <w:r w:rsidRPr="00012A09">
        <w:rPr>
          <w:i/>
          <w:iCs/>
        </w:rPr>
        <w:t>Transactions of the American Fisheries Society</w:t>
      </w:r>
      <w:r w:rsidRPr="00012A09">
        <w:t xml:space="preserve">, </w:t>
      </w:r>
      <w:r w:rsidRPr="00012A09">
        <w:rPr>
          <w:i/>
          <w:iCs/>
        </w:rPr>
        <w:t>120</w:t>
      </w:r>
      <w:r w:rsidRPr="00012A09">
        <w:t>(4), 494</w:t>
      </w:r>
      <w:r w:rsidRPr="00012A09">
        <w:rPr>
          <w:rFonts w:ascii="Cambria Math" w:hAnsi="Cambria Math" w:cs="Cambria Math"/>
        </w:rPr>
        <w:t>‑</w:t>
      </w:r>
      <w:r w:rsidRPr="00012A09">
        <w:t>499. https://doi.org/10.1577/1548-8659(1991)120&lt;0494:OAECOB&gt;2.3.CO;2</w:t>
      </w:r>
    </w:p>
    <w:p w14:paraId="450D2A33" w14:textId="77777777" w:rsidR="00012A09" w:rsidRPr="00F31E3D" w:rsidRDefault="00012A09" w:rsidP="006B4BAF">
      <w:pPr>
        <w:pStyle w:val="Bibliographie1"/>
        <w:rPr>
          <w:lang w:val="fr-CA"/>
        </w:rPr>
      </w:pPr>
      <w:r w:rsidRPr="00F31E3D">
        <w:rPr>
          <w:lang w:val="fr-CA"/>
        </w:rPr>
        <w:lastRenderedPageBreak/>
        <w:t>Thelamon, V. (2023). Effets de la densité parasitaire et de la condition corporelle sur les traits de personnalité et les performances cognitives d’un poisson d’eau douce (Lepomis gibbosus). https://papyrus.bib.umontreal.ca/xmlui/handle/1866/28718</w:t>
      </w:r>
    </w:p>
    <w:p w14:paraId="2518B74D" w14:textId="77777777" w:rsidR="00012A09" w:rsidRPr="00F31E3D" w:rsidRDefault="00012A09" w:rsidP="006B4BAF">
      <w:pPr>
        <w:pStyle w:val="Bibliographie1"/>
        <w:rPr>
          <w:lang w:val="fr-CA"/>
        </w:rPr>
      </w:pPr>
      <w:r w:rsidRPr="00012A09">
        <w:t xml:space="preserve">Thieltges, D. W., &amp; Reise, K. (2007). Spatial heterogeneity in parasite infections at different spatial scales in an intertidal bivalve. </w:t>
      </w:r>
      <w:r w:rsidRPr="00F31E3D">
        <w:rPr>
          <w:i/>
          <w:iCs/>
          <w:lang w:val="fr-CA"/>
        </w:rPr>
        <w:t>Oecologia</w:t>
      </w:r>
      <w:r w:rsidRPr="00F31E3D">
        <w:rPr>
          <w:lang w:val="fr-CA"/>
        </w:rPr>
        <w:t xml:space="preserve">, </w:t>
      </w:r>
      <w:r w:rsidRPr="00F31E3D">
        <w:rPr>
          <w:i/>
          <w:iCs/>
          <w:lang w:val="fr-CA"/>
        </w:rPr>
        <w:t>150</w:t>
      </w:r>
      <w:r w:rsidRPr="00F31E3D">
        <w:rPr>
          <w:lang w:val="fr-CA"/>
        </w:rPr>
        <w:t>(4), 569</w:t>
      </w:r>
      <w:r w:rsidRPr="00F31E3D">
        <w:rPr>
          <w:rFonts w:ascii="Cambria Math" w:hAnsi="Cambria Math" w:cs="Cambria Math"/>
          <w:lang w:val="fr-CA"/>
        </w:rPr>
        <w:t>‑</w:t>
      </w:r>
      <w:r w:rsidRPr="00F31E3D">
        <w:rPr>
          <w:lang w:val="fr-CA"/>
        </w:rPr>
        <w:t>581. https://doi.org/10.1007/s00442-006-0557-2</w:t>
      </w:r>
    </w:p>
    <w:p w14:paraId="403CD778" w14:textId="77777777" w:rsidR="00012A09" w:rsidRPr="00012A09" w:rsidRDefault="00012A09" w:rsidP="006B4BAF">
      <w:pPr>
        <w:pStyle w:val="Bibliographie1"/>
      </w:pPr>
      <w:r w:rsidRPr="00F31E3D">
        <w:rPr>
          <w:lang w:val="fr-CA"/>
        </w:rPr>
        <w:t xml:space="preserve">Thomas, F., Poulin, R., de Meeüs, T., Guégan, J.-F., &amp; Renaud, F. (1999). </w:t>
      </w:r>
      <w:r w:rsidRPr="00012A09">
        <w:t xml:space="preserve">Parasites and Ecosystem Engineering : What Roles Could They Play? </w:t>
      </w:r>
      <w:r w:rsidRPr="00012A09">
        <w:rPr>
          <w:i/>
          <w:iCs/>
        </w:rPr>
        <w:t>Oikos</w:t>
      </w:r>
      <w:r w:rsidRPr="00012A09">
        <w:t xml:space="preserve">, </w:t>
      </w:r>
      <w:r w:rsidRPr="00012A09">
        <w:rPr>
          <w:i/>
          <w:iCs/>
        </w:rPr>
        <w:t>84</w:t>
      </w:r>
      <w:r w:rsidRPr="00012A09">
        <w:t>(1), 167</w:t>
      </w:r>
      <w:r w:rsidRPr="00012A09">
        <w:rPr>
          <w:rFonts w:ascii="Cambria Math" w:hAnsi="Cambria Math" w:cs="Cambria Math"/>
        </w:rPr>
        <w:t>‑</w:t>
      </w:r>
      <w:r w:rsidRPr="00012A09">
        <w:t>171. https://doi.org/10.2307/3546879</w:t>
      </w:r>
    </w:p>
    <w:p w14:paraId="7922EFE8" w14:textId="77777777" w:rsidR="00012A09" w:rsidRPr="00012A09" w:rsidRDefault="00012A09" w:rsidP="006B4BAF">
      <w:pPr>
        <w:pStyle w:val="Bibliographie1"/>
      </w:pPr>
      <w:r w:rsidRPr="00012A09">
        <w:t xml:space="preserve">Thomas, F., Schmidt-Rhaesa, A., Martin, G., Manu, C., Durand, P., &amp; Renaud, F. (2002). Do hairworms (Nematomorpha) manipulate the water seeking behaviour of their terrestrial hosts? </w:t>
      </w:r>
      <w:r w:rsidRPr="00012A09">
        <w:rPr>
          <w:i/>
          <w:iCs/>
        </w:rPr>
        <w:t>Journal of Evolutionary Biology</w:t>
      </w:r>
      <w:r w:rsidRPr="00012A09">
        <w:t xml:space="preserve">, </w:t>
      </w:r>
      <w:r w:rsidRPr="00012A09">
        <w:rPr>
          <w:i/>
          <w:iCs/>
        </w:rPr>
        <w:t>15</w:t>
      </w:r>
      <w:r w:rsidRPr="00012A09">
        <w:t>(3), 356</w:t>
      </w:r>
      <w:r w:rsidRPr="00012A09">
        <w:rPr>
          <w:rFonts w:ascii="Cambria Math" w:hAnsi="Cambria Math" w:cs="Cambria Math"/>
        </w:rPr>
        <w:t>‑</w:t>
      </w:r>
      <w:r w:rsidRPr="00012A09">
        <w:t>361. https://doi.org/10.1046/j.1420-9101.2002.00410.x</w:t>
      </w:r>
    </w:p>
    <w:p w14:paraId="4C5A84E7" w14:textId="77777777" w:rsidR="00012A09" w:rsidRPr="00012A09" w:rsidRDefault="00012A09" w:rsidP="006B4BAF">
      <w:pPr>
        <w:pStyle w:val="Bibliographie1"/>
      </w:pPr>
      <w:r w:rsidRPr="00012A09">
        <w:t xml:space="preserve">Tobler, M., Plath, M., Burmeister, H., &amp; Schlupp, I. (2006). Black spots and female association preferences in a sexual/asexual mating complex (Poecilia, Poeciliidae, Teleostei). </w:t>
      </w:r>
      <w:r w:rsidRPr="00012A09">
        <w:rPr>
          <w:i/>
          <w:iCs/>
        </w:rPr>
        <w:t>Behavioral Ecology and Sociobiology</w:t>
      </w:r>
      <w:r w:rsidRPr="00012A09">
        <w:t xml:space="preserve">, </w:t>
      </w:r>
      <w:r w:rsidRPr="00012A09">
        <w:rPr>
          <w:i/>
          <w:iCs/>
        </w:rPr>
        <w:t>60</w:t>
      </w:r>
      <w:r w:rsidRPr="00012A09">
        <w:t>(2), 159</w:t>
      </w:r>
      <w:r w:rsidRPr="00012A09">
        <w:rPr>
          <w:rFonts w:ascii="Cambria Math" w:hAnsi="Cambria Math" w:cs="Cambria Math"/>
        </w:rPr>
        <w:t>‑</w:t>
      </w:r>
      <w:r w:rsidRPr="00012A09">
        <w:t>165. https://doi.org/10.1007/s00265-005-0152-2</w:t>
      </w:r>
    </w:p>
    <w:p w14:paraId="47A961DE" w14:textId="77777777" w:rsidR="00012A09" w:rsidRPr="00012A09" w:rsidRDefault="00012A09" w:rsidP="006B4BAF">
      <w:pPr>
        <w:pStyle w:val="Bibliographie1"/>
      </w:pPr>
      <w:r w:rsidRPr="00012A09">
        <w:t xml:space="preserve">Tobler, M., &amp; Schlupp, I. (2008). Influence of black spot disease on shoaling behaviour in female western mosquitofish, Gambusia affinis (Poeciliidae, Teleostei). </w:t>
      </w:r>
      <w:r w:rsidRPr="00012A09">
        <w:rPr>
          <w:i/>
          <w:iCs/>
        </w:rPr>
        <w:t>Environmental Biology of Fishes</w:t>
      </w:r>
      <w:r w:rsidRPr="00012A09">
        <w:t xml:space="preserve">, </w:t>
      </w:r>
      <w:r w:rsidRPr="00012A09">
        <w:rPr>
          <w:i/>
          <w:iCs/>
        </w:rPr>
        <w:t>81</w:t>
      </w:r>
      <w:r w:rsidRPr="00012A09">
        <w:t>(1), 29</w:t>
      </w:r>
      <w:r w:rsidRPr="00012A09">
        <w:rPr>
          <w:rFonts w:ascii="Cambria Math" w:hAnsi="Cambria Math" w:cs="Cambria Math"/>
        </w:rPr>
        <w:t>‑</w:t>
      </w:r>
      <w:r w:rsidRPr="00012A09">
        <w:t>34. https://doi.org/10.1007/s10641-006-9153-x</w:t>
      </w:r>
    </w:p>
    <w:p w14:paraId="481C5438" w14:textId="77777777" w:rsidR="00012A09" w:rsidRPr="00012A09" w:rsidRDefault="00012A09" w:rsidP="006B4BAF">
      <w:pPr>
        <w:pStyle w:val="Bibliographie1"/>
      </w:pPr>
      <w:r w:rsidRPr="00012A09">
        <w:t xml:space="preserve">Tompkins, D. M., Arneberg, P., Begon, M. E., Cattadori, I. M., Greenman, J. V., Heesterbeek, J. A. P., Hudson, P. J., Newborn, D., Pugliese, A., Rizzoli, A. P., Rosa, R., &amp; Wilson, K. (2002). </w:t>
      </w:r>
      <w:r w:rsidRPr="00012A09">
        <w:rPr>
          <w:i/>
          <w:iCs/>
        </w:rPr>
        <w:t>Parasites and host population dynamics.</w:t>
      </w:r>
      <w:r w:rsidRPr="00012A09">
        <w:t xml:space="preserve"> (P. J. Hudson, A. Rizzoli, B. T. Grenfell, J. A. P. Heesterbeek, &amp; A. P. Dobson, Éds.; p. 45</w:t>
      </w:r>
      <w:r w:rsidRPr="00012A09">
        <w:rPr>
          <w:rFonts w:ascii="Cambria Math" w:hAnsi="Cambria Math" w:cs="Cambria Math"/>
        </w:rPr>
        <w:t>‑</w:t>
      </w:r>
      <w:r w:rsidRPr="00012A09">
        <w:t>62). Oxford University Press. https://eprints.lancs.ac.uk/id/eprint/9036/</w:t>
      </w:r>
    </w:p>
    <w:p w14:paraId="01D7C8A1" w14:textId="77777777" w:rsidR="00012A09" w:rsidRPr="00012A09" w:rsidRDefault="00012A09" w:rsidP="006B4BAF">
      <w:pPr>
        <w:pStyle w:val="Bibliographie1"/>
      </w:pPr>
      <w:r w:rsidRPr="00F31E3D">
        <w:rPr>
          <w:lang w:val="fr-CA"/>
        </w:rPr>
        <w:t xml:space="preserve">Valois, A. E., &amp; Poulin, R. (2015). </w:t>
      </w:r>
      <w:r w:rsidRPr="00012A09">
        <w:t xml:space="preserve">Global drivers of parasitism in freshwater plankton communities. </w:t>
      </w:r>
      <w:r w:rsidRPr="00012A09">
        <w:rPr>
          <w:i/>
          <w:iCs/>
        </w:rPr>
        <w:t>Limnology and Oceanography</w:t>
      </w:r>
      <w:r w:rsidRPr="00012A09">
        <w:t xml:space="preserve">, </w:t>
      </w:r>
      <w:r w:rsidRPr="00012A09">
        <w:rPr>
          <w:i/>
          <w:iCs/>
        </w:rPr>
        <w:t>60</w:t>
      </w:r>
      <w:r w:rsidRPr="00012A09">
        <w:t>(5), 1707</w:t>
      </w:r>
      <w:r w:rsidRPr="00012A09">
        <w:rPr>
          <w:rFonts w:ascii="Cambria Math" w:hAnsi="Cambria Math" w:cs="Cambria Math"/>
        </w:rPr>
        <w:t>‑</w:t>
      </w:r>
      <w:r w:rsidRPr="00012A09">
        <w:t>1718. https://doi.org/10.1002/lno.10127</w:t>
      </w:r>
    </w:p>
    <w:p w14:paraId="4E388BA0" w14:textId="77777777" w:rsidR="00012A09" w:rsidRPr="00012A09" w:rsidRDefault="00012A09" w:rsidP="006B4BAF">
      <w:pPr>
        <w:pStyle w:val="Bibliographie1"/>
      </w:pPr>
      <w:r w:rsidRPr="00012A09">
        <w:t xml:space="preserve">Vaughan, G. E., &amp; Coble, D. W. (1975). Sublethal effects of three ectoparasites on fish. </w:t>
      </w:r>
      <w:r w:rsidRPr="00012A09">
        <w:rPr>
          <w:i/>
          <w:iCs/>
        </w:rPr>
        <w:t>Journal of Fish Biology</w:t>
      </w:r>
      <w:r w:rsidRPr="00012A09">
        <w:t xml:space="preserve">, </w:t>
      </w:r>
      <w:r w:rsidRPr="00012A09">
        <w:rPr>
          <w:i/>
          <w:iCs/>
        </w:rPr>
        <w:t>7</w:t>
      </w:r>
      <w:r w:rsidRPr="00012A09">
        <w:t>(3), 283</w:t>
      </w:r>
      <w:r w:rsidRPr="00012A09">
        <w:rPr>
          <w:rFonts w:ascii="Cambria Math" w:hAnsi="Cambria Math" w:cs="Cambria Math"/>
        </w:rPr>
        <w:t>‑</w:t>
      </w:r>
      <w:r w:rsidRPr="00012A09">
        <w:t>294. https://doi.org/10.1111/j.1095-8649.1975.tb04601.x</w:t>
      </w:r>
    </w:p>
    <w:p w14:paraId="6A514960" w14:textId="77777777" w:rsidR="00012A09" w:rsidRPr="00012A09" w:rsidRDefault="00012A09" w:rsidP="006B4BAF">
      <w:pPr>
        <w:pStyle w:val="Bibliographie1"/>
      </w:pPr>
      <w:r w:rsidRPr="00012A09">
        <w:t xml:space="preserve">Vergara, D., Lively, C. M., King, K. C., &amp; Jokela, J. (2013). The Geographic Mosaic of Sex and Infection in Lake Populations of a New Zealand Snail at Multiple Spatial Scales. </w:t>
      </w:r>
      <w:r w:rsidRPr="00012A09">
        <w:rPr>
          <w:i/>
          <w:iCs/>
        </w:rPr>
        <w:t>The American Naturalist</w:t>
      </w:r>
      <w:r w:rsidRPr="00012A09">
        <w:t xml:space="preserve">, </w:t>
      </w:r>
      <w:r w:rsidRPr="00012A09">
        <w:rPr>
          <w:i/>
          <w:iCs/>
        </w:rPr>
        <w:t>182</w:t>
      </w:r>
      <w:r w:rsidRPr="00012A09">
        <w:t>(4), 484</w:t>
      </w:r>
      <w:r w:rsidRPr="00012A09">
        <w:rPr>
          <w:rFonts w:ascii="Cambria Math" w:hAnsi="Cambria Math" w:cs="Cambria Math"/>
        </w:rPr>
        <w:t>‑</w:t>
      </w:r>
      <w:r w:rsidRPr="00012A09">
        <w:t>493. https://doi.org/10.1086/671996</w:t>
      </w:r>
    </w:p>
    <w:p w14:paraId="4B78C6F5" w14:textId="77777777" w:rsidR="00012A09" w:rsidRPr="00012A09" w:rsidRDefault="00012A09" w:rsidP="006B4BAF">
      <w:pPr>
        <w:pStyle w:val="Bibliographie1"/>
      </w:pPr>
      <w:r w:rsidRPr="00012A09">
        <w:t xml:space="preserve">Vivas Muñoz, J. C., Bierbach, D., &amp; Knopf, K. (2019). Eye fluke (Tylodelphys clavata) infection impairs visual ability and hampers foraging success in European perch. </w:t>
      </w:r>
      <w:r w:rsidRPr="00012A09">
        <w:rPr>
          <w:i/>
          <w:iCs/>
        </w:rPr>
        <w:t>Parasitology Research</w:t>
      </w:r>
      <w:r w:rsidRPr="00012A09">
        <w:t xml:space="preserve">, </w:t>
      </w:r>
      <w:r w:rsidRPr="00012A09">
        <w:rPr>
          <w:i/>
          <w:iCs/>
        </w:rPr>
        <w:t>118</w:t>
      </w:r>
      <w:r w:rsidRPr="00012A09">
        <w:t>(9), 2531</w:t>
      </w:r>
      <w:r w:rsidRPr="00012A09">
        <w:rPr>
          <w:rFonts w:ascii="Cambria Math" w:hAnsi="Cambria Math" w:cs="Cambria Math"/>
        </w:rPr>
        <w:t>‑</w:t>
      </w:r>
      <w:r w:rsidRPr="00012A09">
        <w:t>2541. https://doi.org/10.1007/s00436-019-06389-5</w:t>
      </w:r>
    </w:p>
    <w:p w14:paraId="73759219" w14:textId="77777777" w:rsidR="00012A09" w:rsidRPr="00012A09" w:rsidRDefault="00012A09" w:rsidP="006B4BAF">
      <w:pPr>
        <w:pStyle w:val="Bibliographie1"/>
      </w:pPr>
      <w:r w:rsidRPr="00012A09">
        <w:lastRenderedPageBreak/>
        <w:t xml:space="preserve">Ward, A. J. W., Duff, A. J., Krause, J., &amp; Barber, I. (2005). Shoaling behaviour of sticklebacks infected with the microsporidian parasite, Glugea anomala. </w:t>
      </w:r>
      <w:r w:rsidRPr="00012A09">
        <w:rPr>
          <w:i/>
          <w:iCs/>
        </w:rPr>
        <w:t>Environmental Biology of Fishes</w:t>
      </w:r>
      <w:r w:rsidRPr="00012A09">
        <w:t xml:space="preserve">, </w:t>
      </w:r>
      <w:r w:rsidRPr="00012A09">
        <w:rPr>
          <w:i/>
          <w:iCs/>
        </w:rPr>
        <w:t>72</w:t>
      </w:r>
      <w:r w:rsidRPr="00012A09">
        <w:t>(2), 155</w:t>
      </w:r>
      <w:r w:rsidRPr="00012A09">
        <w:rPr>
          <w:rFonts w:ascii="Cambria Math" w:hAnsi="Cambria Math" w:cs="Cambria Math"/>
        </w:rPr>
        <w:t>‑</w:t>
      </w:r>
      <w:r w:rsidRPr="00012A09">
        <w:t>160. https://doi.org/10.1007/s10641-004-9078-1</w:t>
      </w:r>
    </w:p>
    <w:p w14:paraId="0072B4E8" w14:textId="77777777" w:rsidR="00012A09" w:rsidRPr="00012A09" w:rsidRDefault="00012A09" w:rsidP="006B4BAF">
      <w:pPr>
        <w:pStyle w:val="Bibliographie1"/>
      </w:pPr>
      <w:r w:rsidRPr="00012A09">
        <w:t xml:space="preserve">Weber, J. N., Bradburd, G. S., Stuart, Y. E., Stutz, W. E., &amp; Bolnick, D. I. (2017). Partitioning the effects of isolation by distance, environment, and physical barriers on genomic divergence between parapatric threespine stickleback. </w:t>
      </w:r>
      <w:r w:rsidRPr="00012A09">
        <w:rPr>
          <w:i/>
          <w:iCs/>
        </w:rPr>
        <w:t>Evolution</w:t>
      </w:r>
      <w:r w:rsidRPr="00012A09">
        <w:t xml:space="preserve">, </w:t>
      </w:r>
      <w:r w:rsidRPr="00012A09">
        <w:rPr>
          <w:i/>
          <w:iCs/>
        </w:rPr>
        <w:t>71</w:t>
      </w:r>
      <w:r w:rsidRPr="00012A09">
        <w:t>(2), 342</w:t>
      </w:r>
      <w:r w:rsidRPr="00012A09">
        <w:rPr>
          <w:rFonts w:ascii="Cambria Math" w:hAnsi="Cambria Math" w:cs="Cambria Math"/>
        </w:rPr>
        <w:t>‑</w:t>
      </w:r>
      <w:r w:rsidRPr="00012A09">
        <w:t>356. https://doi.org/10.1111/evo.13110</w:t>
      </w:r>
    </w:p>
    <w:p w14:paraId="4B92EA71" w14:textId="77777777" w:rsidR="00012A09" w:rsidRPr="00012A09" w:rsidRDefault="00012A09" w:rsidP="006B4BAF">
      <w:pPr>
        <w:pStyle w:val="Bibliographie1"/>
      </w:pPr>
      <w:r w:rsidRPr="00012A09">
        <w:t xml:space="preserve">Werner, E. E., &amp; Hall, D. J. (1977). Competition and Habitat Shift in Two Sunfishes (Centrarchidae). </w:t>
      </w:r>
      <w:r w:rsidRPr="00012A09">
        <w:rPr>
          <w:i/>
          <w:iCs/>
        </w:rPr>
        <w:t>Ecology</w:t>
      </w:r>
      <w:r w:rsidRPr="00012A09">
        <w:t xml:space="preserve">, </w:t>
      </w:r>
      <w:r w:rsidRPr="00012A09">
        <w:rPr>
          <w:i/>
          <w:iCs/>
        </w:rPr>
        <w:t>58</w:t>
      </w:r>
      <w:r w:rsidRPr="00012A09">
        <w:t>(4), 869</w:t>
      </w:r>
      <w:r w:rsidRPr="00012A09">
        <w:rPr>
          <w:rFonts w:ascii="Cambria Math" w:hAnsi="Cambria Math" w:cs="Cambria Math"/>
        </w:rPr>
        <w:t>‑</w:t>
      </w:r>
      <w:r w:rsidRPr="00012A09">
        <w:t>876. https://doi.org/10.2307/1936222</w:t>
      </w:r>
    </w:p>
    <w:p w14:paraId="5E38D9CD" w14:textId="77777777" w:rsidR="00012A09" w:rsidRPr="00012A09" w:rsidRDefault="00012A09" w:rsidP="006B4BAF">
      <w:pPr>
        <w:pStyle w:val="Bibliographie1"/>
      </w:pPr>
      <w:r w:rsidRPr="00012A09">
        <w:t xml:space="preserve">Wilson, D. S., Coleman, K., Clark, A. B., &amp; Biederman, L. (1993). Shy-bold continuum in pumpkinseed sunfish (Lepomis gibbosus) : An ecological study of a psychological trait. </w:t>
      </w:r>
      <w:r w:rsidRPr="00012A09">
        <w:rPr>
          <w:i/>
          <w:iCs/>
        </w:rPr>
        <w:t>Journal of Comparative Psychology</w:t>
      </w:r>
      <w:r w:rsidRPr="00012A09">
        <w:t xml:space="preserve">, </w:t>
      </w:r>
      <w:r w:rsidRPr="00012A09">
        <w:rPr>
          <w:i/>
          <w:iCs/>
        </w:rPr>
        <w:t>107</w:t>
      </w:r>
      <w:r w:rsidRPr="00012A09">
        <w:t>, 250</w:t>
      </w:r>
      <w:r w:rsidRPr="00012A09">
        <w:rPr>
          <w:rFonts w:ascii="Cambria Math" w:hAnsi="Cambria Math" w:cs="Cambria Math"/>
        </w:rPr>
        <w:t>‑</w:t>
      </w:r>
      <w:r w:rsidRPr="00012A09">
        <w:t>260. https://doi.org/10.1037/0735-7036.107.3.250</w:t>
      </w:r>
    </w:p>
    <w:p w14:paraId="4608703A" w14:textId="77777777" w:rsidR="00012A09" w:rsidRPr="00012A09" w:rsidRDefault="00012A09" w:rsidP="006B4BAF">
      <w:pPr>
        <w:pStyle w:val="Bibliographie1"/>
      </w:pPr>
      <w:r w:rsidRPr="00012A09">
        <w:t xml:space="preserve">Zelmer, D. A., &amp; Campbell, J. K. (2011). Examining the area effect for parasite communities of bluegill x green sunfish hybrids in five constructed ponds in Kansas. </w:t>
      </w:r>
      <w:r w:rsidRPr="00012A09">
        <w:rPr>
          <w:i/>
          <w:iCs/>
        </w:rPr>
        <w:t>The Journal of Parasitology</w:t>
      </w:r>
      <w:r w:rsidRPr="00012A09">
        <w:t xml:space="preserve">, </w:t>
      </w:r>
      <w:r w:rsidRPr="00012A09">
        <w:rPr>
          <w:i/>
          <w:iCs/>
        </w:rPr>
        <w:t>97</w:t>
      </w:r>
      <w:r w:rsidRPr="00012A09">
        <w:t>(2), 197</w:t>
      </w:r>
      <w:r w:rsidRPr="00012A09">
        <w:rPr>
          <w:rFonts w:ascii="Cambria Math" w:hAnsi="Cambria Math" w:cs="Cambria Math"/>
        </w:rPr>
        <w:t>‑</w:t>
      </w:r>
      <w:r w:rsidRPr="00012A09">
        <w:t>201. https://doi.org/10.1645/GE-2492.1</w:t>
      </w:r>
    </w:p>
    <w:p w14:paraId="6D9B1D27" w14:textId="392956A2" w:rsidR="00BA5DBC" w:rsidRPr="00A266F6" w:rsidRDefault="00A266F6" w:rsidP="006B4BAF">
      <w:pPr>
        <w:pStyle w:val="Bibliographie1"/>
      </w:pPr>
      <w:r w:rsidRPr="00A266F6">
        <w:fldChar w:fldCharType="end"/>
      </w:r>
    </w:p>
    <w:sectPr w:rsidR="00BA5DBC" w:rsidRPr="00A266F6" w:rsidSect="00AC469E">
      <w:pgSz w:w="12240" w:h="15840"/>
      <w:pgMar w:top="1418" w:right="1418" w:bottom="1418" w:left="1418" w:header="708" w:footer="708" w:gutter="0"/>
      <w:lnNumType w:countBy="1" w:restart="newSection"/>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Garamond">
    <w:altName w:val="Garamond"/>
    <w:panose1 w:val="02020404030301010803"/>
    <w:charset w:val="00"/>
    <w:family w:val="roman"/>
    <w:pitch w:val="variable"/>
    <w:sig w:usb0="00000287" w:usb1="00000002" w:usb2="00000000" w:usb3="00000000" w:csb0="0000009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85060E8"/>
    <w:multiLevelType w:val="hybridMultilevel"/>
    <w:tmpl w:val="ED28CFEA"/>
    <w:lvl w:ilvl="0" w:tplc="0C0C000F">
      <w:start w:val="1"/>
      <w:numFmt w:val="decimal"/>
      <w:lvlText w:val="%1."/>
      <w:lvlJc w:val="left"/>
      <w:pPr>
        <w:ind w:left="720" w:hanging="360"/>
      </w:pPr>
    </w:lvl>
    <w:lvl w:ilvl="1" w:tplc="0C0C0019" w:tentative="1">
      <w:start w:val="1"/>
      <w:numFmt w:val="lowerLetter"/>
      <w:lvlText w:val="%2."/>
      <w:lvlJc w:val="left"/>
      <w:pPr>
        <w:ind w:left="1440" w:hanging="360"/>
      </w:pPr>
    </w:lvl>
    <w:lvl w:ilvl="2" w:tplc="0C0C001B" w:tentative="1">
      <w:start w:val="1"/>
      <w:numFmt w:val="lowerRoman"/>
      <w:lvlText w:val="%3."/>
      <w:lvlJc w:val="right"/>
      <w:pPr>
        <w:ind w:left="2160" w:hanging="180"/>
      </w:pPr>
    </w:lvl>
    <w:lvl w:ilvl="3" w:tplc="0C0C000F" w:tentative="1">
      <w:start w:val="1"/>
      <w:numFmt w:val="decimal"/>
      <w:lvlText w:val="%4."/>
      <w:lvlJc w:val="left"/>
      <w:pPr>
        <w:ind w:left="2880" w:hanging="360"/>
      </w:pPr>
    </w:lvl>
    <w:lvl w:ilvl="4" w:tplc="0C0C0019" w:tentative="1">
      <w:start w:val="1"/>
      <w:numFmt w:val="lowerLetter"/>
      <w:lvlText w:val="%5."/>
      <w:lvlJc w:val="left"/>
      <w:pPr>
        <w:ind w:left="3600" w:hanging="360"/>
      </w:pPr>
    </w:lvl>
    <w:lvl w:ilvl="5" w:tplc="0C0C001B" w:tentative="1">
      <w:start w:val="1"/>
      <w:numFmt w:val="lowerRoman"/>
      <w:lvlText w:val="%6."/>
      <w:lvlJc w:val="right"/>
      <w:pPr>
        <w:ind w:left="4320" w:hanging="180"/>
      </w:pPr>
    </w:lvl>
    <w:lvl w:ilvl="6" w:tplc="0C0C000F" w:tentative="1">
      <w:start w:val="1"/>
      <w:numFmt w:val="decimal"/>
      <w:lvlText w:val="%7."/>
      <w:lvlJc w:val="left"/>
      <w:pPr>
        <w:ind w:left="5040" w:hanging="360"/>
      </w:pPr>
    </w:lvl>
    <w:lvl w:ilvl="7" w:tplc="0C0C0019" w:tentative="1">
      <w:start w:val="1"/>
      <w:numFmt w:val="lowerLetter"/>
      <w:lvlText w:val="%8."/>
      <w:lvlJc w:val="left"/>
      <w:pPr>
        <w:ind w:left="5760" w:hanging="360"/>
      </w:pPr>
    </w:lvl>
    <w:lvl w:ilvl="8" w:tplc="0C0C001B" w:tentative="1">
      <w:start w:val="1"/>
      <w:numFmt w:val="lowerRoman"/>
      <w:lvlText w:val="%9."/>
      <w:lvlJc w:val="right"/>
      <w:pPr>
        <w:ind w:left="6480" w:hanging="180"/>
      </w:pPr>
    </w:lvl>
  </w:abstractNum>
  <w:abstractNum w:abstractNumId="1" w15:restartNumberingAfterBreak="0">
    <w:nsid w:val="2E8675E6"/>
    <w:multiLevelType w:val="hybridMultilevel"/>
    <w:tmpl w:val="7326F4D2"/>
    <w:lvl w:ilvl="0" w:tplc="688C39D8">
      <w:start w:val="5"/>
      <w:numFmt w:val="bullet"/>
      <w:lvlText w:val="-"/>
      <w:lvlJc w:val="left"/>
      <w:pPr>
        <w:ind w:left="720" w:hanging="360"/>
      </w:pPr>
      <w:rPr>
        <w:rFonts w:ascii="Calibri Light" w:eastAsiaTheme="minorHAnsi" w:hAnsi="Calibri Light" w:cs="Calibri Light" w:hint="default"/>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2" w15:restartNumberingAfterBreak="0">
    <w:nsid w:val="3C3F0BFF"/>
    <w:multiLevelType w:val="hybridMultilevel"/>
    <w:tmpl w:val="E1CE2736"/>
    <w:lvl w:ilvl="0" w:tplc="0818C194">
      <w:start w:val="5"/>
      <w:numFmt w:val="bullet"/>
      <w:lvlText w:val="-"/>
      <w:lvlJc w:val="left"/>
      <w:pPr>
        <w:ind w:left="720" w:hanging="360"/>
      </w:pPr>
      <w:rPr>
        <w:rFonts w:ascii="Calibri Light" w:eastAsiaTheme="minorHAnsi" w:hAnsi="Calibri Light" w:cs="Calibri Light" w:hint="default"/>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num w:numId="1" w16cid:durableId="1864786818">
    <w:abstractNumId w:val="1"/>
  </w:num>
  <w:num w:numId="2" w16cid:durableId="2006737973">
    <w:abstractNumId w:val="2"/>
  </w:num>
  <w:num w:numId="3" w16cid:durableId="160360684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1"/>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129DC"/>
    <w:rsid w:val="00003A0D"/>
    <w:rsid w:val="00007071"/>
    <w:rsid w:val="000129DC"/>
    <w:rsid w:val="00012A09"/>
    <w:rsid w:val="00015407"/>
    <w:rsid w:val="00024327"/>
    <w:rsid w:val="00040D87"/>
    <w:rsid w:val="00053B43"/>
    <w:rsid w:val="00091B95"/>
    <w:rsid w:val="00092338"/>
    <w:rsid w:val="000934D3"/>
    <w:rsid w:val="0009388E"/>
    <w:rsid w:val="000971AE"/>
    <w:rsid w:val="000A0D1B"/>
    <w:rsid w:val="000A35DA"/>
    <w:rsid w:val="000B2E2B"/>
    <w:rsid w:val="000B793C"/>
    <w:rsid w:val="000F09C2"/>
    <w:rsid w:val="000F3226"/>
    <w:rsid w:val="000F3BA2"/>
    <w:rsid w:val="001055A7"/>
    <w:rsid w:val="001065D8"/>
    <w:rsid w:val="00106C81"/>
    <w:rsid w:val="001155F7"/>
    <w:rsid w:val="00136F2F"/>
    <w:rsid w:val="00145C0A"/>
    <w:rsid w:val="00164F9D"/>
    <w:rsid w:val="001853B7"/>
    <w:rsid w:val="00193E3B"/>
    <w:rsid w:val="00196AB4"/>
    <w:rsid w:val="001A303C"/>
    <w:rsid w:val="001A49C9"/>
    <w:rsid w:val="001A63EA"/>
    <w:rsid w:val="001A655A"/>
    <w:rsid w:val="001B0213"/>
    <w:rsid w:val="001B0E94"/>
    <w:rsid w:val="001B52EA"/>
    <w:rsid w:val="001E0D9F"/>
    <w:rsid w:val="001E1BE3"/>
    <w:rsid w:val="001E3CC0"/>
    <w:rsid w:val="001F5510"/>
    <w:rsid w:val="00223D1D"/>
    <w:rsid w:val="00253B9D"/>
    <w:rsid w:val="00261A17"/>
    <w:rsid w:val="00263294"/>
    <w:rsid w:val="00265058"/>
    <w:rsid w:val="002677F2"/>
    <w:rsid w:val="002813CD"/>
    <w:rsid w:val="0029128F"/>
    <w:rsid w:val="00292F71"/>
    <w:rsid w:val="00294D12"/>
    <w:rsid w:val="00297E39"/>
    <w:rsid w:val="002A409C"/>
    <w:rsid w:val="002A5519"/>
    <w:rsid w:val="002B47AD"/>
    <w:rsid w:val="002B5818"/>
    <w:rsid w:val="002B7643"/>
    <w:rsid w:val="002B7CAD"/>
    <w:rsid w:val="002C3B7F"/>
    <w:rsid w:val="002D5B5C"/>
    <w:rsid w:val="00307108"/>
    <w:rsid w:val="003138BC"/>
    <w:rsid w:val="00313A2C"/>
    <w:rsid w:val="00324A91"/>
    <w:rsid w:val="003255AD"/>
    <w:rsid w:val="00331BEB"/>
    <w:rsid w:val="0033333D"/>
    <w:rsid w:val="00333A04"/>
    <w:rsid w:val="003377FD"/>
    <w:rsid w:val="00337CF1"/>
    <w:rsid w:val="00337E1B"/>
    <w:rsid w:val="003418EA"/>
    <w:rsid w:val="00347593"/>
    <w:rsid w:val="00347B8B"/>
    <w:rsid w:val="003569F1"/>
    <w:rsid w:val="00370363"/>
    <w:rsid w:val="003A574E"/>
    <w:rsid w:val="003D2702"/>
    <w:rsid w:val="003D7A8B"/>
    <w:rsid w:val="003E2AAA"/>
    <w:rsid w:val="0040252A"/>
    <w:rsid w:val="00412B5F"/>
    <w:rsid w:val="004145E3"/>
    <w:rsid w:val="00434F02"/>
    <w:rsid w:val="00445F9D"/>
    <w:rsid w:val="00447FEA"/>
    <w:rsid w:val="004544BD"/>
    <w:rsid w:val="0045571D"/>
    <w:rsid w:val="00462ADF"/>
    <w:rsid w:val="00467B76"/>
    <w:rsid w:val="00467E11"/>
    <w:rsid w:val="0047655A"/>
    <w:rsid w:val="00485681"/>
    <w:rsid w:val="00490C45"/>
    <w:rsid w:val="00491F91"/>
    <w:rsid w:val="00492CF3"/>
    <w:rsid w:val="004B2BC4"/>
    <w:rsid w:val="004B54E4"/>
    <w:rsid w:val="004D4244"/>
    <w:rsid w:val="004D5D1A"/>
    <w:rsid w:val="004E0EF5"/>
    <w:rsid w:val="004E1369"/>
    <w:rsid w:val="004E3308"/>
    <w:rsid w:val="004E6599"/>
    <w:rsid w:val="005124B6"/>
    <w:rsid w:val="00514EAB"/>
    <w:rsid w:val="005204EF"/>
    <w:rsid w:val="005278F9"/>
    <w:rsid w:val="00533A0E"/>
    <w:rsid w:val="005351B8"/>
    <w:rsid w:val="00574DA3"/>
    <w:rsid w:val="00582906"/>
    <w:rsid w:val="005A02F0"/>
    <w:rsid w:val="005A467D"/>
    <w:rsid w:val="005B2540"/>
    <w:rsid w:val="005E71AA"/>
    <w:rsid w:val="005F14DE"/>
    <w:rsid w:val="005F3310"/>
    <w:rsid w:val="00607C73"/>
    <w:rsid w:val="00611E2A"/>
    <w:rsid w:val="00612E8A"/>
    <w:rsid w:val="00622C4F"/>
    <w:rsid w:val="00622F4C"/>
    <w:rsid w:val="00631081"/>
    <w:rsid w:val="0065550F"/>
    <w:rsid w:val="00681A93"/>
    <w:rsid w:val="006822AB"/>
    <w:rsid w:val="006A2E26"/>
    <w:rsid w:val="006B4BAF"/>
    <w:rsid w:val="006B77AF"/>
    <w:rsid w:val="006C0528"/>
    <w:rsid w:val="006C34B4"/>
    <w:rsid w:val="006D6A2D"/>
    <w:rsid w:val="006E08C7"/>
    <w:rsid w:val="006E1FF2"/>
    <w:rsid w:val="006E4736"/>
    <w:rsid w:val="00711102"/>
    <w:rsid w:val="0071336F"/>
    <w:rsid w:val="00730AE6"/>
    <w:rsid w:val="00742818"/>
    <w:rsid w:val="00743E46"/>
    <w:rsid w:val="00751EA4"/>
    <w:rsid w:val="007658B2"/>
    <w:rsid w:val="00774F40"/>
    <w:rsid w:val="00786F58"/>
    <w:rsid w:val="007B03F3"/>
    <w:rsid w:val="007B2F5A"/>
    <w:rsid w:val="007C4E4D"/>
    <w:rsid w:val="007D6D28"/>
    <w:rsid w:val="007E1082"/>
    <w:rsid w:val="007E4C00"/>
    <w:rsid w:val="007F6FA9"/>
    <w:rsid w:val="0082588D"/>
    <w:rsid w:val="00825E82"/>
    <w:rsid w:val="00826801"/>
    <w:rsid w:val="00834486"/>
    <w:rsid w:val="00843BEE"/>
    <w:rsid w:val="00851D36"/>
    <w:rsid w:val="0089728A"/>
    <w:rsid w:val="008A1BEC"/>
    <w:rsid w:val="008B440F"/>
    <w:rsid w:val="008B6D25"/>
    <w:rsid w:val="008C2D9D"/>
    <w:rsid w:val="008C43A5"/>
    <w:rsid w:val="008C567E"/>
    <w:rsid w:val="00910AB4"/>
    <w:rsid w:val="00917464"/>
    <w:rsid w:val="009320E9"/>
    <w:rsid w:val="00933E1D"/>
    <w:rsid w:val="0093531C"/>
    <w:rsid w:val="00937E72"/>
    <w:rsid w:val="00945170"/>
    <w:rsid w:val="0095680B"/>
    <w:rsid w:val="00980568"/>
    <w:rsid w:val="0098211E"/>
    <w:rsid w:val="00995A35"/>
    <w:rsid w:val="009A6B5B"/>
    <w:rsid w:val="009C41AF"/>
    <w:rsid w:val="009C6162"/>
    <w:rsid w:val="009C7609"/>
    <w:rsid w:val="009E37D2"/>
    <w:rsid w:val="009E4C21"/>
    <w:rsid w:val="00A13865"/>
    <w:rsid w:val="00A234A1"/>
    <w:rsid w:val="00A266F6"/>
    <w:rsid w:val="00A30112"/>
    <w:rsid w:val="00A500B9"/>
    <w:rsid w:val="00A524AA"/>
    <w:rsid w:val="00A557B8"/>
    <w:rsid w:val="00A62F4E"/>
    <w:rsid w:val="00A76D18"/>
    <w:rsid w:val="00A96328"/>
    <w:rsid w:val="00A97E4D"/>
    <w:rsid w:val="00AA6A92"/>
    <w:rsid w:val="00AA78A9"/>
    <w:rsid w:val="00AB5B6A"/>
    <w:rsid w:val="00AB69CC"/>
    <w:rsid w:val="00AC0AEE"/>
    <w:rsid w:val="00AC469E"/>
    <w:rsid w:val="00AE0247"/>
    <w:rsid w:val="00AE196B"/>
    <w:rsid w:val="00AF15FF"/>
    <w:rsid w:val="00B07189"/>
    <w:rsid w:val="00B12E2E"/>
    <w:rsid w:val="00B273BF"/>
    <w:rsid w:val="00B64393"/>
    <w:rsid w:val="00B72966"/>
    <w:rsid w:val="00B74564"/>
    <w:rsid w:val="00B9397F"/>
    <w:rsid w:val="00B94FC1"/>
    <w:rsid w:val="00B95A7D"/>
    <w:rsid w:val="00B97BE6"/>
    <w:rsid w:val="00BA1034"/>
    <w:rsid w:val="00BA1BF5"/>
    <w:rsid w:val="00BA3154"/>
    <w:rsid w:val="00BA5DBC"/>
    <w:rsid w:val="00BC4EBB"/>
    <w:rsid w:val="00BC7B27"/>
    <w:rsid w:val="00BD3176"/>
    <w:rsid w:val="00BE18B3"/>
    <w:rsid w:val="00BE1947"/>
    <w:rsid w:val="00BE3261"/>
    <w:rsid w:val="00C014CA"/>
    <w:rsid w:val="00C020AF"/>
    <w:rsid w:val="00C061DA"/>
    <w:rsid w:val="00C13C27"/>
    <w:rsid w:val="00C24AFA"/>
    <w:rsid w:val="00C32109"/>
    <w:rsid w:val="00C33862"/>
    <w:rsid w:val="00C33B6D"/>
    <w:rsid w:val="00C51CB6"/>
    <w:rsid w:val="00C63044"/>
    <w:rsid w:val="00C6417A"/>
    <w:rsid w:val="00C72E31"/>
    <w:rsid w:val="00C742FD"/>
    <w:rsid w:val="00C82EC2"/>
    <w:rsid w:val="00C82F2E"/>
    <w:rsid w:val="00C869C5"/>
    <w:rsid w:val="00CB3E33"/>
    <w:rsid w:val="00CC4142"/>
    <w:rsid w:val="00CE0C9C"/>
    <w:rsid w:val="00CE4EFF"/>
    <w:rsid w:val="00CE5D58"/>
    <w:rsid w:val="00D029B9"/>
    <w:rsid w:val="00D13523"/>
    <w:rsid w:val="00D27527"/>
    <w:rsid w:val="00D35360"/>
    <w:rsid w:val="00D61F85"/>
    <w:rsid w:val="00D6602C"/>
    <w:rsid w:val="00D71D3A"/>
    <w:rsid w:val="00D82066"/>
    <w:rsid w:val="00D901AA"/>
    <w:rsid w:val="00DD62F3"/>
    <w:rsid w:val="00DD763D"/>
    <w:rsid w:val="00DF4082"/>
    <w:rsid w:val="00E03A3A"/>
    <w:rsid w:val="00E06F5F"/>
    <w:rsid w:val="00E21B68"/>
    <w:rsid w:val="00E4400E"/>
    <w:rsid w:val="00E7305B"/>
    <w:rsid w:val="00E9638B"/>
    <w:rsid w:val="00E97236"/>
    <w:rsid w:val="00EA0950"/>
    <w:rsid w:val="00EA766F"/>
    <w:rsid w:val="00EC19A8"/>
    <w:rsid w:val="00EC45BF"/>
    <w:rsid w:val="00ED4947"/>
    <w:rsid w:val="00EE642E"/>
    <w:rsid w:val="00EF458A"/>
    <w:rsid w:val="00EF7C4D"/>
    <w:rsid w:val="00F00308"/>
    <w:rsid w:val="00F0104D"/>
    <w:rsid w:val="00F0645C"/>
    <w:rsid w:val="00F20BBD"/>
    <w:rsid w:val="00F31E3D"/>
    <w:rsid w:val="00F56DA8"/>
    <w:rsid w:val="00F843E2"/>
    <w:rsid w:val="00F86690"/>
    <w:rsid w:val="00FA0122"/>
    <w:rsid w:val="00FB7ADF"/>
    <w:rsid w:val="00FC47DD"/>
    <w:rsid w:val="00FD5E1D"/>
    <w:rsid w:val="00FE316C"/>
    <w:rsid w:val="00FF0C64"/>
    <w:rsid w:val="00FF4A4C"/>
    <w:rsid w:val="00FF6742"/>
  </w:rsids>
  <m:mathPr>
    <m:mathFont m:val="Cambria Math"/>
    <m:brkBin m:val="before"/>
    <m:brkBinSub m:val="--"/>
    <m:smallFrac m:val="0"/>
    <m:dispDef/>
    <m:lMargin m:val="0"/>
    <m:rMargin m:val="0"/>
    <m:defJc m:val="centerGroup"/>
    <m:wrapIndent m:val="1440"/>
    <m:intLim m:val="subSup"/>
    <m:naryLim m:val="undOvr"/>
  </m:mathPr>
  <w:themeFontLang w:val="fr-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1FA6ED9"/>
  <w15:docId w15:val="{A373987C-D45C-A748-8677-1ABE9A2714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fr-CA"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B793C"/>
  </w:style>
  <w:style w:type="paragraph" w:styleId="Titre1">
    <w:name w:val="heading 1"/>
    <w:basedOn w:val="Normal"/>
    <w:next w:val="Normal"/>
    <w:link w:val="Titre1Car"/>
    <w:uiPriority w:val="9"/>
    <w:qFormat/>
    <w:rsid w:val="00774F40"/>
    <w:pPr>
      <w:jc w:val="both"/>
      <w:outlineLvl w:val="0"/>
    </w:pPr>
    <w:rPr>
      <w:rFonts w:asciiTheme="majorHAnsi" w:hAnsiTheme="majorHAnsi" w:cstheme="majorHAnsi"/>
      <w:b/>
      <w:bCs/>
    </w:rPr>
  </w:style>
  <w:style w:type="paragraph" w:styleId="Titre2">
    <w:name w:val="heading 2"/>
    <w:basedOn w:val="Normal"/>
    <w:next w:val="Normal"/>
    <w:link w:val="Titre2Car"/>
    <w:uiPriority w:val="9"/>
    <w:unhideWhenUsed/>
    <w:qFormat/>
    <w:rsid w:val="00774F40"/>
    <w:pPr>
      <w:jc w:val="both"/>
      <w:outlineLvl w:val="1"/>
    </w:pPr>
    <w:rPr>
      <w:rFonts w:asciiTheme="majorHAnsi" w:hAnsiTheme="majorHAnsi" w:cstheme="majorHAnsi"/>
      <w:i/>
      <w:iCs/>
    </w:rPr>
  </w:style>
  <w:style w:type="paragraph" w:styleId="Titre3">
    <w:name w:val="heading 3"/>
    <w:basedOn w:val="Normal"/>
    <w:next w:val="Normal"/>
    <w:link w:val="Titre3Car"/>
    <w:uiPriority w:val="9"/>
    <w:unhideWhenUsed/>
    <w:qFormat/>
    <w:rsid w:val="00A13865"/>
    <w:pPr>
      <w:spacing w:line="360" w:lineRule="auto"/>
      <w:jc w:val="both"/>
      <w:outlineLvl w:val="2"/>
    </w:pPr>
    <w:rPr>
      <w:rFonts w:asciiTheme="majorHAnsi" w:hAnsiTheme="majorHAnsi" w:cstheme="majorHAnsi"/>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Paragraphedeliste">
    <w:name w:val="List Paragraph"/>
    <w:basedOn w:val="Normal"/>
    <w:uiPriority w:val="34"/>
    <w:qFormat/>
    <w:rsid w:val="00774F40"/>
    <w:pPr>
      <w:ind w:left="720"/>
      <w:contextualSpacing/>
    </w:pPr>
  </w:style>
  <w:style w:type="character" w:customStyle="1" w:styleId="Titre2Car">
    <w:name w:val="Titre 2 Car"/>
    <w:basedOn w:val="Policepardfaut"/>
    <w:link w:val="Titre2"/>
    <w:uiPriority w:val="9"/>
    <w:rsid w:val="00774F40"/>
    <w:rPr>
      <w:rFonts w:asciiTheme="majorHAnsi" w:hAnsiTheme="majorHAnsi" w:cstheme="majorHAnsi"/>
      <w:i/>
      <w:iCs/>
    </w:rPr>
  </w:style>
  <w:style w:type="character" w:customStyle="1" w:styleId="Titre1Car">
    <w:name w:val="Titre 1 Car"/>
    <w:basedOn w:val="Policepardfaut"/>
    <w:link w:val="Titre1"/>
    <w:uiPriority w:val="9"/>
    <w:rsid w:val="00774F40"/>
    <w:rPr>
      <w:rFonts w:asciiTheme="majorHAnsi" w:hAnsiTheme="majorHAnsi" w:cstheme="majorHAnsi"/>
      <w:b/>
      <w:bCs/>
    </w:rPr>
  </w:style>
  <w:style w:type="character" w:styleId="Numrodepage">
    <w:name w:val="page number"/>
    <w:basedOn w:val="Policepardfaut"/>
    <w:uiPriority w:val="99"/>
    <w:semiHidden/>
    <w:unhideWhenUsed/>
    <w:rsid w:val="0065550F"/>
  </w:style>
  <w:style w:type="character" w:styleId="Marquedecommentaire">
    <w:name w:val="annotation reference"/>
    <w:basedOn w:val="Policepardfaut"/>
    <w:uiPriority w:val="99"/>
    <w:semiHidden/>
    <w:unhideWhenUsed/>
    <w:rsid w:val="00611E2A"/>
    <w:rPr>
      <w:sz w:val="16"/>
      <w:szCs w:val="16"/>
    </w:rPr>
  </w:style>
  <w:style w:type="paragraph" w:styleId="Commentaire">
    <w:name w:val="annotation text"/>
    <w:basedOn w:val="Normal"/>
    <w:link w:val="CommentaireCar"/>
    <w:uiPriority w:val="99"/>
    <w:semiHidden/>
    <w:unhideWhenUsed/>
    <w:rsid w:val="00611E2A"/>
    <w:rPr>
      <w:sz w:val="20"/>
      <w:szCs w:val="20"/>
    </w:rPr>
  </w:style>
  <w:style w:type="character" w:customStyle="1" w:styleId="CommentaireCar">
    <w:name w:val="Commentaire Car"/>
    <w:basedOn w:val="Policepardfaut"/>
    <w:link w:val="Commentaire"/>
    <w:uiPriority w:val="99"/>
    <w:semiHidden/>
    <w:rsid w:val="00611E2A"/>
    <w:rPr>
      <w:sz w:val="20"/>
      <w:szCs w:val="20"/>
    </w:rPr>
  </w:style>
  <w:style w:type="paragraph" w:styleId="Objetducommentaire">
    <w:name w:val="annotation subject"/>
    <w:basedOn w:val="Commentaire"/>
    <w:next w:val="Commentaire"/>
    <w:link w:val="ObjetducommentaireCar"/>
    <w:uiPriority w:val="99"/>
    <w:semiHidden/>
    <w:unhideWhenUsed/>
    <w:rsid w:val="00611E2A"/>
    <w:rPr>
      <w:b/>
      <w:bCs/>
    </w:rPr>
  </w:style>
  <w:style w:type="character" w:customStyle="1" w:styleId="ObjetducommentaireCar">
    <w:name w:val="Objet du commentaire Car"/>
    <w:basedOn w:val="CommentaireCar"/>
    <w:link w:val="Objetducommentaire"/>
    <w:uiPriority w:val="99"/>
    <w:semiHidden/>
    <w:rsid w:val="00611E2A"/>
    <w:rPr>
      <w:b/>
      <w:bCs/>
      <w:sz w:val="20"/>
      <w:szCs w:val="20"/>
    </w:rPr>
  </w:style>
  <w:style w:type="paragraph" w:styleId="Rvision">
    <w:name w:val="Revision"/>
    <w:hidden/>
    <w:uiPriority w:val="99"/>
    <w:semiHidden/>
    <w:rsid w:val="00AE196B"/>
  </w:style>
  <w:style w:type="paragraph" w:customStyle="1" w:styleId="Default">
    <w:name w:val="Default"/>
    <w:rsid w:val="006E1FF2"/>
    <w:pPr>
      <w:autoSpaceDE w:val="0"/>
      <w:autoSpaceDN w:val="0"/>
      <w:adjustRightInd w:val="0"/>
    </w:pPr>
    <w:rPr>
      <w:rFonts w:ascii="Garamond" w:hAnsi="Garamond" w:cs="Garamond"/>
      <w:color w:val="000000"/>
      <w:kern w:val="0"/>
    </w:rPr>
  </w:style>
  <w:style w:type="character" w:styleId="Numrodeligne">
    <w:name w:val="line number"/>
    <w:basedOn w:val="Policepardfaut"/>
    <w:uiPriority w:val="99"/>
    <w:semiHidden/>
    <w:unhideWhenUsed/>
    <w:rsid w:val="00A266F6"/>
  </w:style>
  <w:style w:type="paragraph" w:customStyle="1" w:styleId="Bibliographie1">
    <w:name w:val="Bibliographie1"/>
    <w:basedOn w:val="Normal"/>
    <w:link w:val="BibliographyCar"/>
    <w:rsid w:val="0033333D"/>
    <w:pPr>
      <w:suppressLineNumbers/>
      <w:spacing w:before="240" w:after="240"/>
      <w:ind w:left="720" w:hanging="720"/>
      <w:jc w:val="both"/>
    </w:pPr>
    <w:rPr>
      <w:rFonts w:asciiTheme="majorHAnsi" w:hAnsiTheme="majorHAnsi" w:cstheme="majorHAnsi"/>
      <w:lang w:val="en-US"/>
    </w:rPr>
  </w:style>
  <w:style w:type="character" w:customStyle="1" w:styleId="BibliographyCar">
    <w:name w:val="Bibliography Car"/>
    <w:basedOn w:val="Policepardfaut"/>
    <w:link w:val="Bibliographie1"/>
    <w:rsid w:val="0033333D"/>
    <w:rPr>
      <w:rFonts w:asciiTheme="majorHAnsi" w:hAnsiTheme="majorHAnsi" w:cstheme="majorHAnsi"/>
      <w:lang w:val="en-US"/>
    </w:rPr>
  </w:style>
  <w:style w:type="character" w:customStyle="1" w:styleId="Titre3Car">
    <w:name w:val="Titre 3 Car"/>
    <w:basedOn w:val="Policepardfaut"/>
    <w:link w:val="Titre3"/>
    <w:uiPriority w:val="9"/>
    <w:rsid w:val="00A13865"/>
    <w:rPr>
      <w:rFonts w:asciiTheme="majorHAnsi" w:hAnsiTheme="majorHAnsi" w:cstheme="majorHAnsi"/>
    </w:rPr>
  </w:style>
  <w:style w:type="paragraph" w:customStyle="1" w:styleId="Style1">
    <w:name w:val="Style1"/>
    <w:basedOn w:val="Bibliographie1"/>
    <w:qFormat/>
    <w:rsid w:val="006B4BAF"/>
    <w:pPr>
      <w:spacing w:before="120" w:after="120"/>
    </w:pPr>
  </w:style>
  <w:style w:type="paragraph" w:customStyle="1" w:styleId="Style2">
    <w:name w:val="Style2"/>
    <w:basedOn w:val="Bibliographie1"/>
    <w:qFormat/>
    <w:rsid w:val="006B4BAF"/>
    <w:pPr>
      <w:spacing w:before="120" w:after="120"/>
    </w:pPr>
  </w:style>
  <w:style w:type="paragraph" w:customStyle="1" w:styleId="Style3">
    <w:name w:val="Style3"/>
    <w:basedOn w:val="Bibliographie1"/>
    <w:qFormat/>
    <w:rsid w:val="006B4BA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97963980">
      <w:bodyDiv w:val="1"/>
      <w:marLeft w:val="0"/>
      <w:marRight w:val="0"/>
      <w:marTop w:val="0"/>
      <w:marBottom w:val="0"/>
      <w:divBdr>
        <w:top w:val="none" w:sz="0" w:space="0" w:color="auto"/>
        <w:left w:val="none" w:sz="0" w:space="0" w:color="auto"/>
        <w:bottom w:val="none" w:sz="0" w:space="0" w:color="auto"/>
        <w:right w:val="none" w:sz="0" w:space="0" w:color="auto"/>
      </w:divBdr>
    </w:div>
    <w:div w:id="61540404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3.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emf"/><Relationship Id="rId5" Type="http://schemas.openxmlformats.org/officeDocument/2006/relationships/image" Target="media/image1.png"/><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938</TotalTime>
  <Pages>31</Pages>
  <Words>73510</Words>
  <Characters>404309</Characters>
  <Application>Microsoft Office Word</Application>
  <DocSecurity>0</DocSecurity>
  <Lines>3369</Lines>
  <Paragraphs>953</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4768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liane Vigneault</dc:creator>
  <cp:keywords/>
  <dc:description/>
  <cp:lastModifiedBy>Juliane Vigneault</cp:lastModifiedBy>
  <cp:revision>66</cp:revision>
  <dcterms:created xsi:type="dcterms:W3CDTF">2023-10-30T22:36:00Z</dcterms:created>
  <dcterms:modified xsi:type="dcterms:W3CDTF">2024-01-08T14: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xooA4yPX"/&gt;&lt;style id="http://www.zotero.org/styles/apa" locale="fr-FR"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